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AB9845" w14:textId="77777777" w:rsidR="00A8336D" w:rsidRPr="00BD76ED" w:rsidRDefault="58F378F7" w:rsidP="00A8336D">
      <w:pPr>
        <w:jc w:val="center"/>
        <w:rPr>
          <w:rFonts w:ascii="Times New Roman" w:hAnsi="Times New Roman" w:cs="Times New Roman"/>
          <w:b/>
          <w:bCs/>
          <w:sz w:val="32"/>
          <w:szCs w:val="32"/>
        </w:rPr>
      </w:pPr>
      <w:r w:rsidRPr="00BD76ED">
        <w:rPr>
          <w:rFonts w:ascii="Times New Roman" w:hAnsi="Times New Roman" w:cs="Times New Roman"/>
          <w:b/>
          <w:bCs/>
          <w:sz w:val="32"/>
          <w:szCs w:val="32"/>
        </w:rPr>
        <w:t>An Exploratory Study on Upper-Level Computing Students’ Use</w:t>
      </w:r>
    </w:p>
    <w:p w14:paraId="140C265D" w14:textId="77777777" w:rsidR="00A8336D" w:rsidRDefault="00A8336D" w:rsidP="00A8336D">
      <w:pPr>
        <w:jc w:val="center"/>
        <w:rPr>
          <w:rFonts w:ascii="Times New Roman" w:hAnsi="Times New Roman" w:cs="Times New Roman"/>
          <w:b/>
          <w:bCs/>
          <w:sz w:val="28"/>
          <w:szCs w:val="28"/>
        </w:rPr>
      </w:pPr>
      <w:r w:rsidRPr="00BD76ED">
        <w:rPr>
          <w:rFonts w:ascii="Times New Roman" w:hAnsi="Times New Roman" w:cs="Times New Roman"/>
          <w:b/>
          <w:bCs/>
          <w:sz w:val="32"/>
          <w:szCs w:val="32"/>
        </w:rPr>
        <w:t>of Large Language Models as Tools in a Semester-Long Project</w:t>
      </w:r>
    </w:p>
    <w:p w14:paraId="7665D654" w14:textId="77777777" w:rsidR="00A8336D" w:rsidRDefault="00A8336D" w:rsidP="00A8336D">
      <w:pPr>
        <w:jc w:val="center"/>
        <w:rPr>
          <w:rFonts w:ascii="Times New Roman" w:hAnsi="Times New Roman" w:cs="Times New Roman"/>
          <w:b/>
          <w:bCs/>
          <w:sz w:val="28"/>
          <w:szCs w:val="28"/>
        </w:rPr>
      </w:pPr>
    </w:p>
    <w:p w14:paraId="66E30C00" w14:textId="05F2A3C5" w:rsidR="009E1724" w:rsidRPr="009E1724" w:rsidRDefault="00285B89" w:rsidP="00EE7C2E">
      <w:pPr>
        <w:pStyle w:val="Default"/>
        <w:ind w:left="720"/>
        <w:jc w:val="center"/>
        <w:rPr>
          <w:color w:val="auto"/>
          <w:kern w:val="2"/>
        </w:rPr>
      </w:pPr>
      <w:r>
        <w:rPr>
          <w:color w:val="auto"/>
          <w:kern w:val="2"/>
        </w:rPr>
        <w:t xml:space="preserve">Ben </w:t>
      </w:r>
      <w:r w:rsidR="00EE7C2E" w:rsidRPr="00285B89">
        <w:rPr>
          <w:color w:val="auto"/>
          <w:kern w:val="2"/>
        </w:rPr>
        <w:t>Arie Tanay</w:t>
      </w:r>
      <w:r w:rsidR="009E1724">
        <w:rPr>
          <w:color w:val="auto"/>
          <w:kern w:val="2"/>
          <w:vertAlign w:val="superscript"/>
        </w:rPr>
        <w:t>1</w:t>
      </w:r>
      <w:r w:rsidR="00EE7C2E" w:rsidRPr="00285B89">
        <w:rPr>
          <w:color w:val="auto"/>
          <w:kern w:val="2"/>
        </w:rPr>
        <w:t>, Lexy Arinze</w:t>
      </w:r>
      <w:r w:rsidR="009E1724">
        <w:rPr>
          <w:color w:val="auto"/>
          <w:kern w:val="2"/>
          <w:vertAlign w:val="superscript"/>
        </w:rPr>
        <w:t>1</w:t>
      </w:r>
      <w:r w:rsidR="00EE7C2E" w:rsidRPr="00285B89">
        <w:rPr>
          <w:color w:val="auto"/>
          <w:kern w:val="2"/>
        </w:rPr>
        <w:t xml:space="preserve">, </w:t>
      </w:r>
      <w:r w:rsidR="00EE7C2E" w:rsidRPr="00285B89">
        <w:rPr>
          <w:color w:val="auto"/>
          <w:kern w:val="2"/>
        </w:rPr>
        <w:t>Siddhant S. Joshi</w:t>
      </w:r>
      <w:r w:rsidR="009E1724">
        <w:rPr>
          <w:color w:val="auto"/>
          <w:kern w:val="2"/>
          <w:vertAlign w:val="superscript"/>
        </w:rPr>
        <w:t>1</w:t>
      </w:r>
      <w:r w:rsidR="009E1724">
        <w:rPr>
          <w:color w:val="auto"/>
          <w:kern w:val="2"/>
        </w:rPr>
        <w:t>,</w:t>
      </w:r>
    </w:p>
    <w:p w14:paraId="016AE322" w14:textId="500B91BE" w:rsidR="00BD76ED" w:rsidRPr="009E1724" w:rsidRDefault="00EE7C2E" w:rsidP="00EE7C2E">
      <w:pPr>
        <w:pStyle w:val="Default"/>
        <w:ind w:left="720"/>
        <w:jc w:val="center"/>
        <w:rPr>
          <w:color w:val="auto"/>
          <w:kern w:val="2"/>
          <w:vertAlign w:val="superscript"/>
        </w:rPr>
      </w:pPr>
      <w:r w:rsidRPr="00285B89">
        <w:rPr>
          <w:color w:val="auto"/>
          <w:kern w:val="2"/>
        </w:rPr>
        <w:t>Kirsten A. Davis</w:t>
      </w:r>
      <w:r w:rsidR="009E1724">
        <w:rPr>
          <w:color w:val="auto"/>
          <w:kern w:val="2"/>
          <w:vertAlign w:val="superscript"/>
        </w:rPr>
        <w:t>1</w:t>
      </w:r>
      <w:r w:rsidRPr="00285B89">
        <w:rPr>
          <w:color w:val="auto"/>
          <w:kern w:val="2"/>
        </w:rPr>
        <w:t>, and James C. Davis</w:t>
      </w:r>
      <w:r w:rsidR="009E1724">
        <w:rPr>
          <w:color w:val="auto"/>
          <w:kern w:val="2"/>
          <w:vertAlign w:val="superscript"/>
        </w:rPr>
        <w:t>2</w:t>
      </w:r>
    </w:p>
    <w:p w14:paraId="26829E24" w14:textId="77777777" w:rsidR="00D87119" w:rsidRDefault="00D87119" w:rsidP="00EE7C2E">
      <w:pPr>
        <w:pStyle w:val="Default"/>
        <w:ind w:left="720"/>
        <w:jc w:val="center"/>
        <w:rPr>
          <w:color w:val="auto"/>
          <w:kern w:val="2"/>
        </w:rPr>
      </w:pPr>
    </w:p>
    <w:p w14:paraId="31F3CBA8" w14:textId="46D06B49" w:rsidR="00D87119" w:rsidRPr="009E1724" w:rsidRDefault="00D87119" w:rsidP="00EE7C2E">
      <w:pPr>
        <w:pStyle w:val="Default"/>
        <w:ind w:left="720"/>
        <w:jc w:val="center"/>
        <w:rPr>
          <w:color w:val="auto"/>
          <w:kern w:val="2"/>
          <w:vertAlign w:val="superscript"/>
        </w:rPr>
      </w:pPr>
      <w:r>
        <w:rPr>
          <w:color w:val="auto"/>
          <w:kern w:val="2"/>
        </w:rPr>
        <w:t>School of Engineering Education, Purdue University</w:t>
      </w:r>
      <w:r w:rsidR="009E1724">
        <w:rPr>
          <w:color w:val="auto"/>
          <w:kern w:val="2"/>
          <w:vertAlign w:val="superscript"/>
        </w:rPr>
        <w:t>1</w:t>
      </w:r>
    </w:p>
    <w:p w14:paraId="6C2EAEA7" w14:textId="2E1401FE" w:rsidR="00D87119" w:rsidRPr="009E1724" w:rsidRDefault="00D87119" w:rsidP="00EE7C2E">
      <w:pPr>
        <w:pStyle w:val="Default"/>
        <w:ind w:left="720"/>
        <w:jc w:val="center"/>
        <w:rPr>
          <w:color w:val="auto"/>
          <w:kern w:val="2"/>
          <w:vertAlign w:val="superscript"/>
        </w:rPr>
      </w:pPr>
      <w:r>
        <w:rPr>
          <w:color w:val="auto"/>
          <w:kern w:val="2"/>
        </w:rPr>
        <w:t>School of Electrical &amp; Computer Engineering, Purdue University</w:t>
      </w:r>
      <w:r w:rsidR="009E1724">
        <w:rPr>
          <w:color w:val="auto"/>
          <w:kern w:val="2"/>
          <w:vertAlign w:val="superscript"/>
        </w:rPr>
        <w:t>2</w:t>
      </w:r>
    </w:p>
    <w:p w14:paraId="6F9147C1" w14:textId="77777777" w:rsidR="00BD76ED" w:rsidRPr="00285B89" w:rsidRDefault="00BD76ED" w:rsidP="00A8336D">
      <w:pPr>
        <w:jc w:val="center"/>
        <w:rPr>
          <w:rFonts w:ascii="Times New Roman" w:hAnsi="Times New Roman" w:cs="Times New Roman"/>
        </w:rPr>
      </w:pPr>
    </w:p>
    <w:p w14:paraId="6F6026BB" w14:textId="3128698B" w:rsidR="00BD44FD" w:rsidRDefault="7607E52B" w:rsidP="00A8336D">
      <w:pPr>
        <w:jc w:val="center"/>
        <w:rPr>
          <w:rFonts w:ascii="Times New Roman" w:hAnsi="Times New Roman" w:cs="Times New Roman"/>
          <w:b/>
          <w:bCs/>
          <w:sz w:val="28"/>
          <w:szCs w:val="28"/>
        </w:rPr>
      </w:pPr>
      <w:r w:rsidRPr="7607E52B">
        <w:rPr>
          <w:rFonts w:ascii="Times New Roman" w:hAnsi="Times New Roman" w:cs="Times New Roman"/>
          <w:b/>
          <w:bCs/>
          <w:sz w:val="28"/>
          <w:szCs w:val="28"/>
        </w:rPr>
        <w:t>Abstract</w:t>
      </w:r>
    </w:p>
    <w:p w14:paraId="56996F70" w14:textId="6CD2B561" w:rsidR="7607E52B" w:rsidRDefault="7607E52B" w:rsidP="7607E52B">
      <w:pPr>
        <w:jc w:val="center"/>
        <w:rPr>
          <w:rFonts w:ascii="Times New Roman" w:hAnsi="Times New Roman" w:cs="Times New Roman"/>
          <w:b/>
          <w:bCs/>
          <w:sz w:val="28"/>
          <w:szCs w:val="28"/>
        </w:rPr>
      </w:pPr>
    </w:p>
    <w:p w14:paraId="66A639A8" w14:textId="6D5073D9" w:rsidR="7607E52B" w:rsidRDefault="7607E52B" w:rsidP="7607E52B">
      <w:pPr>
        <w:rPr>
          <w:rFonts w:ascii="Times New Roman" w:hAnsi="Times New Roman" w:cs="Times New Roman"/>
        </w:rPr>
      </w:pPr>
      <w:r w:rsidRPr="7607E52B">
        <w:rPr>
          <w:rFonts w:ascii="Times New Roman" w:hAnsi="Times New Roman" w:cs="Times New Roman"/>
          <w:b/>
          <w:bCs/>
        </w:rPr>
        <w:t xml:space="preserve">Background: </w:t>
      </w:r>
      <w:r w:rsidRPr="7607E52B">
        <w:rPr>
          <w:rFonts w:ascii="Times New Roman" w:hAnsi="Times New Roman" w:cs="Times New Roman"/>
        </w:rPr>
        <w:t xml:space="preserve">Large Language Models (LLMs) have begun to influence software engineering practice since the public release of GitHub's </w:t>
      </w:r>
      <w:proofErr w:type="spellStart"/>
      <w:r w:rsidRPr="7607E52B">
        <w:rPr>
          <w:rFonts w:ascii="Times New Roman" w:hAnsi="Times New Roman" w:cs="Times New Roman"/>
        </w:rPr>
        <w:t>CoPilot</w:t>
      </w:r>
      <w:proofErr w:type="spellEnd"/>
      <w:r w:rsidRPr="7607E52B">
        <w:rPr>
          <w:rFonts w:ascii="Times New Roman" w:hAnsi="Times New Roman" w:cs="Times New Roman"/>
        </w:rPr>
        <w:t xml:space="preserve"> and </w:t>
      </w:r>
      <w:proofErr w:type="spellStart"/>
      <w:r w:rsidRPr="7607E52B">
        <w:rPr>
          <w:rFonts w:ascii="Times New Roman" w:hAnsi="Times New Roman" w:cs="Times New Roman"/>
        </w:rPr>
        <w:t>OpenAI's</w:t>
      </w:r>
      <w:proofErr w:type="spellEnd"/>
      <w:r w:rsidRPr="7607E52B">
        <w:rPr>
          <w:rFonts w:ascii="Times New Roman" w:hAnsi="Times New Roman" w:cs="Times New Roman"/>
        </w:rPr>
        <w:t xml:space="preserve"> </w:t>
      </w:r>
      <w:proofErr w:type="spellStart"/>
      <w:r w:rsidRPr="7607E52B">
        <w:rPr>
          <w:rFonts w:ascii="Times New Roman" w:hAnsi="Times New Roman" w:cs="Times New Roman"/>
        </w:rPr>
        <w:t>ChatGPT</w:t>
      </w:r>
      <w:proofErr w:type="spellEnd"/>
      <w:r w:rsidRPr="7607E52B">
        <w:rPr>
          <w:rFonts w:ascii="Times New Roman" w:hAnsi="Times New Roman" w:cs="Times New Roman"/>
        </w:rPr>
        <w:t xml:space="preserve"> in 2022. As an interactive “assistant” that can answer questions and prototype software, LLMs could potentially revolutionize the way software engineering is practiced. It falls to software engineering educators to integrate this tool into their pedagogy.</w:t>
      </w:r>
    </w:p>
    <w:p w14:paraId="53D73FF3" w14:textId="48D813DB" w:rsidR="00BD44FD" w:rsidRDefault="7607E52B" w:rsidP="00BD44FD">
      <w:pPr>
        <w:pStyle w:val="NormalWeb"/>
      </w:pPr>
      <w:r>
        <w:t xml:space="preserve">While some institutions have banned </w:t>
      </w:r>
      <w:proofErr w:type="spellStart"/>
      <w:r>
        <w:t>ChatGPT</w:t>
      </w:r>
      <w:proofErr w:type="spellEnd"/>
      <w:r>
        <w:t>, other institutions have opted to issue guidelines for its use. Additionally, researchers have proposed strategies to address potential issues inherent in the use of LLMs</w:t>
      </w:r>
      <w:r w:rsidR="00625C79">
        <w:t xml:space="preserve">. </w:t>
      </w:r>
      <w:r>
        <w:t>The Association for Computing Machinery (ACM) identifies curriculum guidelines with essential competences for Computer Science undergraduate degree programs. The 2023 guidelines which incorporates the use of LLMs are still in beta version and soliciting feedback. It is, therefore, important to evaluate students’ perception of LLMs and possible ways of adapting the computing curriculum to these shifting paradigms.</w:t>
      </w:r>
    </w:p>
    <w:p w14:paraId="5CF6082E" w14:textId="650E431B" w:rsidR="7607E52B" w:rsidRDefault="7607E52B" w:rsidP="7607E52B">
      <w:pPr>
        <w:pStyle w:val="NormalWeb"/>
      </w:pPr>
    </w:p>
    <w:p w14:paraId="03BD3249" w14:textId="56B013EA" w:rsidR="00BD44FD" w:rsidRDefault="1F4331D9" w:rsidP="16A688BF">
      <w:pPr>
        <w:rPr>
          <w:rFonts w:ascii="Times New Roman" w:hAnsi="Times New Roman" w:cs="Times New Roman"/>
          <w:b/>
          <w:bCs/>
        </w:rPr>
      </w:pPr>
      <w:r w:rsidRPr="1F4331D9">
        <w:rPr>
          <w:rFonts w:ascii="Times New Roman" w:hAnsi="Times New Roman" w:cs="Times New Roman"/>
          <w:b/>
          <w:bCs/>
        </w:rPr>
        <w:t>Purpose:</w:t>
      </w:r>
      <w:r w:rsidRPr="1F4331D9">
        <w:rPr>
          <w:rFonts w:ascii="Times New Roman" w:hAnsi="Times New Roman" w:cs="Times New Roman"/>
        </w:rPr>
        <w:t xml:space="preserve"> </w:t>
      </w:r>
      <w:r w:rsidRPr="1F4331D9">
        <w:rPr>
          <w:rFonts w:ascii="Times New Roman" w:eastAsia="Times New Roman" w:hAnsi="Times New Roman" w:cs="Times New Roman"/>
        </w:rPr>
        <w:t>The purpose of this study is to explore computing students’ experiences and approaches to using LLMs during a semester-long software engineering project. LLMs are transforming the computing industry, and we intend to investigate the impacts of a low-cost intervention. While there have been studies on the use of LLMs in the classroom, there have been limited works on the use within a project-based course in the computing classroom.</w:t>
      </w:r>
    </w:p>
    <w:p w14:paraId="0C3EC84E" w14:textId="77777777" w:rsidR="00BD44FD" w:rsidRDefault="00BD44FD" w:rsidP="00BD44FD">
      <w:pPr>
        <w:rPr>
          <w:rFonts w:ascii="Times New Roman" w:hAnsi="Times New Roman" w:cs="Times New Roman"/>
          <w:b/>
          <w:bCs/>
        </w:rPr>
      </w:pPr>
    </w:p>
    <w:p w14:paraId="5F970B23" w14:textId="72FB9327" w:rsidR="00BD44FD" w:rsidRDefault="350E565C" w:rsidP="0C8B0602">
      <w:pPr>
        <w:rPr>
          <w:rFonts w:ascii="Times New Roman" w:hAnsi="Times New Roman" w:cs="Times New Roman"/>
        </w:rPr>
      </w:pPr>
      <w:r w:rsidRPr="350E565C">
        <w:rPr>
          <w:rFonts w:ascii="Times New Roman" w:hAnsi="Times New Roman" w:cs="Times New Roman"/>
          <w:b/>
          <w:bCs/>
        </w:rPr>
        <w:t xml:space="preserve">Design/Method: </w:t>
      </w:r>
      <w:r w:rsidRPr="350E565C">
        <w:rPr>
          <w:rFonts w:ascii="Times New Roman" w:hAnsi="Times New Roman" w:cs="Times New Roman"/>
        </w:rPr>
        <w:t xml:space="preserve">In this paper we present data collected from a senior-level software engineering course at a large public university in the Midwest. This course uses a project-based learning (PBL) design with a semester-long team project. In Fall 2023, the students were required to use LLMs such as </w:t>
      </w:r>
      <w:proofErr w:type="spellStart"/>
      <w:r w:rsidRPr="350E565C">
        <w:rPr>
          <w:rFonts w:ascii="Times New Roman" w:hAnsi="Times New Roman" w:cs="Times New Roman"/>
        </w:rPr>
        <w:t>ChatGPT</w:t>
      </w:r>
      <w:proofErr w:type="spellEnd"/>
      <w:r w:rsidRPr="350E565C">
        <w:rPr>
          <w:rFonts w:ascii="Times New Roman" w:hAnsi="Times New Roman" w:cs="Times New Roman"/>
        </w:rPr>
        <w:t xml:space="preserve"> and </w:t>
      </w:r>
      <w:proofErr w:type="spellStart"/>
      <w:r w:rsidRPr="350E565C">
        <w:rPr>
          <w:rFonts w:ascii="Times New Roman" w:hAnsi="Times New Roman" w:cs="Times New Roman"/>
        </w:rPr>
        <w:t>CoPilot</w:t>
      </w:r>
      <w:proofErr w:type="spellEnd"/>
      <w:r w:rsidRPr="350E565C">
        <w:rPr>
          <w:rFonts w:ascii="Times New Roman" w:hAnsi="Times New Roman" w:cs="Times New Roman"/>
        </w:rPr>
        <w:t xml:space="preserve"> as they completed their projects. A sample of these student teams were interviewed in the middle and at the end of the semester to understand: (1) how they used LLMs in their projects, and (2) whether and how their perspectives on LLMs changed over the course of the semester. We analyzed the data qualitatively to identify themes related to students’ usage patterns and learning outcomes.</w:t>
      </w:r>
    </w:p>
    <w:p w14:paraId="40931D66" w14:textId="77777777" w:rsidR="00BD44FD" w:rsidRDefault="00BD44FD" w:rsidP="00BD44FD">
      <w:pPr>
        <w:rPr>
          <w:rFonts w:ascii="Times New Roman" w:hAnsi="Times New Roman" w:cs="Times New Roman"/>
          <w:b/>
          <w:bCs/>
        </w:rPr>
      </w:pPr>
    </w:p>
    <w:p w14:paraId="1303C114" w14:textId="03085587" w:rsidR="00E34ADC" w:rsidRDefault="4B5D2EDA" w:rsidP="23028AD2">
      <w:pPr>
        <w:rPr>
          <w:rFonts w:ascii="Times New Roman" w:hAnsi="Times New Roman" w:cs="Times New Roman"/>
          <w:b/>
          <w:bCs/>
        </w:rPr>
      </w:pPr>
      <w:r w:rsidRPr="4B5D2EDA">
        <w:rPr>
          <w:rFonts w:ascii="Times New Roman" w:hAnsi="Times New Roman" w:cs="Times New Roman"/>
          <w:b/>
          <w:bCs/>
        </w:rPr>
        <w:t xml:space="preserve">Results/Discussion: </w:t>
      </w:r>
      <w:r w:rsidRPr="4B5D2EDA">
        <w:rPr>
          <w:rFonts w:ascii="Times New Roman" w:eastAsia="Times New Roman" w:hAnsi="Times New Roman" w:cs="Times New Roman"/>
        </w:rPr>
        <w:t>We report on students’ thinking over the course of the semester and how they developed strategies to use LLMs. Our results characterize the impact that the incorporation of LLMs had on the students’ learning. We show that when computing students utilize LLMs within a project, their use cases stretch between both technical and professional applications. In addition, majority of students perceive LLMs to be efficient tools in obtaining information and completion of tasks. However, there were concerns about the responsible use of LLMs without being detrimental to their own learning outcomes. Based on our findings, we recommend future research to investigate the usage of LLM’s in lower-level computer engineering courses so that LLMs can be s</w:t>
      </w:r>
      <w:r w:rsidRPr="4B5D2EDA">
        <w:rPr>
          <w:rFonts w:ascii="Times New Roman" w:hAnsi="Times New Roman" w:cs="Times New Roman"/>
        </w:rPr>
        <w:t>afely integrated into curricula without hurting the learning outcomes.</w:t>
      </w:r>
      <w:r w:rsidRPr="4B5D2EDA">
        <w:rPr>
          <w:rFonts w:ascii="Times New Roman" w:eastAsia="Times New Roman" w:hAnsi="Times New Roman" w:cs="Times New Roman"/>
        </w:rPr>
        <w:t xml:space="preserve"> </w:t>
      </w:r>
    </w:p>
    <w:p w14:paraId="2BBF8D79" w14:textId="40FBBE12" w:rsidR="00E34ADC" w:rsidRDefault="23028AD2" w:rsidP="23028AD2">
      <w:pPr>
        <w:rPr>
          <w:rFonts w:ascii="Times New Roman" w:hAnsi="Times New Roman" w:cs="Times New Roman"/>
          <w:b/>
          <w:bCs/>
        </w:rPr>
      </w:pPr>
      <w:r w:rsidRPr="23028AD2">
        <w:rPr>
          <w:rFonts w:ascii="Times New Roman" w:hAnsi="Times New Roman" w:cs="Times New Roman"/>
        </w:rPr>
        <w:lastRenderedPageBreak/>
        <w:t xml:space="preserve">Keywords: Software engineering, </w:t>
      </w:r>
      <w:proofErr w:type="gramStart"/>
      <w:r w:rsidRPr="23028AD2">
        <w:rPr>
          <w:rFonts w:ascii="Times New Roman" w:hAnsi="Times New Roman" w:cs="Times New Roman"/>
        </w:rPr>
        <w:t>Large</w:t>
      </w:r>
      <w:proofErr w:type="gramEnd"/>
      <w:r w:rsidRPr="23028AD2">
        <w:rPr>
          <w:rFonts w:ascii="Times New Roman" w:hAnsi="Times New Roman" w:cs="Times New Roman"/>
        </w:rPr>
        <w:t xml:space="preserve"> language models, Artificial intelligence, Machine learning, Project-based learning, Teamwork, Technology in the classroom</w:t>
      </w:r>
    </w:p>
    <w:p w14:paraId="1CC39BC6" w14:textId="247E855D" w:rsidR="00E34ADC" w:rsidRDefault="00E34ADC" w:rsidP="34F07BCE"/>
    <w:p w14:paraId="3388D3FC" w14:textId="77777777" w:rsidR="00625C79" w:rsidRDefault="00625C79" w:rsidP="34F07BCE"/>
    <w:p w14:paraId="29262136" w14:textId="26E6C5BC" w:rsidR="00E34ADC" w:rsidRDefault="1F4331D9" w:rsidP="34F07BCE">
      <w:pPr>
        <w:jc w:val="center"/>
        <w:rPr>
          <w:rFonts w:ascii="Times New Roman" w:hAnsi="Times New Roman" w:cs="Times New Roman"/>
          <w:b/>
          <w:bCs/>
        </w:rPr>
      </w:pPr>
      <w:r w:rsidRPr="1F4331D9">
        <w:rPr>
          <w:rFonts w:ascii="Times New Roman" w:hAnsi="Times New Roman" w:cs="Times New Roman"/>
          <w:b/>
          <w:bCs/>
        </w:rPr>
        <w:t>Introduction</w:t>
      </w:r>
    </w:p>
    <w:p w14:paraId="05CF4787" w14:textId="77777777" w:rsidR="00E34ADC" w:rsidRPr="00E34ADC" w:rsidRDefault="00E34ADC" w:rsidP="00E34ADC">
      <w:pPr>
        <w:jc w:val="center"/>
        <w:rPr>
          <w:rFonts w:ascii="Times New Roman" w:hAnsi="Times New Roman" w:cs="Times New Roman"/>
          <w:b/>
          <w:bCs/>
        </w:rPr>
      </w:pPr>
    </w:p>
    <w:p w14:paraId="1D2F6555" w14:textId="544BC0A6" w:rsidR="00E34ADC" w:rsidRDefault="6EA0FF76" w:rsidP="00E34ADC">
      <w:pPr>
        <w:rPr>
          <w:rFonts w:ascii="Times New Roman" w:hAnsi="Times New Roman" w:cs="Times New Roman"/>
        </w:rPr>
      </w:pPr>
      <w:r w:rsidRPr="6EA0FF76">
        <w:rPr>
          <w:rFonts w:ascii="Times New Roman" w:hAnsi="Times New Roman" w:cs="Times New Roman"/>
        </w:rPr>
        <w:t>In every generation, software engineering education must adapt to technological innovations. In our generation, we must respond to large language models (LLMs). LLMs are machine learning models (typically with billions of parameters) that are trained on vast amounts of data</w:t>
      </w:r>
      <w:r w:rsidR="00625C79">
        <w:rPr>
          <w:rFonts w:ascii="Times New Roman" w:hAnsi="Times New Roman" w:cs="Times New Roman"/>
        </w:rPr>
        <w:t xml:space="preserve"> </w:t>
      </w:r>
      <w:r w:rsidR="00625C7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ujew0Mtk","properties":{"formattedCitation":"[1]","plainCitation":"[1]","noteIndex":0},"citationItems":[{"id":2644,"uris":["http://zotero.org/groups/5216325/items/PNH9M3RP"],"itemData":{"id":2644,"type":"article","abstract":"Language is essentially a complex, intricate system of human expressions governed by grammatical rules. It poses a significant challenge to develop capable AI algorithms for comprehending and grasping a language. As a major approach, language modeling has been widely studied for language understanding and generation in the past two decades, evolving from statistical language models to neural language models. Recently, pre-trained language models (PLMs) have been proposed by pre-training Transformer models over large-scale corpora, showing strong capabilities in solving various NLP tasks. Since researchers have found that model scaling can lead to performance improvement, they further study the scaling effect by increasing the model size to an even larger size. Interestingly, when the parameter scale exceeds a certain level, these enlarged language models not only achieve a significant performance improvement but also show some special abilities that are not present in small-scale language models. To discriminate the difference in parameter scale, the research community has coined the term large language models (LLM) for the PLMs of significant size. Recently, the research on LLMs has been largely advanced by both academia and industry, and a remarkable progress is the launch of ChatGPT, which has attracted widespread attention from society. The technical evolution of LLMs has been making an important impact on the entire AI community, which would revolutionize the way how we develop and use AI algorithms. In this survey, we review the recent advances of LLMs by introducing the background, key findings, and mainstream techniques. In particular, we focus on four major aspects of LLMs, namely pre-training, adaptation tuning, utilization, and capacity evaluation. Besides, we also summarize the available resources for developing LLMs and discuss the remaining issues for future directions.","DOI":"10.48550/arXiv.2303.18223","note":"arXiv:2303.18223 [cs]","number":"arXiv:2303.18223","publisher":"arXiv","source":"arXiv.org","title":"A Survey of Large Language Models","URL":"http://arxiv.org/abs/2303.18223","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accessed":{"date-parts":[["2024",1,28]]},"issued":{"date-parts":[["2023",11,24]]}}}],"schema":"https://github.com/citation-style-language/schema/raw/master/csl-citation.json"} </w:instrText>
      </w:r>
      <w:r w:rsidR="00625C79">
        <w:rPr>
          <w:rFonts w:ascii="Times New Roman" w:hAnsi="Times New Roman" w:cs="Times New Roman"/>
        </w:rPr>
        <w:fldChar w:fldCharType="separate"/>
      </w:r>
      <w:r w:rsidR="00625C79">
        <w:rPr>
          <w:rFonts w:ascii="Times New Roman" w:hAnsi="Times New Roman" w:cs="Times New Roman"/>
          <w:noProof/>
        </w:rPr>
        <w:t>[1]</w:t>
      </w:r>
      <w:r w:rsidR="00625C79">
        <w:rPr>
          <w:rFonts w:ascii="Times New Roman" w:hAnsi="Times New Roman" w:cs="Times New Roman"/>
        </w:rPr>
        <w:fldChar w:fldCharType="end"/>
      </w:r>
      <w:r w:rsidR="00625C79">
        <w:rPr>
          <w:rFonts w:ascii="Times New Roman" w:hAnsi="Times New Roman" w:cs="Times New Roman"/>
        </w:rPr>
        <w:t>.</w:t>
      </w:r>
      <w:r w:rsidRPr="6EA0FF76">
        <w:rPr>
          <w:rFonts w:ascii="Times New Roman" w:hAnsi="Times New Roman" w:cs="Times New Roman"/>
        </w:rPr>
        <w:t xml:space="preserve"> They are known for their ability to generate human-like text and can be used in a variety of tasks such as code synthesis, conditional text generation, and mathematical reasoning</w:t>
      </w:r>
      <w:r w:rsidR="00625C79">
        <w:rPr>
          <w:rFonts w:ascii="Times New Roman" w:hAnsi="Times New Roman" w:cs="Times New Roman"/>
        </w:rPr>
        <w:t xml:space="preserve"> </w:t>
      </w:r>
      <w:r w:rsidR="00625C7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f0ktwFTS","properties":{"formattedCitation":"[1], [2]","plainCitation":"[1], [2]","noteIndex":0},"citationItems":[{"id":2644,"uris":["http://zotero.org/groups/5216325/items/PNH9M3RP"],"itemData":{"id":2644,"type":"article","abstract":"Language is essentially a complex, intricate system of human expressions governed by grammatical rules. It poses a significant challenge to develop capable AI algorithms for comprehending and grasping a language. As a major approach, language modeling has been widely studied for language understanding and generation in the past two decades, evolving from statistical language models to neural language models. Recently, pre-trained language models (PLMs) have been proposed by pre-training Transformer models over large-scale corpora, showing strong capabilities in solving various NLP tasks. Since researchers have found that model scaling can lead to performance improvement, they further study the scaling effect by increasing the model size to an even larger size. Interestingly, when the parameter scale exceeds a certain level, these enlarged language models not only achieve a significant performance improvement but also show some special abilities that are not present in small-scale language models. To discriminate the difference in parameter scale, the research community has coined the term large language models (LLM) for the PLMs of significant size. Recently, the research on LLMs has been largely advanced by both academia and industry, and a remarkable progress is the launch of ChatGPT, which has attracted widespread attention from society. The technical evolution of LLMs has been making an important impact on the entire AI community, which would revolutionize the way how we develop and use AI algorithms. In this survey, we review the recent advances of LLMs by introducing the background, key findings, and mainstream techniques. In particular, we focus on four major aspects of LLMs, namely pre-training, adaptation tuning, utilization, and capacity evaluation. Besides, we also summarize the available resources for developing LLMs and discuss the remaining issues for future directions.","DOI":"10.48550/arXiv.2303.18223","note":"arXiv:2303.18223 [cs]","number":"arXiv:2303.18223","publisher":"arXiv","source":"arXiv.org","title":"A Survey of Large Language Models","URL":"http://arxiv.org/abs/2303.18223","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accessed":{"date-parts":[["2024",1,28]]},"issued":{"date-parts":[["2023",11,24]]}}},{"id":2748,"uris":["http://zotero.org/groups/5216325/items/P3DLLXBS"],"itemData":{"id":2748,"type":"article","abstract":"Artificial intelligence (AI) researchers have been developing and refining large language models (LLMs) that exhibit remarkable capabilities across a variety of domains and tasks, challenging our understanding of learning and cognition. The latest model developed by OpenAI, GPT-4, was trained using an unprecedented scale of compute and data. In this paper, we report on our investigation of an early version of GPT-4, when it was still in active development by OpenAI. We contend that (this early version of) GPT-4 is part of a new cohort of LLMs (along with ChatGPT and Google's PaLM for example) that exhibit more general intelligence than previous AI models. We discuss the rising capabilities and implications of these models. We demonstrate that, beyond its mastery of language, GPT-4 can solve novel and difficult tasks that span mathematics, coding, vision, medicine, law, psychology and more, without needing any special prompting. Moreover, in all of these tasks, GPT-4's performance is strikingly close to human-level performance, and often vastly surpasses prior models such as ChatGPT. Given the breadth and depth of GPT-4's capabilities, we believe that it could reasonably be viewed as an early (yet still incomplete) version of an artificial general intelligence (AGI) system. In our exploration of GPT-4, we put special emphasis on discovering its limitations, and we discuss the challenges ahead for advancing towards deeper and more comprehensive versions of AGI, including the possible need for pursuing a new paradigm that moves beyond next-word prediction. We conclude with reflections on societal influences of the recent technological leap and future research directions.","DOI":"10.48550/arXiv.2303.12712","note":"arXiv:2303.12712 [cs]","number":"arXiv:2303.12712","publisher":"arXiv","source":"arXiv.org","title":"Sparks of Artificial General Intelligence: Early experiments with GPT-4","title-short":"Sparks of Artificial General Intelligence","URL":"http://arxiv.org/abs/2303.12712","author":[{"family":"Bubeck","given":"Sébastien"},{"family":"Chandrasekaran","given":"Varun"},{"family":"Eldan","given":"Ronen"},{"family":"Gehrke","given":"Johannes"},{"family":"Horvitz","given":"Eric"},{"family":"Kamar","given":"Ece"},{"family":"Lee","given":"Peter"},{"family":"Lee","given":"Yin Tat"},{"family":"Li","given":"Yuanzhi"},{"family":"Lundberg","given":"Scott"},{"family":"Nori","given":"Harsha"},{"family":"Palangi","given":"Hamid"},{"family":"Ribeiro","given":"Marco Tulio"},{"family":"Zhang","given":"Yi"}],"accessed":{"date-parts":[["2024",2,8]]},"issued":{"date-parts":[["2023",4,13]]}}}],"schema":"https://github.com/citation-style-language/schema/raw/master/csl-citation.json"} </w:instrText>
      </w:r>
      <w:r w:rsidR="00625C79">
        <w:rPr>
          <w:rFonts w:ascii="Times New Roman" w:hAnsi="Times New Roman" w:cs="Times New Roman"/>
        </w:rPr>
        <w:fldChar w:fldCharType="separate"/>
      </w:r>
      <w:r w:rsidR="00625C79">
        <w:rPr>
          <w:rFonts w:ascii="Times New Roman" w:hAnsi="Times New Roman" w:cs="Times New Roman"/>
          <w:noProof/>
        </w:rPr>
        <w:t>[1], [2]</w:t>
      </w:r>
      <w:r w:rsidR="00625C79">
        <w:rPr>
          <w:rFonts w:ascii="Times New Roman" w:hAnsi="Times New Roman" w:cs="Times New Roman"/>
        </w:rPr>
        <w:fldChar w:fldCharType="end"/>
      </w:r>
      <w:r w:rsidRPr="6EA0FF76">
        <w:rPr>
          <w:rFonts w:ascii="Times New Roman" w:hAnsi="Times New Roman" w:cs="Times New Roman"/>
        </w:rPr>
        <w:t xml:space="preserve">. Due to their strong performance on a variety of tasks LLMs have found diverse uses in both academia and industry </w:t>
      </w:r>
      <w:r w:rsidR="00625C7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x7RdgGgt","properties":{"formattedCitation":"[3], [4]","plainCitation":"[3], [4]","noteIndex":0},"citationItems":[{"id":2751,"uris":["http://zotero.org/groups/5216325/items/KCEW68RF"],"itemData":{"id":2751,"type":"webpage","abstract":"Discover how Microsoft's LLM tool, Copilot, transforms productivity for enterprise workers by accelerating task execution without quality loss.","container-title":"Work Different with AI","language":"en","title":"Early LLM-based Tools for Enterprise Information Workers Likely Provide Meaningful Boosts to Productivity","URL":"https://workdifferentwithai.com/posts/early-llm-based-tools-for-enterprise","author":[{"family":"Keenan","given":"Vernon"}],"accessed":{"date-parts":[["2024",2,8]]},"issued":{"date-parts":[["2023",12,16]]}}},{"id":2753,"uris":["http://zotero.org/groups/5216325/items/49VFACDS"],"itemData":{"id":2753,"type":"webpage","abstract":"The latest updates on the Llama ecosystem coming out of Meta Connect 2023","container-title":"Meta AI","language":"en","title":"The Llama Ecosystem: Past, Present, and Future","title-short":"The Llama Ecosystem","URL":"https://ai.meta.com/blog/llama-2-updates-connect-2023/","accessed":{"date-parts":[["2024",2,8]]}}}],"schema":"https://github.com/citation-style-language/schema/raw/master/csl-citation.json"} </w:instrText>
      </w:r>
      <w:r w:rsidR="00625C79">
        <w:rPr>
          <w:rFonts w:ascii="Times New Roman" w:hAnsi="Times New Roman" w:cs="Times New Roman"/>
        </w:rPr>
        <w:fldChar w:fldCharType="separate"/>
      </w:r>
      <w:r w:rsidR="00625C79">
        <w:rPr>
          <w:rFonts w:ascii="Times New Roman" w:hAnsi="Times New Roman" w:cs="Times New Roman"/>
          <w:noProof/>
        </w:rPr>
        <w:t>[3], [4]</w:t>
      </w:r>
      <w:r w:rsidR="00625C79">
        <w:rPr>
          <w:rFonts w:ascii="Times New Roman" w:hAnsi="Times New Roman" w:cs="Times New Roman"/>
        </w:rPr>
        <w:fldChar w:fldCharType="end"/>
      </w:r>
      <w:r w:rsidRPr="6EA0FF76">
        <w:rPr>
          <w:rFonts w:ascii="Times New Roman" w:hAnsi="Times New Roman" w:cs="Times New Roman"/>
        </w:rPr>
        <w:t xml:space="preserve">. Notably, </w:t>
      </w:r>
      <w:proofErr w:type="spellStart"/>
      <w:r w:rsidRPr="6EA0FF76">
        <w:rPr>
          <w:rFonts w:ascii="Times New Roman" w:hAnsi="Times New Roman" w:cs="Times New Roman"/>
        </w:rPr>
        <w:t>OpenAI’s</w:t>
      </w:r>
      <w:proofErr w:type="spellEnd"/>
      <w:r w:rsidRPr="6EA0FF76">
        <w:rPr>
          <w:rFonts w:ascii="Times New Roman" w:hAnsi="Times New Roman" w:cs="Times New Roman"/>
        </w:rPr>
        <w:t xml:space="preserve"> </w:t>
      </w:r>
      <w:proofErr w:type="spellStart"/>
      <w:r w:rsidRPr="6EA0FF76">
        <w:rPr>
          <w:rFonts w:ascii="Times New Roman" w:hAnsi="Times New Roman" w:cs="Times New Roman"/>
        </w:rPr>
        <w:t>ChatGPT</w:t>
      </w:r>
      <w:proofErr w:type="spellEnd"/>
      <w:r w:rsidRPr="6EA0FF76">
        <w:rPr>
          <w:rFonts w:ascii="Times New Roman" w:hAnsi="Times New Roman" w:cs="Times New Roman"/>
        </w:rPr>
        <w:t xml:space="preserve"> and GitHub’s Copilot are LLMs that are widely used by instructors, researchers, and software engineers. </w:t>
      </w:r>
    </w:p>
    <w:p w14:paraId="4D2BA270" w14:textId="0F797E0D" w:rsidR="16A688BF" w:rsidRDefault="16A688BF" w:rsidP="16A688BF">
      <w:pPr>
        <w:rPr>
          <w:rFonts w:ascii="Times New Roman" w:hAnsi="Times New Roman" w:cs="Times New Roman"/>
        </w:rPr>
      </w:pPr>
    </w:p>
    <w:p w14:paraId="3E4F26AD" w14:textId="3B862E13" w:rsidR="00E34ADC" w:rsidRDefault="01548CB9" w:rsidP="00E34ADC">
      <w:pPr>
        <w:rPr>
          <w:rFonts w:ascii="Times New Roman" w:hAnsi="Times New Roman" w:cs="Times New Roman"/>
        </w:rPr>
      </w:pPr>
      <w:r w:rsidRPr="01548CB9">
        <w:rPr>
          <w:rFonts w:ascii="Times New Roman" w:hAnsi="Times New Roman" w:cs="Times New Roman"/>
        </w:rPr>
        <w:t xml:space="preserve">This technology has influenced student behavior as well. Generally, students use them in research and writing, as study guides, interactive learning aids, and even as teaching assistants </w:t>
      </w:r>
      <w:r w:rsidR="00E34ADC" w:rsidRPr="01548CB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KjdluqJN","properties":{"formattedCitation":"[5]","plainCitation":"[5]","noteIndex":0},"citationItems":[{"id":2657,"uris":["http://zotero.org/groups/5216325/items/D6JA3XPM"],"itemData":{"id":2657,"type":"article-journal","abstract":"The introduction of large language models (LLMs) that allow iterative “chat” in late 2022 is a paradigm shift that enables generation of text often indistinguishable from that written by humans. LLM-based chatbots have immense potential to improve academic work efficiency, but the ethical implications of their fair use and inherent bias must be considered. In this editorial, we discuss this technology from the academic’s perspective with regard to its limitations and utility for academic writing, education, and programming. We end with our stance with regard to using LLMs and chatbots in academia, which is summarized as (1) we must find ways to effectively use them, (2) their use does not constitute plagiarism (although they may produce plagiarized text), (3) we must quantify their bias, (4) users must be cautious of their poor accuracy, and (5) the future is bright for their application to research and as an academic tool.","container-title":"BioData Mining","DOI":"10.1186/s13040-023-00339-9","ISSN":"1756-0381","issue":"1","journalAbbreviation":"BioData Mining","language":"en","page":"20","source":"Springer Link","title":"ChatGPT and large language models in academia: opportunities and challenges","title-short":"ChatGPT and large language models in academia","volume":"16","author":[{"family":"Meyer","given":"Jesse G."},{"family":"Urbanowicz","given":"Ryan J."},{"family":"Martin","given":"Patrick C. N."},{"family":"O’Connor","given":"Karen"},{"family":"Li","given":"Ruowang"},{"family":"Peng","given":"Pei-Chen"},{"family":"Bright","given":"Tiffani J."},{"family":"Tatonetti","given":"Nicholas"},{"family":"Won","given":"Kyoung Jae"},{"family":"Gonzalez-Hernandez","given":"Graciela"},{"family":"Moore","given":"Jason H."}],"issued":{"date-parts":[["2023",7,13]]}}}],"schema":"https://github.com/citation-style-language/schema/raw/master/csl-citation.json"} </w:instrText>
      </w:r>
      <w:r w:rsidR="00E34ADC" w:rsidRPr="01548CB9">
        <w:rPr>
          <w:rFonts w:ascii="Times New Roman" w:hAnsi="Times New Roman" w:cs="Times New Roman"/>
        </w:rPr>
        <w:fldChar w:fldCharType="separate"/>
      </w:r>
      <w:r w:rsidR="00625C79">
        <w:rPr>
          <w:rFonts w:ascii="Times New Roman" w:hAnsi="Times New Roman" w:cs="Times New Roman"/>
          <w:noProof/>
        </w:rPr>
        <w:t>[5]</w:t>
      </w:r>
      <w:r w:rsidR="00E34ADC" w:rsidRPr="01548CB9">
        <w:rPr>
          <w:rFonts w:ascii="Times New Roman" w:hAnsi="Times New Roman" w:cs="Times New Roman"/>
        </w:rPr>
        <w:fldChar w:fldCharType="end"/>
      </w:r>
      <w:r w:rsidRPr="01548CB9">
        <w:rPr>
          <w:rFonts w:ascii="Times New Roman" w:hAnsi="Times New Roman" w:cs="Times New Roman"/>
        </w:rPr>
        <w:t xml:space="preserve">. Particularly in the field of computing, students have found them useful for tasks such as code generation, summarization, and explanation </w:t>
      </w:r>
      <w:r w:rsidR="00E34ADC" w:rsidRPr="01548CB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H5oCqObh","properties":{"formattedCitation":"[6], [7]","plainCitation":"[6], [7]","noteIndex":0},"citationItems":[{"id":2699,"uris":["http://zotero.org/groups/5216325/items/2F8KJID4"],"itemData":{"id":2699,"type":"paper-conference","abstract":"Good explanations are essential to efficiently learning introductory programming concepts [10]. To provide high-quality explanations at scale, numerous systems automate the process by tracing the execution of code [8, 12], defining terms [9], giving hints [16], and providing error-specific feedback [10, 16]. However, these approaches often require manual effort to configure and only explain a single aspect of a given code segment. Large language models (LLMs) are also changing how students interact with code [7]. For example, Github's Copilot can generate code for programmers [4], leading researchers to raise concerns about cheating [7]. Instead, our work focuses on LLMs' potential to support learning by explaining numerous aspects of a given code snippet. This poster features a systematic analysis of the diverse natural language explanations that GPT-3 can generate automatically for a given code snippet. We present a subset of three use cases from our evolving design space of AI Explanations of Code.","collection-title":"ICER '22","container-title":"Proceedings of the 2022 ACM Conference on International Computing Education Research - Volume 2","DOI":"10.1145/3501709.3544280","event-place":"New York, NY, USA","ISBN":"978-1-4503-9195-5","page":"37–39","publisher":"Association for Computing Machinery","publisher-place":"New York, NY, USA","source":"ACM Digital Library","title":"Generating Diverse Code Explanations using the GPT-3 Large Language Model","URL":"https://dl.acm.org/doi/10.1145/3501709.3544280","volume":"2","author":[{"family":"MacNeil","given":"Stephen"},{"family":"Tran","given":"Andrew"},{"family":"Mogil","given":"Dan"},{"family":"Bernstein","given":"Seth"},{"family":"Ross","given":"Erin"},{"family":"Huang","given":"Ziheng"}],"accessed":{"date-parts":[["2024",2,6]]},"issued":{"date-parts":[["2022",8,7]]}}},{"id":2639,"uris":["http://zotero.org/groups/5216325/items/CBEC3CI7"],"itemData":{"id":2639,"type":"article-journal","abstract":"Large language models represent a significant advancement in the field of AI. The underlying technology is key to further innovations and, despite critical views and even bans within communities and regions, large language models are here to stay. This commentary presents the potential benefits and challenges of educational applications of large language models, from student and teacher perspectives. We briefly discuss the current state of large language models and their applications. We then highlight how these models can be used to create educational content, improve student engagement and interaction, and personalize learning experiences. With regard to challenges, we argue that large language models in education require teachers and learners to develop sets of competencies and literacies necessary to both understand the technology as well as their limitations and unexpected brittleness of such systems. In addition, a clear strategy within educational systems and a clear pedagogical approach with a strong focus on critical thinking and strategies for fact checking are required to integrate and take full advantage of large language models in learning settings and teaching curricula. Other challenges such as the potential bias in the output, the need for continuous human oversight, and the potential for misuse are not unique to the application of AI in education. But we believe that, if handled sensibly, these challenges can offer insights and opportunities in education scenarios to acquaint students early on with potential societal biases, criticalities, and risks of AI applications. We conclude with recommendations for how to address these challenges and ensure that such models are used in a responsible and ethical manner in education.","container-title":"Learning and Individual Differences","DOI":"10.1016/j.lindif.2023.102274","ISSN":"1041-6080","journalAbbreviation":"Learning and Individual Differences","page":"102274","source":"ScienceDirect","title":"ChatGPT for good? On opportunities and challenges of large language models for education","title-short":"ChatGPT for good?","volume":"103","author":[{"family":"Kasneci","given":"Enkelejda"},{"family":"Sessler","given":"Kathrin"},{"family":"Küchemann","given":"Stefan"},{"family":"Bannert","given":"Maria"},{"family":"Dementieva","given":"Daryna"},{"family":"Fischer","given":"Frank"},{"family":"Gasser","given":"Urs"},{"family":"Groh","given":"Georg"},{"family":"Günnemann","given":"Stephan"},{"family":"Hüllermeier","given":"Eyke"},{"family":"Krusche","given":"Stephan"},{"family":"Kutyniok","given":"Gitta"},{"family":"Michaeli","given":"Tilman"},{"family":"Nerdel","given":"Claudia"},{"family":"Pfeffer","given":"Jürgen"},{"family":"Poquet","given":"Oleksandra"},{"family":"Sailer","given":"Michael"},{"family":"Schmidt","given":"Albrecht"},{"family":"Seidel","given":"Tina"},{"family":"Stadler","given":"Matthias"},{"family":"Weller","given":"Jochen"},{"family":"Kuhn","given":"Jochen"},{"family":"Kasneci","given":"Gjergji"}],"issued":{"date-parts":[["2023",4,1]]}}}],"schema":"https://github.com/citation-style-language/schema/raw/master/csl-citation.json"} </w:instrText>
      </w:r>
      <w:r w:rsidR="00E34ADC" w:rsidRPr="01548CB9">
        <w:rPr>
          <w:rFonts w:ascii="Times New Roman" w:hAnsi="Times New Roman" w:cs="Times New Roman"/>
        </w:rPr>
        <w:fldChar w:fldCharType="separate"/>
      </w:r>
      <w:r w:rsidR="00625C79">
        <w:rPr>
          <w:rFonts w:ascii="Times New Roman" w:hAnsi="Times New Roman" w:cs="Times New Roman"/>
          <w:noProof/>
        </w:rPr>
        <w:t>[6], [7]</w:t>
      </w:r>
      <w:r w:rsidR="00E34ADC" w:rsidRPr="01548CB9">
        <w:rPr>
          <w:rFonts w:ascii="Times New Roman" w:hAnsi="Times New Roman" w:cs="Times New Roman"/>
        </w:rPr>
        <w:fldChar w:fldCharType="end"/>
      </w:r>
      <w:r w:rsidRPr="01548CB9">
        <w:rPr>
          <w:rFonts w:ascii="Times New Roman" w:hAnsi="Times New Roman" w:cs="Times New Roman"/>
        </w:rPr>
        <w:t>. This mass adoption in academia has prompted a range of opinions and perspectives from various stakeholders, spanning from rejection to acceptance with caution. Researchers have also developed varied recommendations for guidelines and policies aimed at maximizing their utilization</w:t>
      </w:r>
      <w:r w:rsidR="00E34ADC" w:rsidRPr="01548CB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yr3aENe6","properties":{"formattedCitation":"[8], [9], [10]","plainCitation":"[8], [9], [10]","noteIndex":0},"citationItems":[{"id":18,"uris":["http://zotero.org/groups/5216325/items/24LKZ64W"],"itemData":{"id":18,"type":"article-journal","abstract":"The emergence of large language models (LLMs), such as OpenAI’s GPT-4, introduces transformative opportunities for higher education across various disciplines. While the integration of LLMs into higher education has sparked significant debate regarding whether to fully incorporate these systems into curricula or restrict their use, this paper contends that there has been an inadequate focus on the process of establishing suitable guidelines for their usage. Given the importance of stakeholder buy in, especially in terms of perceiving the final decision as legitimate, this paper advocates for transparent and inclusive procedures that involve faculty, administration, and students during the integration process. Once a decision is made, clear justifications for LLM guidelines should be provided, paired with an effective implementation strategy, to ensure widespread acceptance and adherence.","container-title":"Computer Sciences &amp; Mathematics Forum","DOI":"10.3390/cmsf2023008065","ISSN":"2813-0324","issue":"1","language":"en","license":"http://creativecommons.org/licenses/by/3.0/","note":"number: 1\npublisher: Multidisciplinary Digital Publishing Institute","page":"65","source":"www.mdpi.com","title":"Integrating Large Language Models into Higher Education: Guidelines for Effective Implementation","title-short":"Integrating Large Language Models into Higher Education","volume":"8","author":[{"family":"Fine Licht","given":"Karl","non-dropping-particle":"de"}],"issued":{"date-parts":[["2023"]]}}},{"id":14,"uris":["http://zotero.org/groups/5216325/items/PE6FYRAZ"],"itemData":{"id":14,"type":"article-journal","language":"en","source":"Zotero","title":"Unlocking the power of generative AI models and systems such as GPT-4 and ChatGPT for higher education: A guide for students and lecturers","author":[{"family":"Gimpel","given":"Henner"},{"family":"Hall","given":"Kristina"},{"family":"Decker","given":"Stefan"},{"family":"Eymann","given":"Torsten"},{"family":"Lämmermann","given":"Luis"},{"family":"Mädche","given":"Alex"},{"family":"er","given":"Röglinger"},{"family":"Maximilian","given":"Ruiner"},{"family":"Caroline","given":"Schoch"},{"family":"Manfred","given":"Schoop"},{"family":"Mareike","given":"Urbach"},{"family":"Nils","given":"V"},{"family":"rik","given":"Steffen"}]}},{"id":2665,"uris":["http://zotero.org/groups/5216325/items/LEGRKPZC"],"itemData":{"id":2665,"type":"article-journal","abstract":"ChatGPT is the world’s most advanced chatbot thus far. Unlike other chatbots, it can create impressive prose within seconds, and it has created much hype and doomsday predictions when it comes to student assessment in higher education and a host of other matters. ChatGPT is a state-of-the-art language model (a variant of OpenAI’s Generative Pretrained Transformer (GPT) language model) designed to generate text that can be indistinguishable from text written by humans. It can engage in conversation with users in a seemingly natural and intuitive way.\nIn this article, we briefly tell the story of OpenAI, the organisation behind ChatGPT. We highlight the fundamental change from a not-for-profit organisation to a commercial business model. In terms of our methods, we conducted an extensive literature review and experimented with this artificial intelligence (AI) software. Our literature review shows our review to be amongst the first peer-reviewed academic journal articles to explore ChatGPT and its relevance for higher education (especially assessment, learning and teaching). After a description of ChatGPT’s functionality and a summary of its strengths and limitations, we focus on the technology’s implications for higher education and discuss what is the future of learning, teaching and assessment in higher education in the context of AI chatbots such as ChatGPT. We position ChatGPT in the context of current Artificial Intelligence in Education (AIEd) research, discuss student-facing, teacher-facing and system-facing applications, and analyse opportunities and threats. We conclude the article with recommendations for students, teachers and higher education institutions. Many of them focus on assessment.","container-title":"Journal of Applied Learning and Teaching","DOI":"10.37074/jalt.2023.6.1.9","ISSN":"2591-801X","issue":"1","language":"en","license":"Copyright (c) 2023 Journal of Applied Learning and Teaching","note":"number: 1","page":"342-363","source":"journals.sfu.ca","title":"ChatGPT: Bullshit spewer or the end of traditional assessments in higher education?","title-short":"ChatGPT","volume":"6","author":[{"family":"Rudolph","given":"Jürgen"},{"family":"Tan","given":"Samson"},{"family":"Tan","given":"Shannon"}],"issued":{"date-parts":[["2023",1,24]]}}}],"schema":"https://github.com/citation-style-language/schema/raw/master/csl-citation.json"} </w:instrText>
      </w:r>
      <w:r w:rsidR="00E34ADC" w:rsidRPr="01548CB9">
        <w:rPr>
          <w:rFonts w:ascii="Times New Roman" w:hAnsi="Times New Roman" w:cs="Times New Roman"/>
        </w:rPr>
        <w:fldChar w:fldCharType="separate"/>
      </w:r>
      <w:r w:rsidR="00625C79">
        <w:rPr>
          <w:rFonts w:ascii="Times New Roman" w:hAnsi="Times New Roman" w:cs="Times New Roman"/>
          <w:noProof/>
        </w:rPr>
        <w:t>[8], [9], [10]</w:t>
      </w:r>
      <w:r w:rsidR="00E34ADC" w:rsidRPr="01548CB9">
        <w:rPr>
          <w:rFonts w:ascii="Times New Roman" w:hAnsi="Times New Roman" w:cs="Times New Roman"/>
        </w:rPr>
        <w:fldChar w:fldCharType="end"/>
      </w:r>
      <w:r w:rsidRPr="01548CB9">
        <w:rPr>
          <w:rFonts w:ascii="Times New Roman" w:hAnsi="Times New Roman" w:cs="Times New Roman"/>
        </w:rPr>
        <w:t>. Additionally, studies have been conducted to explore students’ perspectives on the use and impacts of LLMs, especially within introductory level courses</w:t>
      </w:r>
      <w:r w:rsidR="00E34ADC" w:rsidRPr="01548CB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TRzXWXIb","properties":{"formattedCitation":"[11]","plainCitation":"[11]","noteIndex":0},"citationItems":[{"id":75,"uris":["http://zotero.org/groups/5216325/items/FUEUE2GT"],"itemData":{"id":75,"type":"article-journal","abstract":"Recent advances in deep machine learning have enabled artificial intelligence-driven development environments (AIDEs). AIDEs are programming tools that, given comments or starter code, can generate code solution suggestions. As the accuracy of these tools continues to increase, one particular AIDE from Github, Copilot, has been gaining significant attention for its performance and ease of use. The rise of Copilot suggests that code solution generation tools will soon be commonplace in both the industry and in computer science courses, with expert and novice programmers alike benefiting from using these tools. More specifically for novices, the effects of Copilot on the process of learning to code are mostly unknown. In this paper, we perform initial explorations into these effects. Using introductory computer science and data science courses, we evaluate Copilot-generated programming assignment solutions for correctness, style, skill level appropriateness, grade scores, and potential plagiarism. Our findings indicate Copilot generates mostly unique code that can solve introductory assignments with human-graded scores ranging from 68% to 95%. Based on these results, we provide recommendations for educators to help adapt their courses to incorporate new AIDE-based programming workflows.","container-title":"Journal of Computing Sciences in Colleges","ISSN":"1937-4771","issue":"1","journalAbbreviation":"J. Comput. Sci. Coll.","page":"37–47","source":"ACM Digital Library","title":"Github copilot in the classroom: learning to code with AI assistance","title-short":"Github copilot in the classroom","volume":"38","author":[{"family":"Puryear","given":"Ben"},{"family":"Sprint","given":"Gina"}],"issued":{"date-parts":[["2022",11,1]]}}}],"schema":"https://github.com/citation-style-language/schema/raw/master/csl-citation.json"} </w:instrText>
      </w:r>
      <w:r w:rsidR="00E34ADC" w:rsidRPr="01548CB9">
        <w:rPr>
          <w:rFonts w:ascii="Times New Roman" w:hAnsi="Times New Roman" w:cs="Times New Roman"/>
        </w:rPr>
        <w:fldChar w:fldCharType="separate"/>
      </w:r>
      <w:r w:rsidR="00625C79">
        <w:rPr>
          <w:rFonts w:ascii="Times New Roman" w:hAnsi="Times New Roman" w:cs="Times New Roman"/>
          <w:noProof/>
        </w:rPr>
        <w:t>[11]</w:t>
      </w:r>
      <w:r w:rsidR="00E34ADC" w:rsidRPr="01548CB9">
        <w:rPr>
          <w:rFonts w:ascii="Times New Roman" w:hAnsi="Times New Roman" w:cs="Times New Roman"/>
        </w:rPr>
        <w:fldChar w:fldCharType="end"/>
      </w:r>
      <w:r w:rsidRPr="01548CB9">
        <w:rPr>
          <w:rFonts w:ascii="Times New Roman" w:hAnsi="Times New Roman" w:cs="Times New Roman"/>
        </w:rPr>
        <w:t>,</w:t>
      </w:r>
      <w:r w:rsidR="00E34ADC" w:rsidRPr="01548CB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fXyHx1Cg","properties":{"formattedCitation":"[12]","plainCitation":"[12]","noteIndex":0},"citationItems":[{"id":2672,"uris":["http://zotero.org/groups/5216325/items/SDXNC626"],"itemData":{"id":2672,"type":"article-journal","abstract":"ChatGPT, a generative language model recently created by OpenAI, has drawn a lot of criticism from people all around the world. ChatGPT illustrates both potential opportunities and challenges in education. This study aims to investigate how university students perceive using ChatGPT for learning, including benefits, barriers, and potential solutions. To determine how students felt about using ChatGPT in their learning, a questionnaire was distributed to 200 students via an online survey, and 30 students participated in semi-structured interviews. The research results showed that, in general, students had a favorable opinion of ChatGPT’s application. The benefits of ChatGPT, according to students, included saving time, providing information in various areas, providing personalized tutoring and feedback, and illuminating ideas in writing. Also, several barriers to using ChatGPT were recognized, and some solutions were suggested for improvement of using ChatGPT in education. The most concerning issues for students while using ChatGPT were inability to assess the quality and reliability of sources, inability to cite sources accurately, and inability to replace words and use idioms accurately. To address these concerns, some potential solutions can be implemented; for example, verifying ChatGPT’s responses with reliable sources; using ChatGPT as a reference source or a consultant tool; providing guidelines for use; and promoting academic integrity to ensure ethical uses of ChatGPT in an academic context.","container-title":"International Journal of Emerging Technologies in Learning (iJET)","DOI":"10.3991/ijet.v18i17.39019","ISSN":"1863-0383","issue":"17","language":"en","license":"Copyright (c) 2023 Thi Thuy An Ngo","note":"number: 17","page":"4-19","source":"online-journals.org","title":"The Perception by University Students of the Use of ChatGPT in Education","volume":"18","author":[{"family":"Ngo","given":"Thi Thuy An"}],"issued":{"date-parts":[["2023",9,14]]}}}],"schema":"https://github.com/citation-style-language/schema/raw/master/csl-citation.json"} </w:instrText>
      </w:r>
      <w:r w:rsidR="00E34ADC" w:rsidRPr="01548CB9">
        <w:rPr>
          <w:rFonts w:ascii="Times New Roman" w:hAnsi="Times New Roman" w:cs="Times New Roman"/>
        </w:rPr>
        <w:fldChar w:fldCharType="separate"/>
      </w:r>
      <w:r w:rsidR="00625C79">
        <w:rPr>
          <w:rFonts w:ascii="Times New Roman" w:hAnsi="Times New Roman" w:cs="Times New Roman"/>
          <w:noProof/>
        </w:rPr>
        <w:t>[12]</w:t>
      </w:r>
      <w:r w:rsidR="00E34ADC" w:rsidRPr="01548CB9">
        <w:rPr>
          <w:rFonts w:ascii="Times New Roman" w:hAnsi="Times New Roman" w:cs="Times New Roman"/>
        </w:rPr>
        <w:fldChar w:fldCharType="end"/>
      </w:r>
      <w:r w:rsidRPr="01548CB9">
        <w:rPr>
          <w:rFonts w:ascii="Times New Roman" w:hAnsi="Times New Roman" w:cs="Times New Roman"/>
        </w:rPr>
        <w:t>,</w:t>
      </w:r>
      <w:r w:rsidR="00E34ADC" w:rsidRPr="01548CB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FZc8viPN","properties":{"formattedCitation":"[13]","plainCitation":"[13]","noteIndex":0},"citationItems":[{"id":24,"uris":["http://zotero.org/groups/5216325/items/TD9RKLLA"],"itemData":{"id":24,"type":"article","abstract":"Computing educators face significant challenges in providing timely support to students, especially in large class settings. Large language models (LLMs) have emerged recently and show great promise for providing on-demand help at a large scale, but there are concerns that students may over-rely on the outputs produced by these models. In this paper, we introduce CodeHelp, a novel LLM-powered tool designed with guardrails to provide on-demand assistance to programming students without directly revealing solutions. We detail the design of the tool, which incorporates a number of useful features for instructors, and elaborate on the pipeline of prompting strategies we use to ensure generated outputs are suitable for students. To evaluate CodeHelp, we deployed it in a first-year computer and data science course with 52 students and collected student interactions over a 12-week period. We examine students’ usage patterns and perceptions of the tool, and we report reflections from the course instructor and a series of recommendations for classroom use. Our findings suggest that CodeHelp is well-received by students who especially value its availability and help with resolving errors, and that for instructors it is easy to deploy and complements, rather than replaces, the support that they provide to students.","language":"en","note":"arXiv:2308.06921 [cs]","number":"arXiv:2308.06921","publisher":"arXiv","source":"arXiv.org","title":"CodeHelp: Using Large Language Models with Guardrails for Scalable Support in Programming Classes","title-short":"CodeHelp","URL":"http://arxiv.org/abs/2308.06921","author":[{"family":"Liffiton","given":"Mark"},{"family":"Sheese","given":"Brad"},{"family":"Savelka","given":"Jaromir"},{"family":"Denny","given":"Paul"}],"accessed":{"date-parts":[["2023",10,3]]},"issued":{"date-parts":[["2023",8,13]]}}}],"schema":"https://github.com/citation-style-language/schema/raw/master/csl-citation.json"} </w:instrText>
      </w:r>
      <w:r w:rsidR="00E34ADC" w:rsidRPr="01548CB9">
        <w:rPr>
          <w:rFonts w:ascii="Times New Roman" w:hAnsi="Times New Roman" w:cs="Times New Roman"/>
        </w:rPr>
        <w:fldChar w:fldCharType="separate"/>
      </w:r>
      <w:r w:rsidR="00625C79">
        <w:rPr>
          <w:rFonts w:ascii="Times New Roman" w:hAnsi="Times New Roman" w:cs="Times New Roman"/>
          <w:noProof/>
        </w:rPr>
        <w:t>[13]</w:t>
      </w:r>
      <w:r w:rsidR="00E34ADC" w:rsidRPr="01548CB9">
        <w:rPr>
          <w:rFonts w:ascii="Times New Roman" w:hAnsi="Times New Roman" w:cs="Times New Roman"/>
        </w:rPr>
        <w:fldChar w:fldCharType="end"/>
      </w:r>
      <w:r w:rsidRPr="01548CB9">
        <w:rPr>
          <w:rFonts w:ascii="Times New Roman" w:hAnsi="Times New Roman" w:cs="Times New Roman"/>
        </w:rPr>
        <w:t xml:space="preserve">. </w:t>
      </w:r>
    </w:p>
    <w:p w14:paraId="7D8B888B" w14:textId="09356FB1" w:rsidR="00E34ADC" w:rsidRDefault="00E34ADC" w:rsidP="00E34ADC">
      <w:pPr>
        <w:rPr>
          <w:rFonts w:ascii="Times New Roman" w:hAnsi="Times New Roman" w:cs="Times New Roman"/>
        </w:rPr>
      </w:pPr>
    </w:p>
    <w:p w14:paraId="7FEEE3B7" w14:textId="408325B0" w:rsidR="16A688BF" w:rsidRDefault="1F4331D9">
      <w:r w:rsidRPr="1F4331D9">
        <w:rPr>
          <w:rFonts w:ascii="Times New Roman" w:eastAsia="Times New Roman" w:hAnsi="Times New Roman" w:cs="Times New Roman"/>
        </w:rPr>
        <w:t>This study investigates how upper-level computing students utilize LLMs as tools in a semester-long project. We conducted in-depth discussions with the students, exploring how their experiences evolved over the semester. Specifically investigating how the students utilized these tools in their project, the strategies they employed, and the impact of this usage on their learning experience. Qualitative analysis was used to address two primary research questions: RQ1: How do students integrate LLMs into coursework when policies allow unrestricted access? RQ2: How does the use of LLMs influence students’ perceptions of their learning?</w:t>
      </w:r>
    </w:p>
    <w:p w14:paraId="007DD43B" w14:textId="45D95223" w:rsidR="1F4331D9" w:rsidRDefault="1F4331D9" w:rsidP="1F4331D9">
      <w:pPr>
        <w:rPr>
          <w:rFonts w:ascii="Times New Roman" w:eastAsia="Times New Roman" w:hAnsi="Times New Roman" w:cs="Times New Roman"/>
        </w:rPr>
      </w:pPr>
    </w:p>
    <w:p w14:paraId="32300C77" w14:textId="5683296C" w:rsidR="1F4331D9" w:rsidRDefault="1F4331D9" w:rsidP="1F4331D9">
      <w:pPr>
        <w:spacing w:line="259" w:lineRule="auto"/>
        <w:rPr>
          <w:rFonts w:ascii="Times New Roman" w:eastAsia="Times New Roman" w:hAnsi="Times New Roman" w:cs="Times New Roman"/>
        </w:rPr>
      </w:pPr>
      <w:r w:rsidRPr="1F4331D9">
        <w:rPr>
          <w:rFonts w:ascii="Times New Roman" w:eastAsia="Times New Roman" w:hAnsi="Times New Roman" w:cs="Times New Roman"/>
        </w:rPr>
        <w:t>Our results demonstrated the array of use cases that students relied on LLMs for. Students used LLMs for both technical and professional tasks, including programming support, idea generation, writing support, and project management. We also learned that students generally found LLMs useful for increasing productivity by increasing accessibility of information and solutions, as well as becoming more self-sufficient. However, students were also aware of and at times concerned about the potential misuse of LLMs, specifically in the contexts of developing a reliance on the technology or not having the appropriate prerequisite knowledge.</w:t>
      </w:r>
    </w:p>
    <w:p w14:paraId="2692651E" w14:textId="28214BDA" w:rsidR="16A688BF" w:rsidRDefault="16A688BF" w:rsidP="16A688BF">
      <w:pPr>
        <w:rPr>
          <w:rFonts w:ascii="Times New Roman" w:eastAsia="Times New Roman" w:hAnsi="Times New Roman" w:cs="Times New Roman"/>
        </w:rPr>
      </w:pPr>
    </w:p>
    <w:p w14:paraId="4566337C" w14:textId="6929055B" w:rsidR="16A688BF" w:rsidRDefault="16A688BF" w:rsidP="16A688BF">
      <w:pPr>
        <w:rPr>
          <w:rFonts w:ascii="Times New Roman" w:eastAsia="Times New Roman" w:hAnsi="Times New Roman" w:cs="Times New Roman"/>
        </w:rPr>
      </w:pPr>
    </w:p>
    <w:p w14:paraId="08F27907" w14:textId="14CF32F6" w:rsidR="00BD44FD" w:rsidRDefault="00BD44FD" w:rsidP="34F07BCE">
      <w:pPr>
        <w:rPr>
          <w:rFonts w:ascii="Times New Roman" w:hAnsi="Times New Roman" w:cs="Times New Roman"/>
        </w:rPr>
      </w:pPr>
    </w:p>
    <w:p w14:paraId="69ABC80E" w14:textId="5C9C853C" w:rsidR="00E55932" w:rsidRPr="00957D5B" w:rsidRDefault="1F518362" w:rsidP="00506845">
      <w:pPr>
        <w:jc w:val="center"/>
        <w:rPr>
          <w:rFonts w:ascii="Times New Roman" w:hAnsi="Times New Roman" w:cs="Times New Roman"/>
          <w:b/>
          <w:bCs/>
        </w:rPr>
      </w:pPr>
      <w:r w:rsidRPr="1F518362">
        <w:rPr>
          <w:rFonts w:ascii="Times New Roman" w:hAnsi="Times New Roman" w:cs="Times New Roman"/>
          <w:b/>
          <w:bCs/>
        </w:rPr>
        <w:t>Background &amp; Related Work</w:t>
      </w:r>
    </w:p>
    <w:p w14:paraId="58BC24E5" w14:textId="7178CD75" w:rsidR="1F518362" w:rsidRDefault="1F518362" w:rsidP="1F518362">
      <w:pPr>
        <w:rPr>
          <w:rFonts w:ascii="Times New Roman" w:hAnsi="Times New Roman" w:cs="Times New Roman"/>
        </w:rPr>
      </w:pPr>
    </w:p>
    <w:p w14:paraId="7E26B12D" w14:textId="4F5AA276" w:rsidR="00E55932" w:rsidRPr="00D11830" w:rsidRDefault="7607E52B" w:rsidP="1F518362">
      <w:pPr>
        <w:rPr>
          <w:rFonts w:ascii="Times New Roman" w:hAnsi="Times New Roman" w:cs="Times New Roman"/>
          <w:b/>
          <w:bCs/>
        </w:rPr>
      </w:pPr>
      <w:r w:rsidRPr="7607E52B">
        <w:rPr>
          <w:rFonts w:ascii="Times New Roman" w:hAnsi="Times New Roman" w:cs="Times New Roman"/>
          <w:b/>
          <w:bCs/>
        </w:rPr>
        <w:t>LLM Technology and Applications</w:t>
      </w:r>
    </w:p>
    <w:p w14:paraId="2F219CBD" w14:textId="62706DDF" w:rsidR="7607E52B" w:rsidRDefault="7607E52B" w:rsidP="7607E52B">
      <w:pPr>
        <w:rPr>
          <w:rFonts w:ascii="Times New Roman" w:hAnsi="Times New Roman" w:cs="Times New Roman"/>
          <w:b/>
          <w:bCs/>
        </w:rPr>
      </w:pPr>
    </w:p>
    <w:p w14:paraId="0FE1610A" w14:textId="5E8F8B49" w:rsidR="00E55932" w:rsidRPr="00170B48" w:rsidRDefault="1F4331D9" w:rsidP="1F4331D9">
      <w:pPr>
        <w:spacing w:line="259" w:lineRule="auto"/>
        <w:rPr>
          <w:rFonts w:ascii="Times New Roman" w:hAnsi="Times New Roman" w:cs="Times New Roman"/>
          <w:color w:val="1F1F1F"/>
        </w:rPr>
      </w:pPr>
      <w:r w:rsidRPr="1F4331D9">
        <w:rPr>
          <w:rFonts w:ascii="Times New Roman" w:hAnsi="Times New Roman" w:cs="Times New Roman"/>
        </w:rPr>
        <w:t>Large Language Models (LLMs) are</w:t>
      </w:r>
      <w:r w:rsidRPr="1F4331D9">
        <w:rPr>
          <w:rFonts w:ascii="Times New Roman" w:hAnsi="Times New Roman" w:cs="Times New Roman"/>
          <w:color w:val="1F1F1F"/>
        </w:rPr>
        <w:t xml:space="preserve"> a recent advancement in natural language processing</w:t>
      </w:r>
      <w:r w:rsidRPr="1F4331D9">
        <w:rPr>
          <w:rFonts w:ascii="Times New Roman" w:hAnsi="Times New Roman" w:cs="Times New Roman"/>
        </w:rPr>
        <w:t> (NLP).</w:t>
      </w:r>
      <w:r w:rsidRPr="1F4331D9">
        <w:rPr>
          <w:rFonts w:ascii="Times New Roman" w:hAnsi="Times New Roman" w:cs="Times New Roman"/>
          <w:color w:val="1F1F1F"/>
        </w:rPr>
        <w:t xml:space="preserve"> These models are trained on large amount of textual data to understand and generate human-like language </w:t>
      </w:r>
      <w:r w:rsidR="46188B69" w:rsidRPr="1F4331D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KUaZiGAW","properties":{"formattedCitation":"[7]","plainCitation":"[7]","noteIndex":0},"citationItems":[{"id":2639,"uris":["http://zotero.org/groups/5216325/items/CBEC3CI7"],"itemData":{"id":2639,"type":"article-journal","abstract":"Large language models represent a significant advancement in the field of AI. The underlying technology is key to further innovations and, despite critical views and even bans within communities and regions, large language models are here to stay. This commentary presents the potential benefits and challenges of educational applications of large language models, from student and teacher perspectives. We briefly discuss the current state of large language models and their applications. We then highlight how these models can be used to create educational content, improve student engagement and interaction, and personalize learning experiences. With regard to challenges, we argue that large language models in education require teachers and learners to develop sets of competencies and literacies necessary to both understand the technology as well as their limitations and unexpected brittleness of such systems. In addition, a clear strategy within educational systems and a clear pedagogical approach with a strong focus on critical thinking and strategies for fact checking are required to integrate and take full advantage of large language models in learning settings and teaching curricula. Other challenges such as the potential bias in the output, the need for continuous human oversight, and the potential for misuse are not unique to the application of AI in education. But we believe that, if handled sensibly, these challenges can offer insights and opportunities in education scenarios to acquaint students early on with potential societal biases, criticalities, and risks of AI applications. We conclude with recommendations for how to address these challenges and ensure that such models are used in a responsible and ethical manner in education.","container-title":"Learning and Individual Differences","DOI":"10.1016/j.lindif.2023.102274","ISSN":"1041-6080","journalAbbreviation":"Learning and Individual Differences","page":"102274","source":"ScienceDirect","title":"ChatGPT for good? On opportunities and challenges of large language models for education","title-short":"ChatGPT for good?","volume":"103","author":[{"family":"Kasneci","given":"Enkelejda"},{"family":"Sessler","given":"Kathrin"},{"family":"Küchemann","given":"Stefan"},{"family":"Bannert","given":"Maria"},{"family":"Dementieva","given":"Daryna"},{"family":"Fischer","given":"Frank"},{"family":"Gasser","given":"Urs"},{"family":"Groh","given":"Georg"},{"family":"Günnemann","given":"Stephan"},{"family":"Hüllermeier","given":"Eyke"},{"family":"Krusche","given":"Stephan"},{"family":"Kutyniok","given":"Gitta"},{"family":"Michaeli","given":"Tilman"},{"family":"Nerdel","given":"Claudia"},{"family":"Pfeffer","given":"Jürgen"},{"family":"Poquet","given":"Oleksandra"},{"family":"Sailer","given":"Michael"},{"family":"Schmidt","given":"Albrecht"},{"family":"Seidel","given":"Tina"},{"family":"Stadler","given":"Matthias"},{"family":"Weller","given":"Jochen"},{"family":"Kuhn","given":"Jochen"},{"family":"Kasneci","given":"Gjergji"}],"issued":{"date-parts":[["2023",4,1]]}}}],"schema":"https://github.com/citation-style-language/schema/raw/master/csl-citation.json"} </w:instrText>
      </w:r>
      <w:r w:rsidR="46188B69" w:rsidRPr="1F4331D9">
        <w:rPr>
          <w:rFonts w:ascii="Times New Roman" w:hAnsi="Times New Roman" w:cs="Times New Roman"/>
          <w:color w:val="1F1F1F"/>
        </w:rPr>
        <w:fldChar w:fldCharType="separate"/>
      </w:r>
      <w:r w:rsidR="00625C79">
        <w:rPr>
          <w:rFonts w:ascii="Times New Roman" w:hAnsi="Times New Roman" w:cs="Times New Roman"/>
          <w:noProof/>
          <w:color w:val="1F1F1F"/>
        </w:rPr>
        <w:t>[7]</w:t>
      </w:r>
      <w:r w:rsidR="46188B69" w:rsidRPr="1F4331D9">
        <w:rPr>
          <w:rFonts w:ascii="Times New Roman" w:hAnsi="Times New Roman" w:cs="Times New Roman"/>
          <w:color w:val="1F1F1F"/>
        </w:rPr>
        <w:fldChar w:fldCharType="end"/>
      </w:r>
      <w:r w:rsidRPr="1F4331D9">
        <w:rPr>
          <w:rFonts w:ascii="Times New Roman" w:hAnsi="Times New Roman" w:cs="Times New Roman"/>
          <w:color w:val="1F1F1F"/>
        </w:rPr>
        <w:t xml:space="preserve">. While early language models primarily focused on text generation (e.g., advertising copy), LLMs can tackle more complex tasks </w:t>
      </w:r>
      <w:r w:rsidR="46188B69" w:rsidRPr="1F4331D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Mr4XifIQ","properties":{"formattedCitation":"[1]","plainCitation":"[1]","noteIndex":0},"citationItems":[{"id":2644,"uris":["http://zotero.org/groups/5216325/items/PNH9M3RP"],"itemData":{"id":2644,"type":"article","abstract":"Language is essentially a complex, intricate system of human expressions governed by grammatical rules. It poses a significant challenge to develop capable AI algorithms for comprehending and grasping a language. As a major approach, language modeling has been widely studied for language understanding and generation in the past two decades, evolving from statistical language models to neural language models. Recently, pre-trained language models (PLMs) have been proposed by pre-training Transformer models over large-scale corpora, showing strong capabilities in solving various NLP tasks. Since researchers have found that model scaling can lead to performance improvement, they further study the scaling effect by increasing the model size to an even larger size. Interestingly, when the parameter scale exceeds a certain level, these enlarged language models not only achieve a significant performance improvement but also show some special abilities that are not present in small-scale language models. To discriminate the difference in parameter scale, the research community has coined the term large language models (LLM) for the PLMs of significant size. Recently, the research on LLMs has been largely advanced by both academia and industry, and a remarkable progress is the launch of ChatGPT, which has attracted widespread attention from society. The technical evolution of LLMs has been making an important impact on the entire AI community, which would revolutionize the way how we develop and use AI algorithms. In this survey, we review the recent advances of LLMs by introducing the background, key findings, and mainstream techniques. In particular, we focus on four major aspects of LLMs, namely pre-training, adaptation tuning, utilization, and capacity evaluation. Besides, we also summarize the available resources for developing LLMs and discuss the remaining issues for future directions.","DOI":"10.48550/arXiv.2303.18223","note":"arXiv:2303.18223 [cs]","number":"arXiv:2303.18223","publisher":"arXiv","source":"arXiv.org","title":"A Survey of Large Language Models","URL":"http://arxiv.org/abs/2303.18223","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accessed":{"date-parts":[["2024",1,28]]},"issued":{"date-parts":[["2023",11,24]]}}}],"schema":"https://github.com/citation-style-language/schema/raw/master/csl-citation.json"} </w:instrText>
      </w:r>
      <w:r w:rsidR="46188B69" w:rsidRPr="1F4331D9">
        <w:rPr>
          <w:rFonts w:ascii="Times New Roman" w:hAnsi="Times New Roman" w:cs="Times New Roman"/>
          <w:color w:val="1F1F1F"/>
        </w:rPr>
        <w:fldChar w:fldCharType="separate"/>
      </w:r>
      <w:r w:rsidR="00625C79">
        <w:rPr>
          <w:rFonts w:ascii="Times New Roman" w:hAnsi="Times New Roman" w:cs="Times New Roman"/>
          <w:noProof/>
          <w:color w:val="1F1F1F"/>
        </w:rPr>
        <w:t>[1]</w:t>
      </w:r>
      <w:r w:rsidR="46188B69" w:rsidRPr="1F4331D9">
        <w:rPr>
          <w:rFonts w:ascii="Times New Roman" w:hAnsi="Times New Roman" w:cs="Times New Roman"/>
          <w:color w:val="1F1F1F"/>
        </w:rPr>
        <w:fldChar w:fldCharType="end"/>
      </w:r>
      <w:r w:rsidRPr="1F4331D9">
        <w:rPr>
          <w:rFonts w:ascii="Times New Roman" w:hAnsi="Times New Roman" w:cs="Times New Roman"/>
          <w:color w:val="1F1F1F"/>
        </w:rPr>
        <w:t xml:space="preserve">. One application of interest is in interacting with computer programs, </w:t>
      </w:r>
      <w:r w:rsidRPr="1F4331D9">
        <w:rPr>
          <w:rFonts w:ascii="Times New Roman" w:hAnsi="Times New Roman" w:cs="Times New Roman"/>
          <w:i/>
          <w:iCs/>
          <w:color w:val="1F1F1F"/>
        </w:rPr>
        <w:t>i.e.</w:t>
      </w:r>
      <w:r w:rsidRPr="1F4331D9">
        <w:rPr>
          <w:rFonts w:ascii="Times New Roman" w:hAnsi="Times New Roman" w:cs="Times New Roman"/>
          <w:color w:val="1F1F1F"/>
        </w:rPr>
        <w:t xml:space="preserve">, software, which can be represented with specialized text </w:t>
      </w:r>
      <w:r w:rsidR="46188B69" w:rsidRPr="1F4331D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o45VI0Tk","properties":{"formattedCitation":"[14]","plainCitation":"[14]","noteIndex":0},"citationItems":[{"id":2641,"uris":["http://zotero.org/groups/5216325/items/AKGVYCNG"],"itemData":{"id":2641,"type":"webpage","abstract":"GitHub Copilot works alongside you directly in your editor, suggesting whole lines or entire functions for you.","container-title":"GitHub","language":"en","title":"GitHub Copilot · Your AI pair programmer","URL":"https://github.com/features/copilot","accessed":{"date-parts":[["2024",1,28]]}}}],"schema":"https://github.com/citation-style-language/schema/raw/master/csl-citation.json"} </w:instrText>
      </w:r>
      <w:r w:rsidR="46188B69" w:rsidRPr="1F4331D9">
        <w:rPr>
          <w:rFonts w:ascii="Times New Roman" w:hAnsi="Times New Roman" w:cs="Times New Roman"/>
          <w:color w:val="1F1F1F"/>
        </w:rPr>
        <w:fldChar w:fldCharType="separate"/>
      </w:r>
      <w:r w:rsidR="00625C79">
        <w:rPr>
          <w:rFonts w:ascii="Times New Roman" w:hAnsi="Times New Roman" w:cs="Times New Roman"/>
          <w:noProof/>
          <w:color w:val="1F1F1F"/>
        </w:rPr>
        <w:t>[14]</w:t>
      </w:r>
      <w:r w:rsidR="46188B69" w:rsidRPr="1F4331D9">
        <w:rPr>
          <w:rFonts w:ascii="Times New Roman" w:hAnsi="Times New Roman" w:cs="Times New Roman"/>
          <w:color w:val="1F1F1F"/>
        </w:rPr>
        <w:fldChar w:fldCharType="end"/>
      </w:r>
      <w:r w:rsidRPr="1F4331D9">
        <w:rPr>
          <w:rFonts w:ascii="Times New Roman" w:hAnsi="Times New Roman" w:cs="Times New Roman"/>
          <w:color w:val="1F1F1F"/>
        </w:rPr>
        <w:t xml:space="preserve">. While a wide array of LLM applications exist today, this research only focuses on two: </w:t>
      </w:r>
      <w:proofErr w:type="spellStart"/>
      <w:r w:rsidRPr="1F4331D9">
        <w:rPr>
          <w:rFonts w:ascii="Times New Roman" w:hAnsi="Times New Roman" w:cs="Times New Roman"/>
          <w:color w:val="1F1F1F"/>
        </w:rPr>
        <w:t>ChatGPT</w:t>
      </w:r>
      <w:proofErr w:type="spellEnd"/>
      <w:r w:rsidRPr="1F4331D9">
        <w:rPr>
          <w:rFonts w:ascii="Times New Roman" w:hAnsi="Times New Roman" w:cs="Times New Roman"/>
          <w:color w:val="1F1F1F"/>
        </w:rPr>
        <w:t xml:space="preserve"> and GitHub Copilot. A brief description of these tools can be found in Table 1.</w:t>
      </w:r>
    </w:p>
    <w:p w14:paraId="4BC805E4" w14:textId="4E7BBBE7" w:rsidR="00E55932" w:rsidRPr="00170B48" w:rsidRDefault="00E55932" w:rsidP="1F4331D9">
      <w:pPr>
        <w:spacing w:line="259" w:lineRule="auto"/>
        <w:rPr>
          <w:rFonts w:ascii="Times New Roman" w:hAnsi="Times New Roman" w:cs="Times New Roman"/>
          <w:color w:val="1F1F1F"/>
        </w:rPr>
      </w:pPr>
    </w:p>
    <w:p w14:paraId="19E4D2A9" w14:textId="735375F2" w:rsidR="00E55932" w:rsidRPr="00170B48" w:rsidRDefault="1F4331D9" w:rsidP="1F4331D9">
      <w:pPr>
        <w:spacing w:line="259" w:lineRule="auto"/>
        <w:rPr>
          <w:rFonts w:ascii="Times New Roman" w:hAnsi="Times New Roman" w:cs="Times New Roman"/>
          <w:color w:val="1F1F1F"/>
        </w:rPr>
      </w:pPr>
      <w:r w:rsidRPr="1F4331D9">
        <w:rPr>
          <w:rFonts w:ascii="Times New Roman" w:hAnsi="Times New Roman" w:cs="Times New Roman"/>
          <w:color w:val="1F1F1F"/>
        </w:rPr>
        <w:t>Table 1. Relevant LLM tools.</w:t>
      </w:r>
    </w:p>
    <w:tbl>
      <w:tblPr>
        <w:tblStyle w:val="TableGrid"/>
        <w:tblW w:w="0" w:type="auto"/>
        <w:tblLook w:val="06A0" w:firstRow="1" w:lastRow="0" w:firstColumn="1" w:lastColumn="0" w:noHBand="1" w:noVBand="1"/>
      </w:tblPr>
      <w:tblGrid>
        <w:gridCol w:w="1523"/>
        <w:gridCol w:w="2189"/>
        <w:gridCol w:w="5638"/>
      </w:tblGrid>
      <w:tr w:rsidR="1F4331D9" w14:paraId="647592C0" w14:textId="77777777" w:rsidTr="1F4331D9">
        <w:trPr>
          <w:trHeight w:val="300"/>
        </w:trPr>
        <w:tc>
          <w:tcPr>
            <w:tcW w:w="1319" w:type="dxa"/>
            <w:shd w:val="clear" w:color="auto" w:fill="F2F2F2" w:themeFill="background1" w:themeFillShade="F2"/>
          </w:tcPr>
          <w:p w14:paraId="187A9C47" w14:textId="77777777" w:rsidR="1F4331D9" w:rsidRDefault="1F4331D9" w:rsidP="1F4331D9">
            <w:pPr>
              <w:rPr>
                <w:rFonts w:ascii="Times New Roman" w:hAnsi="Times New Roman" w:cs="Times New Roman"/>
                <w:color w:val="1F1F1F"/>
              </w:rPr>
            </w:pPr>
            <w:r w:rsidRPr="1F4331D9">
              <w:rPr>
                <w:rFonts w:ascii="Times New Roman" w:hAnsi="Times New Roman" w:cs="Times New Roman"/>
                <w:color w:val="1F1F1F"/>
              </w:rPr>
              <w:t>Name</w:t>
            </w:r>
          </w:p>
        </w:tc>
        <w:tc>
          <w:tcPr>
            <w:tcW w:w="2400" w:type="dxa"/>
            <w:shd w:val="clear" w:color="auto" w:fill="F2F2F2" w:themeFill="background1" w:themeFillShade="F2"/>
          </w:tcPr>
          <w:p w14:paraId="489A48B4" w14:textId="77777777" w:rsidR="1F4331D9" w:rsidRDefault="1F4331D9" w:rsidP="1F4331D9">
            <w:pPr>
              <w:rPr>
                <w:rFonts w:ascii="Times New Roman" w:hAnsi="Times New Roman" w:cs="Times New Roman"/>
                <w:color w:val="1F1F1F"/>
              </w:rPr>
            </w:pPr>
            <w:r w:rsidRPr="1F4331D9">
              <w:rPr>
                <w:rFonts w:ascii="Times New Roman" w:hAnsi="Times New Roman" w:cs="Times New Roman"/>
                <w:color w:val="1F1F1F"/>
              </w:rPr>
              <w:t>Description</w:t>
            </w:r>
          </w:p>
        </w:tc>
        <w:tc>
          <w:tcPr>
            <w:tcW w:w="5641" w:type="dxa"/>
            <w:shd w:val="clear" w:color="auto" w:fill="F2F2F2" w:themeFill="background1" w:themeFillShade="F2"/>
          </w:tcPr>
          <w:p w14:paraId="0AD745CF" w14:textId="77777777" w:rsidR="1F4331D9" w:rsidRDefault="1F4331D9" w:rsidP="1F4331D9">
            <w:pPr>
              <w:rPr>
                <w:rFonts w:ascii="Times New Roman" w:hAnsi="Times New Roman" w:cs="Times New Roman"/>
                <w:color w:val="1F1F1F"/>
              </w:rPr>
            </w:pPr>
            <w:r w:rsidRPr="1F4331D9">
              <w:rPr>
                <w:rFonts w:ascii="Times New Roman" w:hAnsi="Times New Roman" w:cs="Times New Roman"/>
                <w:color w:val="1F1F1F"/>
              </w:rPr>
              <w:t>Interface</w:t>
            </w:r>
          </w:p>
        </w:tc>
      </w:tr>
      <w:tr w:rsidR="1F4331D9" w14:paraId="2027EE17" w14:textId="77777777" w:rsidTr="1F4331D9">
        <w:trPr>
          <w:trHeight w:val="732"/>
        </w:trPr>
        <w:tc>
          <w:tcPr>
            <w:tcW w:w="1319" w:type="dxa"/>
          </w:tcPr>
          <w:p w14:paraId="715D25AA" w14:textId="0C58467F" w:rsidR="1F4331D9" w:rsidRDefault="1F4331D9" w:rsidP="1F4331D9">
            <w:pPr>
              <w:rPr>
                <w:rFonts w:ascii="Times New Roman" w:hAnsi="Times New Roman" w:cs="Times New Roman"/>
                <w:color w:val="1F1F1F"/>
              </w:rPr>
            </w:pPr>
            <w:proofErr w:type="spellStart"/>
            <w:r w:rsidRPr="1F4331D9">
              <w:rPr>
                <w:rFonts w:ascii="Times New Roman" w:hAnsi="Times New Roman" w:cs="Times New Roman"/>
                <w:color w:val="1F1F1F"/>
              </w:rPr>
              <w:t>ChatGPT</w:t>
            </w:r>
            <w:proofErr w:type="spellEnd"/>
            <w:r w:rsidR="00625C7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cbzn4poa","properties":{"formattedCitation":"[15]","plainCitation":"[15]","noteIndex":0},"citationItems":[{"id":2755,"uris":["http://zotero.org/groups/5216325/items/R93LHHUE"],"itemData":{"id":2755,"type":"webpage","abstract":"A conversational AI system that listens, learns, and challenges","language":"en-US","title":"ChatGPT","URL":"https://chat.openai.com","accessed":{"date-parts":[["2024",2,8]]}}}],"schema":"https://github.com/citation-style-language/schema/raw/master/csl-citation.json"} </w:instrText>
            </w:r>
            <w:r w:rsidR="00625C79">
              <w:rPr>
                <w:rFonts w:ascii="Times New Roman" w:hAnsi="Times New Roman" w:cs="Times New Roman"/>
                <w:color w:val="1F1F1F"/>
              </w:rPr>
              <w:fldChar w:fldCharType="separate"/>
            </w:r>
            <w:r w:rsidR="00625C79">
              <w:rPr>
                <w:rFonts w:ascii="Times New Roman" w:hAnsi="Times New Roman" w:cs="Times New Roman"/>
                <w:noProof/>
                <w:color w:val="1F1F1F"/>
              </w:rPr>
              <w:t>[15]</w:t>
            </w:r>
            <w:r w:rsidR="00625C79">
              <w:rPr>
                <w:rFonts w:ascii="Times New Roman" w:hAnsi="Times New Roman" w:cs="Times New Roman"/>
                <w:color w:val="1F1F1F"/>
              </w:rPr>
              <w:fldChar w:fldCharType="end"/>
            </w:r>
          </w:p>
        </w:tc>
        <w:tc>
          <w:tcPr>
            <w:tcW w:w="2400" w:type="dxa"/>
          </w:tcPr>
          <w:p w14:paraId="02D12A6E" w14:textId="695632F0" w:rsidR="1F4331D9" w:rsidRDefault="1F4331D9" w:rsidP="1F4331D9">
            <w:pPr>
              <w:rPr>
                <w:rFonts w:ascii="Times New Roman" w:hAnsi="Times New Roman" w:cs="Times New Roman"/>
                <w:color w:val="1F1F1F"/>
              </w:rPr>
            </w:pPr>
            <w:r w:rsidRPr="1F4331D9">
              <w:rPr>
                <w:rFonts w:ascii="Times New Roman" w:hAnsi="Times New Roman" w:cs="Times New Roman"/>
                <w:color w:val="1F1F1F"/>
              </w:rPr>
              <w:t xml:space="preserve">A general chatbot developed by </w:t>
            </w:r>
            <w:proofErr w:type="spellStart"/>
            <w:r w:rsidRPr="1F4331D9">
              <w:rPr>
                <w:rFonts w:ascii="Times New Roman" w:hAnsi="Times New Roman" w:cs="Times New Roman"/>
                <w:color w:val="1F1F1F"/>
              </w:rPr>
              <w:t>OpenAI</w:t>
            </w:r>
            <w:proofErr w:type="spellEnd"/>
            <w:r w:rsidRPr="1F4331D9">
              <w:rPr>
                <w:rFonts w:ascii="Times New Roman" w:hAnsi="Times New Roman" w:cs="Times New Roman"/>
                <w:color w:val="1F1F1F"/>
              </w:rPr>
              <w:t>. Capable of sustaining conversations with the user.</w:t>
            </w:r>
          </w:p>
        </w:tc>
        <w:tc>
          <w:tcPr>
            <w:tcW w:w="5641" w:type="dxa"/>
          </w:tcPr>
          <w:p w14:paraId="087BF007" w14:textId="6CD57FF8" w:rsidR="1F4331D9" w:rsidRDefault="1F4331D9" w:rsidP="1F4331D9">
            <w:pPr>
              <w:rPr>
                <w:rFonts w:ascii="Times New Roman" w:eastAsia="Times New Roman" w:hAnsi="Times New Roman" w:cs="Times New Roman"/>
              </w:rPr>
            </w:pPr>
            <w:r>
              <w:rPr>
                <w:noProof/>
              </w:rPr>
              <w:drawing>
                <wp:inline distT="0" distB="0" distL="0" distR="0" wp14:anchorId="0D0FA3F1" wp14:editId="4F749FEB">
                  <wp:extent cx="2771775" cy="3438525"/>
                  <wp:effectExtent l="0" t="0" r="0" b="0"/>
                  <wp:docPr id="793103072" name="Picture 7931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71775" cy="3438525"/>
                          </a:xfrm>
                          <a:prstGeom prst="rect">
                            <a:avLst/>
                          </a:prstGeom>
                        </pic:spPr>
                      </pic:pic>
                    </a:graphicData>
                  </a:graphic>
                </wp:inline>
              </w:drawing>
            </w:r>
          </w:p>
          <w:p w14:paraId="46320212" w14:textId="7D2FD6A4" w:rsidR="1F4331D9" w:rsidRDefault="1F4331D9" w:rsidP="1F4331D9">
            <w:pPr>
              <w:rPr>
                <w:rFonts w:ascii="Times New Roman" w:eastAsia="Times New Roman" w:hAnsi="Times New Roman" w:cs="Times New Roman"/>
                <w:i/>
                <w:iCs/>
              </w:rPr>
            </w:pPr>
            <w:r w:rsidRPr="1F4331D9">
              <w:rPr>
                <w:rFonts w:ascii="Times New Roman" w:eastAsia="Times New Roman" w:hAnsi="Times New Roman" w:cs="Times New Roman"/>
                <w:i/>
                <w:iCs/>
              </w:rPr>
              <w:t xml:space="preserve">In this example, we provided the prompt shown at the beginning, and </w:t>
            </w:r>
            <w:proofErr w:type="spellStart"/>
            <w:r w:rsidRPr="1F4331D9">
              <w:rPr>
                <w:rFonts w:ascii="Times New Roman" w:eastAsia="Times New Roman" w:hAnsi="Times New Roman" w:cs="Times New Roman"/>
                <w:i/>
                <w:iCs/>
              </w:rPr>
              <w:t>ChatGPT</w:t>
            </w:r>
            <w:proofErr w:type="spellEnd"/>
            <w:r w:rsidRPr="1F4331D9">
              <w:rPr>
                <w:rFonts w:ascii="Times New Roman" w:eastAsia="Times New Roman" w:hAnsi="Times New Roman" w:cs="Times New Roman"/>
                <w:i/>
                <w:iCs/>
              </w:rPr>
              <w:t xml:space="preserve"> v4 replied. Two excerpts are shown. Note that </w:t>
            </w:r>
            <w:proofErr w:type="spellStart"/>
            <w:r w:rsidRPr="1F4331D9">
              <w:rPr>
                <w:rFonts w:ascii="Times New Roman" w:eastAsia="Times New Roman" w:hAnsi="Times New Roman" w:cs="Times New Roman"/>
                <w:i/>
                <w:iCs/>
              </w:rPr>
              <w:t>ChatGPT</w:t>
            </w:r>
            <w:proofErr w:type="spellEnd"/>
            <w:r w:rsidRPr="1F4331D9">
              <w:rPr>
                <w:rFonts w:ascii="Times New Roman" w:eastAsia="Times New Roman" w:hAnsi="Times New Roman" w:cs="Times New Roman"/>
                <w:i/>
                <w:iCs/>
              </w:rPr>
              <w:t xml:space="preserve"> v4 correctly identifies the RFC for emails, RFC 5322. Also note that </w:t>
            </w:r>
            <w:proofErr w:type="spellStart"/>
            <w:r w:rsidRPr="1F4331D9">
              <w:rPr>
                <w:rFonts w:ascii="Times New Roman" w:eastAsia="Times New Roman" w:hAnsi="Times New Roman" w:cs="Times New Roman"/>
                <w:i/>
                <w:iCs/>
              </w:rPr>
              <w:t>ChatGPT</w:t>
            </w:r>
            <w:proofErr w:type="spellEnd"/>
            <w:r w:rsidRPr="1F4331D9">
              <w:rPr>
                <w:rFonts w:ascii="Times New Roman" w:eastAsia="Times New Roman" w:hAnsi="Times New Roman" w:cs="Times New Roman"/>
                <w:i/>
                <w:iCs/>
              </w:rPr>
              <w:t xml:space="preserve"> v4 proposes a different regular expression than the one proposed by GitHub </w:t>
            </w:r>
            <w:proofErr w:type="spellStart"/>
            <w:r w:rsidRPr="1F4331D9">
              <w:rPr>
                <w:rFonts w:ascii="Times New Roman" w:eastAsia="Times New Roman" w:hAnsi="Times New Roman" w:cs="Times New Roman"/>
                <w:i/>
                <w:iCs/>
              </w:rPr>
              <w:t>CoPilot</w:t>
            </w:r>
            <w:proofErr w:type="spellEnd"/>
            <w:r w:rsidRPr="1F4331D9">
              <w:rPr>
                <w:rFonts w:ascii="Times New Roman" w:eastAsia="Times New Roman" w:hAnsi="Times New Roman" w:cs="Times New Roman"/>
                <w:i/>
                <w:iCs/>
              </w:rPr>
              <w:t xml:space="preserve">, perhaps reflective of the variety and varying veracity of regular expressions available in the training datasets of these LLMs </w:t>
            </w:r>
            <w:r w:rsidR="00625C79">
              <w:rPr>
                <w:rFonts w:ascii="Times New Roman" w:eastAsia="Times New Roman" w:hAnsi="Times New Roman" w:cs="Times New Roman"/>
                <w:i/>
                <w:iCs/>
              </w:rPr>
              <w:fldChar w:fldCharType="begin"/>
            </w:r>
            <w:r w:rsidR="00625C79">
              <w:rPr>
                <w:rFonts w:ascii="Times New Roman" w:eastAsia="Times New Roman" w:hAnsi="Times New Roman" w:cs="Times New Roman"/>
                <w:i/>
                <w:iCs/>
              </w:rPr>
              <w:instrText xml:space="preserve"> ADDIN ZOTERO_ITEM CSL_CITATION {"citationID":"SxKku63A","properties":{"formattedCitation":"[16]","plainCitation":"[16]","noteIndex":0},"citationItems":[{"id":2757,"uris":["http://zotero.org/groups/5216325/items/SY8EJM9C"],"itemData":{"id":2757,"type":"paper-conference","abstract":"Regular expressions (regexes) are a powerful mechanism for solving string-matching problems. They are supported by all modern programming languages, and have been estimated to appear in more than a third of Python and JavaScript projects. Yet existing studies have focused mostly on one aspect of regex programming: readability. We know little about how developers perceive and program regexes, nor the difficulties that they face. In this paper, we provide the first study of the regex development cycle, with a focus on (1) how developers make decisions throughout the process, (2) what difficulties they face, and (3) how aware they are about serious risks involved in programming regexes. We took a mixed-methods approach, surveying 279 professional developers from a diversity of backgrounds (including top tech firms) for a high-level perspective, and interviewing 17 developers to learn the details about the difficulties that they face and the solutions that they prefer. In brief, regexes are hard. Not only are they hard to read, our participants said that they are hard to search for, hard to validate, and hard to document. They are also hard to master: the majority of our studied developers were unaware of critical security risks that can occur when using regexes, and those who knew of the risks did not deal with them in effective manners. Our findings provide multiple implications for future work, including semantic regex search engines for regex reuse and improved input generators for regex validation.","container-title":"2019 34th IEEE/ACM International Conference on Automated Software Engineering (ASE)","DOI":"10.1109/ASE.2019.00047","event-title":"2019 34th IEEE/ACM International Conference on Automated Software Engineering (ASE)","note":"ISSN: 2643-1572","page":"415-426","source":"IEEE Xplore","title":"Regexes are Hard: Decision-Making, Difficulties, and Risks in Programming Regular Expressions","title-short":"Regexes are Hard","URL":"https://ieeexplore.ieee.org/document/8952499","author":[{"family":"Michael","given":"Louis G."},{"family":"Donohue","given":"James"},{"family":"Davis","given":"James C."},{"family":"Lee","given":"Dongyoon"},{"family":"Servant","given":"Francisco"}],"accessed":{"date-parts":[["2024",2,8]]},"issued":{"date-parts":[["2019",11]]}}}],"schema":"https://github.com/citation-style-language/schema/raw/master/csl-citation.json"} </w:instrText>
            </w:r>
            <w:r w:rsidR="00625C79">
              <w:rPr>
                <w:rFonts w:ascii="Times New Roman" w:eastAsia="Times New Roman" w:hAnsi="Times New Roman" w:cs="Times New Roman"/>
                <w:i/>
                <w:iCs/>
              </w:rPr>
              <w:fldChar w:fldCharType="separate"/>
            </w:r>
            <w:r w:rsidR="00625C79">
              <w:rPr>
                <w:rFonts w:ascii="Times New Roman" w:eastAsia="Times New Roman" w:hAnsi="Times New Roman" w:cs="Times New Roman"/>
                <w:i/>
                <w:iCs/>
                <w:noProof/>
              </w:rPr>
              <w:t>[16]</w:t>
            </w:r>
            <w:r w:rsidR="00625C79">
              <w:rPr>
                <w:rFonts w:ascii="Times New Roman" w:eastAsia="Times New Roman" w:hAnsi="Times New Roman" w:cs="Times New Roman"/>
                <w:i/>
                <w:iCs/>
              </w:rPr>
              <w:fldChar w:fldCharType="end"/>
            </w:r>
            <w:r w:rsidR="00625C79">
              <w:rPr>
                <w:rFonts w:ascii="Times New Roman" w:eastAsia="Times New Roman" w:hAnsi="Times New Roman" w:cs="Times New Roman"/>
                <w:i/>
                <w:iCs/>
              </w:rPr>
              <w:t>.</w:t>
            </w:r>
          </w:p>
        </w:tc>
      </w:tr>
      <w:tr w:rsidR="1F4331D9" w14:paraId="2E01D96B" w14:textId="77777777" w:rsidTr="1F4331D9">
        <w:trPr>
          <w:trHeight w:val="300"/>
        </w:trPr>
        <w:tc>
          <w:tcPr>
            <w:tcW w:w="1319" w:type="dxa"/>
          </w:tcPr>
          <w:p w14:paraId="4F384109" w14:textId="0CEF0DF1" w:rsidR="1F4331D9" w:rsidRDefault="1F4331D9" w:rsidP="1F4331D9">
            <w:pPr>
              <w:rPr>
                <w:rFonts w:ascii="Times New Roman" w:hAnsi="Times New Roman" w:cs="Times New Roman"/>
                <w:color w:val="1F1F1F"/>
              </w:rPr>
            </w:pPr>
            <w:r w:rsidRPr="1F4331D9">
              <w:rPr>
                <w:rFonts w:ascii="Times New Roman" w:hAnsi="Times New Roman" w:cs="Times New Roman"/>
                <w:color w:val="1F1F1F"/>
              </w:rPr>
              <w:t>GitHub Copilot</w:t>
            </w:r>
            <w:r w:rsidR="00625C7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1mrYiWAp","properties":{"formattedCitation":"[14]","plainCitation":"[14]","noteIndex":0},"citationItems":[{"id":2641,"uris":["http://zotero.org/groups/5216325/items/AKGVYCNG"],"itemData":{"id":2641,"type":"webpage","abstract":"GitHub Copilot works alongside you directly in your editor, suggesting whole lines or entire functions for you.","container-title":"GitHub","language":"en","title":"GitHub Copilot · Your AI pair programmer","URL":"https://github.com/features/copilot","accessed":{"date-parts":[["2024",1,28]]}}}],"schema":"https://github.com/citation-style-language/schema/raw/master/csl-citation.json"} </w:instrText>
            </w:r>
            <w:r w:rsidR="00625C79">
              <w:rPr>
                <w:rFonts w:ascii="Times New Roman" w:hAnsi="Times New Roman" w:cs="Times New Roman"/>
                <w:color w:val="1F1F1F"/>
              </w:rPr>
              <w:fldChar w:fldCharType="separate"/>
            </w:r>
            <w:r w:rsidR="00625C79">
              <w:rPr>
                <w:rFonts w:ascii="Times New Roman" w:hAnsi="Times New Roman" w:cs="Times New Roman"/>
                <w:noProof/>
                <w:color w:val="1F1F1F"/>
              </w:rPr>
              <w:t>[14]</w:t>
            </w:r>
            <w:r w:rsidR="00625C79">
              <w:rPr>
                <w:rFonts w:ascii="Times New Roman" w:hAnsi="Times New Roman" w:cs="Times New Roman"/>
                <w:color w:val="1F1F1F"/>
              </w:rPr>
              <w:fldChar w:fldCharType="end"/>
            </w:r>
          </w:p>
        </w:tc>
        <w:tc>
          <w:tcPr>
            <w:tcW w:w="2400" w:type="dxa"/>
          </w:tcPr>
          <w:p w14:paraId="7A7EEB35" w14:textId="77777777" w:rsidR="1F4331D9" w:rsidRDefault="1F4331D9" w:rsidP="1F4331D9">
            <w:pPr>
              <w:rPr>
                <w:rFonts w:ascii="Times New Roman" w:hAnsi="Times New Roman" w:cs="Times New Roman"/>
                <w:color w:val="1F1F1F"/>
              </w:rPr>
            </w:pPr>
            <w:r w:rsidRPr="1F4331D9">
              <w:rPr>
                <w:rFonts w:ascii="Times New Roman" w:hAnsi="Times New Roman" w:cs="Times New Roman"/>
                <w:color w:val="1F1F1F"/>
              </w:rPr>
              <w:t xml:space="preserve">A code autocompletion tool developed by Microsoft and </w:t>
            </w:r>
            <w:proofErr w:type="spellStart"/>
            <w:r w:rsidRPr="1F4331D9">
              <w:rPr>
                <w:rFonts w:ascii="Times New Roman" w:hAnsi="Times New Roman" w:cs="Times New Roman"/>
                <w:color w:val="1F1F1F"/>
              </w:rPr>
              <w:t>OpenAI</w:t>
            </w:r>
            <w:proofErr w:type="spellEnd"/>
            <w:r w:rsidRPr="1F4331D9">
              <w:rPr>
                <w:rFonts w:ascii="Times New Roman" w:hAnsi="Times New Roman" w:cs="Times New Roman"/>
                <w:color w:val="1F1F1F"/>
              </w:rPr>
              <w:t>. Integrates into popular IDEs (e.g., Visual Studio Code) from installation. Capable of generating code based on comments and previous code written by the user.</w:t>
            </w:r>
          </w:p>
        </w:tc>
        <w:tc>
          <w:tcPr>
            <w:tcW w:w="5641" w:type="dxa"/>
          </w:tcPr>
          <w:p w14:paraId="4EC77BF7" w14:textId="01C048FC" w:rsidR="1F4331D9" w:rsidRDefault="1F4331D9" w:rsidP="1F4331D9">
            <w:pPr>
              <w:rPr>
                <w:rFonts w:ascii="Times New Roman" w:eastAsia="Times New Roman" w:hAnsi="Times New Roman" w:cs="Times New Roman"/>
              </w:rPr>
            </w:pPr>
          </w:p>
          <w:p w14:paraId="1DCC7D68" w14:textId="1446B085" w:rsidR="1F4331D9" w:rsidRDefault="1F4331D9" w:rsidP="1F4331D9">
            <w:pPr>
              <w:rPr>
                <w:rFonts w:ascii="Times New Roman" w:eastAsia="Times New Roman" w:hAnsi="Times New Roman" w:cs="Times New Roman"/>
                <w:i/>
                <w:iCs/>
              </w:rPr>
            </w:pPr>
            <w:r>
              <w:rPr>
                <w:noProof/>
              </w:rPr>
              <w:drawing>
                <wp:inline distT="0" distB="0" distL="0" distR="0" wp14:anchorId="0D65FBF0" wp14:editId="69ED4B74">
                  <wp:extent cx="3438525" cy="1609725"/>
                  <wp:effectExtent l="0" t="0" r="0" b="0"/>
                  <wp:docPr id="149326457" name="Picture 149326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38525" cy="1609725"/>
                          </a:xfrm>
                          <a:prstGeom prst="rect">
                            <a:avLst/>
                          </a:prstGeom>
                        </pic:spPr>
                      </pic:pic>
                    </a:graphicData>
                  </a:graphic>
                </wp:inline>
              </w:drawing>
            </w:r>
            <w:r w:rsidRPr="1F4331D9">
              <w:rPr>
                <w:rFonts w:ascii="Times New Roman" w:eastAsia="Times New Roman" w:hAnsi="Times New Roman" w:cs="Times New Roman"/>
                <w:i/>
                <w:iCs/>
              </w:rPr>
              <w:t xml:space="preserve">In this example, we provided </w:t>
            </w:r>
            <w:proofErr w:type="spellStart"/>
            <w:r w:rsidRPr="1F4331D9">
              <w:rPr>
                <w:rFonts w:ascii="Times New Roman" w:eastAsia="Times New Roman" w:hAnsi="Times New Roman" w:cs="Times New Roman"/>
                <w:i/>
                <w:iCs/>
              </w:rPr>
              <w:t>CoPilot</w:t>
            </w:r>
            <w:proofErr w:type="spellEnd"/>
            <w:r w:rsidRPr="1F4331D9">
              <w:rPr>
                <w:rFonts w:ascii="Times New Roman" w:eastAsia="Times New Roman" w:hAnsi="Times New Roman" w:cs="Times New Roman"/>
                <w:i/>
                <w:iCs/>
              </w:rPr>
              <w:t xml:space="preserve"> with the prompt indicated on line 1. The remaining lines were generated entirely by </w:t>
            </w:r>
            <w:proofErr w:type="spellStart"/>
            <w:r w:rsidRPr="1F4331D9">
              <w:rPr>
                <w:rFonts w:ascii="Times New Roman" w:eastAsia="Times New Roman" w:hAnsi="Times New Roman" w:cs="Times New Roman"/>
                <w:i/>
                <w:iCs/>
              </w:rPr>
              <w:t>CoPilot</w:t>
            </w:r>
            <w:proofErr w:type="spellEnd"/>
            <w:r w:rsidRPr="1F4331D9">
              <w:rPr>
                <w:rFonts w:ascii="Times New Roman" w:eastAsia="Times New Roman" w:hAnsi="Times New Roman" w:cs="Times New Roman"/>
                <w:i/>
                <w:iCs/>
              </w:rPr>
              <w:t xml:space="preserve"> via a succession of auto-complete suggestions. The body of the </w:t>
            </w:r>
            <w:proofErr w:type="spellStart"/>
            <w:r w:rsidRPr="1F4331D9">
              <w:rPr>
                <w:rFonts w:ascii="Times New Roman" w:eastAsia="Times New Roman" w:hAnsi="Times New Roman" w:cs="Times New Roman"/>
                <w:i/>
                <w:iCs/>
              </w:rPr>
              <w:t>is_email</w:t>
            </w:r>
            <w:proofErr w:type="spellEnd"/>
            <w:r w:rsidRPr="1F4331D9">
              <w:rPr>
                <w:rFonts w:ascii="Times New Roman" w:eastAsia="Times New Roman" w:hAnsi="Times New Roman" w:cs="Times New Roman"/>
                <w:i/>
                <w:iCs/>
              </w:rPr>
              <w:t xml:space="preserve"> function is grey and opaque, signifying a suggestion that the engineer is considering.</w:t>
            </w:r>
          </w:p>
        </w:tc>
      </w:tr>
    </w:tbl>
    <w:p w14:paraId="63AE1153" w14:textId="0CA60048" w:rsidR="00E55932" w:rsidRPr="00170B48" w:rsidRDefault="00E55932" w:rsidP="1F4331D9">
      <w:pPr>
        <w:spacing w:line="259" w:lineRule="auto"/>
        <w:rPr>
          <w:rFonts w:ascii="Times New Roman" w:hAnsi="Times New Roman" w:cs="Times New Roman"/>
          <w:color w:val="1F1F1F"/>
        </w:rPr>
      </w:pPr>
    </w:p>
    <w:p w14:paraId="2D68015C" w14:textId="6FA35137" w:rsidR="00E55932" w:rsidRPr="00170B48" w:rsidRDefault="1F4331D9" w:rsidP="073848C7">
      <w:pPr>
        <w:spacing w:line="259" w:lineRule="auto"/>
        <w:rPr>
          <w:rFonts w:ascii="Times New Roman" w:hAnsi="Times New Roman" w:cs="Times New Roman"/>
          <w:color w:val="1F1F1F"/>
        </w:rPr>
      </w:pPr>
      <w:r w:rsidRPr="1F4331D9">
        <w:rPr>
          <w:rFonts w:ascii="Times New Roman" w:hAnsi="Times New Roman" w:cs="Times New Roman"/>
          <w:color w:val="1F1F1F"/>
        </w:rPr>
        <w:t xml:space="preserve">LLMs are being adopted in both industry and academia owing to their performance on various software engineering tasks, such as requirements elicitation and refinement, specification, implementing a design, and validation </w:t>
      </w:r>
      <w:r w:rsidR="46188B69" w:rsidRPr="1F4331D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0I8ZOLpq","properties":{"formattedCitation":"[17], [18]","plainCitation":"[17], [18]","noteIndex":0},"citationItems":[{"id":2691,"uris":["http://zotero.org/groups/5216325/items/65S8NH52"],"itemData":{"id":2691,"type":"article-journal","abstract":"Has the day we all have been waiting for really arrived? Have advances in deep learning and machine learning (ML) finally reached a turning point and have started to produce “accurate enough” assistants to help us in a variety of tasks, including software development? Are large language models (LLM) going to turn us all into better writers, artists, translators, programmers, health-care workers, not to mention software engineers? Or are we at a risky turning point where we will not be able to separate artificial intelligence (AI)-generated content from user-created ones, drowning in misinformation and perfect sounding yet fake and incorrect information and AI-generated faulty programs?","container-title":"IEEE Software","DOI":"10.1109/MS.2023.3248401","ISSN":"1937-4194","issue":"3","note":"event-title: IEEE Software","page":"4-8","source":"IEEE Xplore","title":"Application of Large Language Models to Software Engineering Tasks: Opportunities, Risks, and Implications","title-short":"Application of Large Language Models to Software Engineering Tasks","volume":"40","author":[{"family":"Ozkaya","given":"Ipek"}],"issued":{"date-parts":[["2023",5]]}}},{"id":26,"uris":["http://zotero.org/groups/5216325/items/DWKD8J3Z"],"itemData":{"id":26,"type":"article","abstract":"This paper presents prompt design techniques for software engineering, in the form of patterns, to solve common problems when using large language models (LLMs), such as ChatGPT to automate common software engineering activities, such as ensuring code is decoupled from third-party libraries and creating an API speciﬁcation from a requirements list. This paper provides two contributions to research on using LLMs for software engineering. First, it provides a catalog of patterns for software engineering that classiﬁes patterns according to the types of problems they solve. Second, it explores several prompt patterns that have been applied to improve requirements elicitation, rapid prototyping, code quality, deployment, and testing.","language":"en","note":"arXiv:2303.07839 [cs]","number":"arXiv:2303.07839","publisher":"arXiv","source":"arXiv.org","title":"ChatGPT Prompt Patterns for Improving Code Quality, Refactoring, Requirements Elicitation, and Software Design","URL":"http://arxiv.org/abs/2303.07839","author":[{"family":"White","given":"Jules"},{"family":"Hays","given":"Sam"},{"family":"Fu","given":"Quchen"},{"family":"Spencer-Smith","given":"Jesse"},{"family":"Schmidt","given":"Douglas C."}],"accessed":{"date-parts":[["2023",10,3]]},"issued":{"date-parts":[["2023",3,11]]}}}],"schema":"https://github.com/citation-style-language/schema/raw/master/csl-citation.json"} </w:instrText>
      </w:r>
      <w:r w:rsidR="46188B69" w:rsidRPr="1F4331D9">
        <w:rPr>
          <w:rFonts w:ascii="Times New Roman" w:hAnsi="Times New Roman" w:cs="Times New Roman"/>
          <w:color w:val="1F1F1F"/>
        </w:rPr>
        <w:fldChar w:fldCharType="separate"/>
      </w:r>
      <w:r w:rsidR="00625C79">
        <w:rPr>
          <w:rFonts w:ascii="Times New Roman" w:hAnsi="Times New Roman" w:cs="Times New Roman"/>
          <w:noProof/>
          <w:color w:val="1F1F1F"/>
        </w:rPr>
        <w:t>[17], [18]</w:t>
      </w:r>
      <w:r w:rsidR="46188B69" w:rsidRPr="1F4331D9">
        <w:rPr>
          <w:rFonts w:ascii="Times New Roman" w:hAnsi="Times New Roman" w:cs="Times New Roman"/>
          <w:color w:val="1F1F1F"/>
        </w:rPr>
        <w:fldChar w:fldCharType="end"/>
      </w:r>
      <w:r w:rsidRPr="1F4331D9">
        <w:rPr>
          <w:rFonts w:ascii="Times New Roman" w:hAnsi="Times New Roman" w:cs="Times New Roman"/>
          <w:color w:val="1F1F1F"/>
        </w:rPr>
        <w:t xml:space="preserve">. In industry, they are tools that can be used to enhance productivity </w:t>
      </w:r>
      <w:r w:rsidR="46188B69" w:rsidRPr="1F4331D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M0RT9iUM","properties":{"formattedCitation":"[19]","plainCitation":"[19]","noteIndex":0},"citationItems":[{"id":2648,"uris":["http://zotero.org/groups/5216325/items/ZEVKGPVA"],"itemData":{"id":2648,"type":"article-journal","abstract":"ChatGPT is an Artificial Intelligence (AI)-powered Natural Language Processing (NLP) tool that comprehends and produces text in response to given commands. It can be adopted for various requirements, like answering our inquiries, assisting us with content creation, translating languages, and more. The fourth industrial revolution, called \"Industry 4.0,\" denotes a new production age focused on automation, digitalisation, and real-time connectivity of production systems. ChatGPT can help Industry 4.0 in a variety of ways. ChatGPT and AI-driven process optimisation is poised to revolutionise Industry 4.0 by enhancing productivity, quality assurance, and efficiency. For developing this paper, various articles on ChatGPT/ AI for Industry 4.0 were identified through Scopus, ScienceDirect, Google Scholar and ResearchGate. Industry 4.0 progresses due to the incorporation of cutting-edge technology like AI, Machine Learning (ML), and NLP and Manufacturing operations are changing. The ChatGPT language model is becoming well-known for daily use because of its promising applications. In the framework of Industry 4.0, it promises to revolutionise processes to assist advancement in boosting business productivity and efficiency. This paper studies the major need for ChatGPT for Industry 4.0. Various associated features, traits and versatile competencies of ChatGPT for Industry 4.0 are identified and briefed. Finally, it identifies and discusses the significant applications of ChatGPT for Industry 4.0. ChatGPT is a very flexible and efficient method for creating human-machine interfaces and automatically generating text, which provides proper knowledge and guidance to the employee. Applications for ChatGPT include chatbots, virtual assistants, automated customer care, language translation, and content production. In future, it will become an effective tool for enhancing communication and automating processes in Industry 4.0.","container-title":"Journal of Economy and Technology","DOI":"10.1016/j.ject.2023.08.001","ISSN":"2949-9488","journalAbbreviation":"Journal of Economy and Technology","page":"127-143","source":"ScienceDirect","title":"A study on ChatGPT for Industry 4.0: Background, potentials, challenges, and eventualities","title-short":"A study on ChatGPT for Industry 4.0","volume":"1","author":[{"family":"Javaid","given":"Mohd"},{"family":"Haleem","given":"Abid"},{"family":"Singh","given":"Ravi Pratap"}],"issued":{"date-parts":[["2023",11,1]]}}}],"schema":"https://github.com/citation-style-language/schema/raw/master/csl-citation.json"} </w:instrText>
      </w:r>
      <w:r w:rsidR="46188B69" w:rsidRPr="1F4331D9">
        <w:rPr>
          <w:rFonts w:ascii="Times New Roman" w:hAnsi="Times New Roman" w:cs="Times New Roman"/>
          <w:color w:val="1F1F1F"/>
        </w:rPr>
        <w:fldChar w:fldCharType="separate"/>
      </w:r>
      <w:r w:rsidR="00625C79">
        <w:rPr>
          <w:rFonts w:ascii="Times New Roman" w:hAnsi="Times New Roman" w:cs="Times New Roman"/>
          <w:noProof/>
          <w:color w:val="1F1F1F"/>
        </w:rPr>
        <w:t>[19]</w:t>
      </w:r>
      <w:r w:rsidR="46188B69" w:rsidRPr="1F4331D9">
        <w:rPr>
          <w:rFonts w:ascii="Times New Roman" w:hAnsi="Times New Roman" w:cs="Times New Roman"/>
          <w:color w:val="1F1F1F"/>
        </w:rPr>
        <w:fldChar w:fldCharType="end"/>
      </w:r>
      <w:r w:rsidRPr="1F4331D9">
        <w:rPr>
          <w:rFonts w:ascii="Times New Roman" w:hAnsi="Times New Roman" w:cs="Times New Roman"/>
          <w:color w:val="1F1F1F"/>
        </w:rPr>
        <w:t xml:space="preserve">. In computing education, instructors have found applications for LLMs as educational aids </w:t>
      </w:r>
      <w:r w:rsidR="46188B69" w:rsidRPr="1F4331D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zfBuaNye","properties":{"formattedCitation":"[20]","plainCitation":"[20]","noteIndex":0},"citationItems":[{"id":67,"uris":["http://zotero.org/groups/5216325/items/IKRKGY2X"],"itemData":{"id":67,"type":"article","abstract":"Large language models such as ChatGPT-3.5 and GPT-4.0 are ubiquitous and dominate the current discourse. Their transformative capabilities have led to a paradigm shift in how we interact with and utilize (text-based) information. Each day, new possibilities to leverage the capabilities of these models emerge. This paper presents findings on the performance of different large language models in a university of applied sciences' undergraduate computer science degree program. Our primary objective is to assess the effectiveness of these models within the curriculum by employing them as educational aids. By prompting the models with lecture material, exercise tasks, and past exams, we aim to evaluate their proficiency across different computer science domains. We showcase the strong performance of current large language models while highlighting limitations and constraints within the context of such a degree program. We found that ChatGPT-3.5 averaged 79.9% of the total score in 10 tested modules, BingAI achieved 68.4%, and LLaMa, in the 65 billion parameter variant, 20%. Despite these convincing results, even GPT-4.0 would not pass the degree program - due to limitations in mathematical calculations.","DOI":"10.48550/arXiv.2308.02432","note":"arXiv:2308.02432 [cs]","number":"arXiv:2308.02432","publisher":"arXiv","source":"arXiv.org","title":"Performance of Large Language Models in a Computer Science Degree Program","URL":"http://arxiv.org/abs/2308.02432","author":[{"family":"Krüger","given":"Tim"},{"family":"Gref","given":"Michael"}],"accessed":{"date-parts":[["2023",10,15]]},"issued":{"date-parts":[["2023",7,24]]}}}],"schema":"https://github.com/citation-style-language/schema/raw/master/csl-citation.json"} </w:instrText>
      </w:r>
      <w:r w:rsidR="46188B69" w:rsidRPr="1F4331D9">
        <w:rPr>
          <w:rFonts w:ascii="Times New Roman" w:hAnsi="Times New Roman" w:cs="Times New Roman"/>
          <w:color w:val="1F1F1F"/>
        </w:rPr>
        <w:fldChar w:fldCharType="separate"/>
      </w:r>
      <w:r w:rsidR="00625C79">
        <w:rPr>
          <w:rFonts w:ascii="Times New Roman" w:hAnsi="Times New Roman" w:cs="Times New Roman"/>
          <w:noProof/>
          <w:color w:val="1F1F1F"/>
        </w:rPr>
        <w:t>[20]</w:t>
      </w:r>
      <w:r w:rsidR="46188B69" w:rsidRPr="1F4331D9">
        <w:rPr>
          <w:rFonts w:ascii="Times New Roman" w:hAnsi="Times New Roman" w:cs="Times New Roman"/>
          <w:color w:val="1F1F1F"/>
        </w:rPr>
        <w:fldChar w:fldCharType="end"/>
      </w:r>
      <w:r w:rsidRPr="1F4331D9">
        <w:rPr>
          <w:rFonts w:ascii="Times New Roman" w:hAnsi="Times New Roman" w:cs="Times New Roman"/>
          <w:color w:val="1F1F1F"/>
        </w:rPr>
        <w:t xml:space="preserve">, generators for programming assignments, and tools for providing code explanations </w:t>
      </w:r>
      <w:r w:rsidR="46188B69" w:rsidRPr="1F4331D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gTfmEXeE","properties":{"formattedCitation":"[21]","plainCitation":"[21]","noteIndex":0},"citationItems":[{"id":2653,"uris":["http://zotero.org/groups/5216325/items/L5ZZIHLQ"],"itemData":{"id":2653,"type":"paper-conference","abstract":"This article explores the natural language generation capabilities of large language models with application to the production of two types of learning resources common in programming courses. Using OpenAI Codex as the large language model, we create programming exercises (including sample solutions and test cases) and code explanations, assessing these qualitatively and quantitatively. Our results suggest that the majority of the automatically generated content is both novel and sensible, and in some cases ready to use as is. When creating exercises we find that it is remarkably easy to influence both the programming concepts and the contextual themes they contain, simply by supplying keywords as input to the model. Our analysis suggests that there is significant value in massive generative machine learning models as a tool for instructors, although there remains a need for some oversight to ensure the quality of the generated content before it is delivered to students. We further discuss the implications of OpenAI Codex and similar tools for introductory programming education and highlight future research streams that have the potential to improve the quality of the educational experience for both teachers and students alike.","container-title":"Proceedings of the 2022 ACM Conference on International Computing Education Research - Volume 1","DOI":"10.1145/3501385.3543957","note":"arXiv:2206.11861 [cs]","page":"27-43","source":"arXiv.org","title":"Automatic Generation of Programming Exercises and Code Explanations using Large Language Models","URL":"http://arxiv.org/abs/2206.11861","author":[{"family":"Sarsa","given":"Sami"},{"family":"Denny","given":"Paul"},{"family":"Hellas","given":"Arto"},{"family":"Leinonen","given":"Juho"}],"accessed":{"date-parts":[["2024",1,29]]},"issued":{"date-parts":[["2022",8,3]]}}}],"schema":"https://github.com/citation-style-language/schema/raw/master/csl-citation.json"} </w:instrText>
      </w:r>
      <w:r w:rsidR="46188B69" w:rsidRPr="1F4331D9">
        <w:rPr>
          <w:rFonts w:ascii="Times New Roman" w:hAnsi="Times New Roman" w:cs="Times New Roman"/>
          <w:color w:val="1F1F1F"/>
        </w:rPr>
        <w:fldChar w:fldCharType="separate"/>
      </w:r>
      <w:r w:rsidR="00625C79">
        <w:rPr>
          <w:rFonts w:ascii="Times New Roman" w:hAnsi="Times New Roman" w:cs="Times New Roman"/>
          <w:noProof/>
          <w:color w:val="1F1F1F"/>
        </w:rPr>
        <w:t>[21]</w:t>
      </w:r>
      <w:r w:rsidR="46188B69" w:rsidRPr="1F4331D9">
        <w:rPr>
          <w:rFonts w:ascii="Times New Roman" w:hAnsi="Times New Roman" w:cs="Times New Roman"/>
          <w:color w:val="1F1F1F"/>
        </w:rPr>
        <w:fldChar w:fldCharType="end"/>
      </w:r>
      <w:r w:rsidRPr="1F4331D9">
        <w:rPr>
          <w:rFonts w:ascii="Times New Roman" w:hAnsi="Times New Roman" w:cs="Times New Roman"/>
          <w:color w:val="1F1F1F"/>
        </w:rPr>
        <w:t xml:space="preserve">. Meanwhile, students have found value in utilizing LLMs for research and academic writing, as well as for idea and code generation </w:t>
      </w:r>
      <w:r w:rsidR="46188B69" w:rsidRPr="1F4331D9">
        <w:rPr>
          <w:rFonts w:ascii="Times New Roman" w:hAnsi="Times New Roman" w:cs="Times New Roman"/>
          <w:color w:val="1F1F1F"/>
        </w:rPr>
        <w:fldChar w:fldCharType="begin"/>
      </w:r>
      <w:r w:rsidR="00625C79">
        <w:rPr>
          <w:rFonts w:ascii="Times New Roman" w:hAnsi="Times New Roman" w:cs="Times New Roman"/>
          <w:color w:val="1F1F1F"/>
        </w:rPr>
        <w:instrText xml:space="preserve"> ADDIN ZOTERO_ITEM CSL_CITATION {"citationID":"FjqFdJvU","properties":{"formattedCitation":"[5]","plainCitation":"[5]","noteIndex":0},"citationItems":[{"id":2657,"uris":["http://zotero.org/groups/5216325/items/D6JA3XPM"],"itemData":{"id":2657,"type":"article-journal","abstract":"The introduction of large language models (LLMs) that allow iterative “chat” in late 2022 is a paradigm shift that enables generation of text often indistinguishable from that written by humans. LLM-based chatbots have immense potential to improve academic work efficiency, but the ethical implications of their fair use and inherent bias must be considered. In this editorial, we discuss this technology from the academic’s perspective with regard to its limitations and utility for academic writing, education, and programming. We end with our stance with regard to using LLMs and chatbots in academia, which is summarized as (1) we must find ways to effectively use them, (2) their use does not constitute plagiarism (although they may produce plagiarized text), (3) we must quantify their bias, (4) users must be cautious of their poor accuracy, and (5) the future is bright for their application to research and as an academic tool.","container-title":"BioData Mining","DOI":"10.1186/s13040-023-00339-9","ISSN":"1756-0381","issue":"1","journalAbbreviation":"BioData Mining","language":"en","page":"20","source":"Springer Link","title":"ChatGPT and large language models in academia: opportunities and challenges","title-short":"ChatGPT and large language models in academia","volume":"16","author":[{"family":"Meyer","given":"Jesse G."},{"family":"Urbanowicz","given":"Ryan J."},{"family":"Martin","given":"Patrick C. N."},{"family":"O’Connor","given":"Karen"},{"family":"Li","given":"Ruowang"},{"family":"Peng","given":"Pei-Chen"},{"family":"Bright","given":"Tiffani J."},{"family":"Tatonetti","given":"Nicholas"},{"family":"Won","given":"Kyoung Jae"},{"family":"Gonzalez-Hernandez","given":"Graciela"},{"family":"Moore","given":"Jason H."}],"issued":{"date-parts":[["2023",7,13]]}}}],"schema":"https://github.com/citation-style-language/schema/raw/master/csl-citation.json"} </w:instrText>
      </w:r>
      <w:r w:rsidR="46188B69" w:rsidRPr="1F4331D9">
        <w:rPr>
          <w:rFonts w:ascii="Times New Roman" w:hAnsi="Times New Roman" w:cs="Times New Roman"/>
          <w:color w:val="1F1F1F"/>
        </w:rPr>
        <w:fldChar w:fldCharType="separate"/>
      </w:r>
      <w:r w:rsidR="00625C79">
        <w:rPr>
          <w:rFonts w:ascii="Times New Roman" w:hAnsi="Times New Roman" w:cs="Times New Roman"/>
          <w:noProof/>
          <w:color w:val="1F1F1F"/>
        </w:rPr>
        <w:t>[5]</w:t>
      </w:r>
      <w:r w:rsidR="46188B69" w:rsidRPr="1F4331D9">
        <w:rPr>
          <w:rFonts w:ascii="Times New Roman" w:hAnsi="Times New Roman" w:cs="Times New Roman"/>
          <w:color w:val="1F1F1F"/>
        </w:rPr>
        <w:fldChar w:fldCharType="end"/>
      </w:r>
      <w:r w:rsidRPr="1F4331D9">
        <w:rPr>
          <w:rFonts w:ascii="Times New Roman" w:hAnsi="Times New Roman" w:cs="Times New Roman"/>
          <w:color w:val="1F1F1F"/>
        </w:rPr>
        <w:t>.</w:t>
      </w:r>
    </w:p>
    <w:p w14:paraId="0A090390" w14:textId="77777777" w:rsidR="00E55932" w:rsidRPr="00957D5B" w:rsidRDefault="00E55932" w:rsidP="00E55932">
      <w:pPr>
        <w:rPr>
          <w:rFonts w:ascii="Times New Roman" w:hAnsi="Times New Roman" w:cs="Times New Roman"/>
        </w:rPr>
      </w:pPr>
    </w:p>
    <w:p w14:paraId="4AFDDEF2" w14:textId="33F1EC28" w:rsidR="1F4331D9" w:rsidRDefault="1F4331D9" w:rsidP="1F4331D9">
      <w:pPr>
        <w:rPr>
          <w:rFonts w:ascii="Times New Roman" w:hAnsi="Times New Roman" w:cs="Times New Roman"/>
        </w:rPr>
      </w:pPr>
      <w:r w:rsidRPr="1F4331D9">
        <w:rPr>
          <w:rFonts w:ascii="Times New Roman" w:hAnsi="Times New Roman" w:cs="Times New Roman"/>
        </w:rPr>
        <w:t xml:space="preserve">Similar to any technological advancement, there are educational challenges inherent in the use of LLMs, including students' overreliance, issues of plagiarism, and biases in the generated content </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4VLFOjbC","properties":{"formattedCitation":"[22]","plainCitation":"[22]","noteIndex":0},"citationItems":[{"id":2659,"uris":["http://zotero.org/groups/5216325/items/E8RHFEP8"],"itemData":{"id":2659,"type":"article","abstract":"The introductory programming sequence has been the focus of much research in computing education. The recent advent of several viable and freely-available AI-driven code generation tools present several immediate opportunities and challenges in this domain. In this position paper we argue that the community needs to act quickly in deciding what possible opportunities can and should be leveraged and how, while also working on how to overcome or otherwise mitigate the possible challenges. Assuming that the effectiveness and proliferation of these tools will continue to progress rapidly, without quick, deliberate, and concerted efforts, educators will lose advantage in helping shape what opportunities come to be, and what challenges will endure. With this paper we aim to seed this discussion within the computing education community.","DOI":"10.48550/arXiv.2212.01020","note":"arXiv:2212.01020 [cs]","number":"arXiv:2212.01020","publisher":"arXiv","source":"arXiv.org","title":"Programming Is Hard -- Or at Least It Used to Be: Educational Opportunities And Challenges of AI Code Generation","title-short":"Programming Is Hard -- Or at Least It Used to Be","URL":"http://arxiv.org/abs/2212.01020","author":[{"family":"Becker","given":"Brett A."},{"family":"Denny","given":"Paul"},{"family":"Finnie-Ansley","given":"James"},{"family":"Luxton-Reilly","given":"Andrew"},{"family":"Prather","given":"James"},{"family":"Santos","given":"Eddie Antonio"}],"accessed":{"date-parts":[["2024",1,29]]},"issued":{"date-parts":[["2022",12,2]]}}}],"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22]</w:t>
      </w:r>
      <w:r w:rsidRPr="1F4331D9">
        <w:rPr>
          <w:rFonts w:ascii="Times New Roman" w:hAnsi="Times New Roman" w:cs="Times New Roman"/>
        </w:rPr>
        <w:fldChar w:fldCharType="end"/>
      </w:r>
      <w:r w:rsidRPr="1F4331D9">
        <w:rPr>
          <w:rFonts w:ascii="Times New Roman" w:hAnsi="Times New Roman" w:cs="Times New Roman"/>
        </w:rPr>
        <w:t xml:space="preserve">. These challenges highlight the need for policies and guidelines towards the responsible use of LLMs. Educational institutions are actively engaged in deliberations to determine the most effective strategies for incorporating LLMs into their curricula </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dob3kDOe","properties":{"formattedCitation":"[9]","plainCitation":"[9]","noteIndex":0},"citationItems":[{"id":18,"uris":["http://zotero.org/groups/5216325/items/24LKZ64W"],"itemData":{"id":18,"type":"article-journal","abstract":"The emergence of large language models (LLMs), such as OpenAI’s GPT-4, introduces transformative opportunities for higher education across various disciplines. While the integration of LLMs into higher education has sparked significant debate regarding whether to fully incorporate these systems into curricula or restrict their use, this paper contends that there has been an inadequate focus on the process of establishing suitable guidelines for their usage. Given the importance of stakeholder buy in, especially in terms of perceiving the final decision as legitimate, this paper advocates for transparent and inclusive procedures that involve faculty, administration, and students during the integration process. Once a decision is made, clear justifications for LLM guidelines should be provided, paired with an effective implementation strategy, to ensure widespread acceptance and adherence.","container-title":"Computer Sciences &amp; Mathematics Forum","DOI":"10.3390/cmsf2023008065","ISSN":"2813-0324","issue":"1","language":"en","license":"http://creativecommons.org/licenses/by/3.0/","note":"number: 1\npublisher: Multidisciplinary Digital Publishing Institute","page":"65","source":"www.mdpi.com","title":"Integrating Large Language Models into Higher Education: Guidelines for Effective Implementation","title-short":"Integrating Large Language Models into Higher Education","volume":"8","author":[{"family":"Fine Licht","given":"Karl","non-dropping-particle":"de"}],"issued":{"date-parts":[["2023"]]}}}],"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9]</w:t>
      </w:r>
      <w:r w:rsidRPr="1F4331D9">
        <w:rPr>
          <w:rFonts w:ascii="Times New Roman" w:hAnsi="Times New Roman" w:cs="Times New Roman"/>
        </w:rPr>
        <w:fldChar w:fldCharType="end"/>
      </w:r>
      <w:r w:rsidRPr="1F4331D9">
        <w:rPr>
          <w:rFonts w:ascii="Times New Roman" w:hAnsi="Times New Roman" w:cs="Times New Roman"/>
        </w:rPr>
        <w:t xml:space="preserve">. As institutions grapple with this decision, there have been noteworthy efforts to provide guidance on the ethical use of LLMs </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9n9U31mS","properties":{"formattedCitation":"[9]","plainCitation":"[9]","noteIndex":0},"citationItems":[{"id":18,"uris":["http://zotero.org/groups/5216325/items/24LKZ64W"],"itemData":{"id":18,"type":"article-journal","abstract":"The emergence of large language models (LLMs), such as OpenAI’s GPT-4, introduces transformative opportunities for higher education across various disciplines. While the integration of LLMs into higher education has sparked significant debate regarding whether to fully incorporate these systems into curricula or restrict their use, this paper contends that there has been an inadequate focus on the process of establishing suitable guidelines for their usage. Given the importance of stakeholder buy in, especially in terms of perceiving the final decision as legitimate, this paper advocates for transparent and inclusive procedures that involve faculty, administration, and students during the integration process. Once a decision is made, clear justifications for LLM guidelines should be provided, paired with an effective implementation strategy, to ensure widespread acceptance and adherence.","container-title":"Computer Sciences &amp; Mathematics Forum","DOI":"10.3390/cmsf2023008065","ISSN":"2813-0324","issue":"1","language":"en","license":"http://creativecommons.org/licenses/by/3.0/","note":"number: 1\npublisher: Multidisciplinary Digital Publishing Institute","page":"65","source":"www.mdpi.com","title":"Integrating Large Language Models into Higher Education: Guidelines for Effective Implementation","title-short":"Integrating Large Language Models into Higher Education","volume":"8","author":[{"family":"Fine Licht","given":"Karl","non-dropping-particle":"de"}],"issued":{"date-parts":[["2023"]]}}}],"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9]</w:t>
      </w:r>
      <w:r w:rsidRPr="1F4331D9">
        <w:rPr>
          <w:rFonts w:ascii="Times New Roman" w:hAnsi="Times New Roman" w:cs="Times New Roman"/>
        </w:rPr>
        <w:fldChar w:fldCharType="end"/>
      </w:r>
      <w:r w:rsidRPr="1F4331D9">
        <w:rPr>
          <w:rFonts w:ascii="Times New Roman" w:hAnsi="Times New Roman" w:cs="Times New Roman"/>
        </w:rPr>
        <w:t>,</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cRERTM10","properties":{"formattedCitation":"[23]","plainCitation":"[23]","noteIndex":0},"citationItems":[{"id":2663,"uris":["http://zotero.org/groups/5216325/items/EBGDDTM4"],"itemData":{"id":2663,"type":"article","abstract":"This discussion paper aims to address the policy implications of emerging large language models such as ChatGPT. As academic researchers active in the field of AI research, we are uniquely positioned to understand the technology involved and to consider its potential implications. Given the far-reaching consequences of models such as ChatGPT, we believe we have a responsibility to take a leading role in highlighting potential policy implications to senior decision makers. A technology such as ChatGPT has the potential to impact a wide array of policy areas. We highlight some of those below. Of course, we are unable to predict the future; at best we can guess at possible future trajectories based on our understanding of the technology.","DOI":"10.2139/ssrn.4424048","event-place":"Rochester, NY","genre":"SSRN Scholarly Paper","language":"en","number":"4424048","publisher-place":"Rochester, NY","source":"Social Science Research Network","title":"ChatGPT and Large Language Models: What are the Implications for Policy Makers?","title-short":"ChatGPT and Large Language Models","URL":"https://papers.ssrn.com/abstract=4424048","author":[{"family":"Geertsema","given":"Paul"},{"family":"Bifet","given":"Albert"},{"family":"Green","given":"Richard"}],"accessed":{"date-parts":[["2024",1,29]]},"issued":{"date-parts":[["2023",3,30]]}}}],"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23]</w:t>
      </w:r>
      <w:r w:rsidRPr="1F4331D9">
        <w:rPr>
          <w:rFonts w:ascii="Times New Roman" w:hAnsi="Times New Roman" w:cs="Times New Roman"/>
        </w:rPr>
        <w:fldChar w:fldCharType="end"/>
      </w:r>
      <w:r w:rsidRPr="1F4331D9">
        <w:rPr>
          <w:rFonts w:ascii="Times New Roman" w:hAnsi="Times New Roman" w:cs="Times New Roman"/>
        </w:rPr>
        <w:t>,</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vWu21KcM","properties":{"formattedCitation":"[8]","plainCitation":"[8]","noteIndex":0},"citationItems":[{"id":14,"uris":["http://zotero.org/groups/5216325/items/PE6FYRAZ"],"itemData":{"id":14,"type":"article-journal","language":"en","source":"Zotero","title":"Unlocking the power of generative AI models and systems such as GPT-4 and ChatGPT for higher education: A guide for students and lecturers","author":[{"family":"Gimpel","given":"Henner"},{"family":"Hall","given":"Kristina"},{"family":"Decker","given":"Stefan"},{"family":"Eymann","given":"Torsten"},{"family":"Lämmermann","given":"Luis"},{"family":"Mädche","given":"Alex"},{"family":"er","given":"Röglinger"},{"family":"Maximilian","given":"Ruiner"},{"family":"Caroline","given":"Schoch"},{"family":"Manfred","given":"Schoop"},{"family":"Mareike","given":"Urbach"},{"family":"Nils","given":"V"},{"family":"rik","given":"Steffen"}]}}],"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8]</w:t>
      </w:r>
      <w:r w:rsidRPr="1F4331D9">
        <w:rPr>
          <w:rFonts w:ascii="Times New Roman" w:hAnsi="Times New Roman" w:cs="Times New Roman"/>
        </w:rPr>
        <w:fldChar w:fldCharType="end"/>
      </w:r>
      <w:r w:rsidRPr="1F4331D9">
        <w:rPr>
          <w:rFonts w:ascii="Times New Roman" w:hAnsi="Times New Roman" w:cs="Times New Roman"/>
        </w:rPr>
        <w:t>,</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IVrTyZVv","properties":{"formattedCitation":"[24]","plainCitation":"[24]","noteIndex":0},"citationItems":[{"id":21,"uris":["http://zotero.org/groups/5216325/items/SLL7ZZHN"],"itemData":{"id":21,"type":"article-journal","abstract":"An artiﬁcial intelligence-based chatbot, ChatGPT, was launched in November 2022 and is capable of generating cohesive and informative human-like responses to user input. This rapid review of the literature aims to enrich our understanding of ChatGPT’s capabilities across subject domains, how it can be used in education, and potential issues raised by researchers during the ﬁrst three months of its release (i.e., December 2022 to February 2023). A search of the relevant databases and Google Scholar yielded 50 articles for content analysis (i.e., open coding, axial coding, and selective coding). The ﬁndings of this review suggest that ChatGPT’s performance varied across subject domains, ranging from outstanding (e.g., economics) and satisfactory (e.g., programming) to unsatisfactory (e.g., mathematics). Although ChatGPT has the potential to serve as an assistant for instructors (e.g., to generate course materials and provide suggestions) and a virtual tutor for students (e.g., to answer questions and facilitate collaboration), there were challenges associated with its use (e.g., generating incorrect or fake information and bypassing plagiarism detectors). Immediate action should be taken to update the assessment methods and institutional policies in schools and universities. Instructor training and student education are also essential to respond to the impact of ChatGPT on the educational environment.","container-title":"Education Sciences","DOI":"10.3390/educsci13040410","ISSN":"2227-7102","issue":"4","journalAbbreviation":"Education Sciences","language":"en","page":"410","source":"DOI.org (Crossref)","title":"What Is the Impact of ChatGPT on Education? A Rapid Review of the Literature","title-short":"What Is the Impact of ChatGPT on Education?","volume":"13","author":[{"family":"Lo","given":"Chung Kwan"}],"issued":{"date-parts":[["2023",4,18]]}}}],"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24]</w:t>
      </w:r>
      <w:r w:rsidRPr="1F4331D9">
        <w:rPr>
          <w:rFonts w:ascii="Times New Roman" w:hAnsi="Times New Roman" w:cs="Times New Roman"/>
        </w:rPr>
        <w:fldChar w:fldCharType="end"/>
      </w:r>
      <w:r w:rsidRPr="1F4331D9">
        <w:rPr>
          <w:rFonts w:ascii="Times New Roman" w:hAnsi="Times New Roman" w:cs="Times New Roman"/>
        </w:rPr>
        <w:t xml:space="preserve">. Researchers caution against implementing "one-size-fits-all" policies but advocate for the adoption of flexible policies tailored to specific contexts, applications, and disciplines </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duntUj1b","properties":{"formattedCitation":"[10]","plainCitation":"[10]","noteIndex":0},"citationItems":[{"id":2665,"uris":["http://zotero.org/groups/5216325/items/LEGRKPZC"],"itemData":{"id":2665,"type":"article-journal","abstract":"ChatGPT is the world’s most advanced chatbot thus far. Unlike other chatbots, it can create impressive prose within seconds, and it has created much hype and doomsday predictions when it comes to student assessment in higher education and a host of other matters. ChatGPT is a state-of-the-art language model (a variant of OpenAI’s Generative Pretrained Transformer (GPT) language model) designed to generate text that can be indistinguishable from text written by humans. It can engage in conversation with users in a seemingly natural and intuitive way.\nIn this article, we briefly tell the story of OpenAI, the organisation behind ChatGPT. We highlight the fundamental change from a not-for-profit organisation to a commercial business model. In terms of our methods, we conducted an extensive literature review and experimented with this artificial intelligence (AI) software. Our literature review shows our review to be amongst the first peer-reviewed academic journal articles to explore ChatGPT and its relevance for higher education (especially assessment, learning and teaching). After a description of ChatGPT’s functionality and a summary of its strengths and limitations, we focus on the technology’s implications for higher education and discuss what is the future of learning, teaching and assessment in higher education in the context of AI chatbots such as ChatGPT. We position ChatGPT in the context of current Artificial Intelligence in Education (AIEd) research, discuss student-facing, teacher-facing and system-facing applications, and analyse opportunities and threats. We conclude the article with recommendations for students, teachers and higher education institutions. Many of them focus on assessment.","container-title":"Journal of Applied Learning and Teaching","DOI":"10.37074/jalt.2023.6.1.9","ISSN":"2591-801X","issue":"1","language":"en","license":"Copyright (c) 2023 Journal of Applied Learning and Teaching","note":"number: 1","page":"342-363","source":"journals.sfu.ca","title":"ChatGPT: Bullshit spewer or the end of traditional assessments in higher education?","title-short":"ChatGPT","volume":"6","author":[{"family":"Rudolph","given":"Jürgen"},{"family":"Tan","given":"Samson"},{"family":"Tan","given":"Shannon"}],"issued":{"date-parts":[["2023",1,24]]}}}],"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10]</w:t>
      </w:r>
      <w:r w:rsidRPr="1F4331D9">
        <w:rPr>
          <w:rFonts w:ascii="Times New Roman" w:hAnsi="Times New Roman" w:cs="Times New Roman"/>
        </w:rPr>
        <w:fldChar w:fldCharType="end"/>
      </w:r>
      <w:r w:rsidRPr="1F4331D9">
        <w:rPr>
          <w:rFonts w:ascii="Times New Roman" w:hAnsi="Times New Roman" w:cs="Times New Roman"/>
        </w:rPr>
        <w:t>,</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5uDz6ecf","properties":{"formattedCitation":"[25]","plainCitation":"[25]","noteIndex":0},"citationItems":[{"id":2667,"uris":["http://zotero.org/groups/5216325/items/MHN4AVWM"],"itemData":{"id":2667,"type":"webpage","title":"[2401.12453] \"The teachers are confused as well\": A Multiple-Stakeholder Ethics Discussion on Large Language Models in Computing Education","URL":"https://arxiv.org/abs/2401.12453","accessed":{"date-parts":[["2024",1,29]]}}}],"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25]</w:t>
      </w:r>
      <w:r w:rsidRPr="1F4331D9">
        <w:rPr>
          <w:rFonts w:ascii="Times New Roman" w:hAnsi="Times New Roman" w:cs="Times New Roman"/>
        </w:rPr>
        <w:fldChar w:fldCharType="end"/>
      </w:r>
      <w:r w:rsidRPr="1F4331D9">
        <w:rPr>
          <w:rFonts w:ascii="Times New Roman" w:hAnsi="Times New Roman" w:cs="Times New Roman"/>
        </w:rPr>
        <w:t xml:space="preserve">. In the present study's institution, there is no university policy on the use of LLMs </w:t>
      </w:r>
      <w:r w:rsidRPr="1F4331D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NMK3KeET","properties":{"formattedCitation":"[26]","plainCitation":"[26]","noteIndex":0},"citationItems":[{"id":2668,"uris":["http://zotero.org/groups/5216325/items/YYNVPSKL"],"itemData":{"id":2668,"type":"post-weblog","abstract":"Recent advancements in publicly available software like ChatGPT, BingAI, Claude, Dall-E, and Codex have spurred discussion on the effective use of AI in Higher Education. Innovative Learning and Teaching@Purdue have aggregated several resources for Purdue instructors. To the left is an overview of generative AI applications, considerations for your course syllabus and assignments, and creative uses of AI in educational settings. Purdue University continues to support the autonomy and choice of faculty and instructors to utilize instructional technology that best suits their teaching and learning environments. As such, there is no official university policy restricting or governing the use of Artificial Intelligence, Large Language Models or similar generative technologies. However, as a result of considerable interest and requests from instructors, Innovative Learning has compiled several resources and suggestions for exploring the effect of these tools on your teaching practice. In Fall 2023 Innovative Learning will offer several workshops to engage instructors with common AI software like ChatGPT. You can find them on the workshop calendar here. The Introduction to Large Language Model trainings will be run September 5, 6 &amp; 7. Recordings of the initial sessions are linked below: Intro to LLMs Session 1         Links used in Session 1 Intro to LLMs Session 2         Links used in Session 2 Intro to LLMs Session 3","container-title":"Teaching@Purdue","language":"en-US","title":"Generative AI Archives","URL":"https://www.purdue.edu/innovativelearning/teaching/module-category/generative-ai/","accessed":{"date-parts":[["2024",1,29]]}}}],"schema":"https://github.com/citation-style-language/schema/raw/master/csl-citation.json"} </w:instrText>
      </w:r>
      <w:r w:rsidRPr="1F4331D9">
        <w:rPr>
          <w:rFonts w:ascii="Times New Roman" w:hAnsi="Times New Roman" w:cs="Times New Roman"/>
        </w:rPr>
        <w:fldChar w:fldCharType="separate"/>
      </w:r>
      <w:r w:rsidR="00625C79">
        <w:rPr>
          <w:rFonts w:ascii="Times New Roman" w:hAnsi="Times New Roman" w:cs="Times New Roman"/>
          <w:noProof/>
        </w:rPr>
        <w:t>[26]</w:t>
      </w:r>
      <w:r w:rsidRPr="1F4331D9">
        <w:rPr>
          <w:rFonts w:ascii="Times New Roman" w:hAnsi="Times New Roman" w:cs="Times New Roman"/>
        </w:rPr>
        <w:fldChar w:fldCharType="end"/>
      </w:r>
      <w:r w:rsidRPr="1F4331D9">
        <w:rPr>
          <w:rFonts w:ascii="Times New Roman" w:hAnsi="Times New Roman" w:cs="Times New Roman"/>
        </w:rPr>
        <w:t>. Instructors are given autonomy to set policies, and the institution provides guidance and example syllabi to assist them.</w:t>
      </w:r>
    </w:p>
    <w:p w14:paraId="512E6BAB" w14:textId="4012510B" w:rsidR="00E55932" w:rsidRPr="006D2A81" w:rsidRDefault="00E55932" w:rsidP="34F07BCE">
      <w:pPr>
        <w:rPr>
          <w:rFonts w:ascii="Times New Roman" w:hAnsi="Times New Roman" w:cs="Times New Roman"/>
        </w:rPr>
      </w:pPr>
    </w:p>
    <w:p w14:paraId="2F624EBC" w14:textId="206F174E" w:rsidR="1F518362" w:rsidRDefault="7607E52B" w:rsidP="1F518362">
      <w:pPr>
        <w:rPr>
          <w:rFonts w:ascii="Times New Roman" w:hAnsi="Times New Roman" w:cs="Times New Roman"/>
          <w:b/>
          <w:bCs/>
        </w:rPr>
      </w:pPr>
      <w:r w:rsidRPr="7607E52B">
        <w:rPr>
          <w:rFonts w:ascii="Times New Roman" w:hAnsi="Times New Roman" w:cs="Times New Roman"/>
          <w:b/>
          <w:bCs/>
        </w:rPr>
        <w:t>LLMs in the Classroom</w:t>
      </w:r>
    </w:p>
    <w:p w14:paraId="62DBE21A" w14:textId="3DE70424" w:rsidR="7607E52B" w:rsidRDefault="7607E52B" w:rsidP="7607E52B">
      <w:pPr>
        <w:rPr>
          <w:rFonts w:ascii="Times New Roman" w:hAnsi="Times New Roman" w:cs="Times New Roman"/>
          <w:b/>
          <w:bCs/>
        </w:rPr>
      </w:pPr>
    </w:p>
    <w:p w14:paraId="3C0800E7" w14:textId="0ABB7176" w:rsidR="5C27A2D4" w:rsidRPr="00506845" w:rsidRDefault="2CD0C7ED" w:rsidP="00506845">
      <w:pPr>
        <w:rPr>
          <w:rFonts w:ascii="Times New Roman" w:hAnsi="Times New Roman" w:cs="Times New Roman"/>
        </w:rPr>
      </w:pPr>
      <w:r w:rsidRPr="2CD0C7ED">
        <w:rPr>
          <w:rFonts w:ascii="Times New Roman" w:hAnsi="Times New Roman" w:cs="Times New Roman"/>
        </w:rPr>
        <w:t>LLMs have found diverse applications in the classroom. Some have employed LLMs to create quizzes and flashcards, aiming to improve student learning and assist with exam preparation</w:t>
      </w:r>
      <w:r w:rsidR="073848C7" w:rsidRPr="2CD0C7ED">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WptKRCNg","properties":{"formattedCitation":"[27], [28]","plainCitation":"[27], [28]","noteIndex":0},"citationItems":[{"id":2676,"uris":["http://zotero.org/groups/5216325/items/DI7XQ6EY"],"itemData":{"id":2676,"type":"webpage","title":"Dijkstra: Reading Comprehension Quiz Generation using... - Google Scholar","URL":"https://scholar.google.com/scholar_lookup?title=Reading%20comprehension%20quiz%20generation%20using%20generative%20pre-trained%20transformers&amp;publication_year=2022&amp;author=R.%20Dijkstra&amp;author=Z.%20Gen%C3%A7&amp;author=S.%20Kayal&amp;author=J.%20Kamps","accessed":{"date-parts":[["2024",1,30]]}}},{"id":2678,"uris":["http://zotero.org/groups/5216325/items/T7DHAUZ9"],"itemData":{"id":2678,"type":"paper-conference","abstract":"In the past few years, there has been great technological advancement in the field of deep learning and natural language processing. One of the applications is automatic generation of quizzes from text. The recent advancement in NLP techniques has shown a lot of promise. The proposed solution uses an NLP pipeline involving Bert and T5 transformers to extract keywords and gain insights from the text input. From the extracted keywords, different types of questions are generated such as fill in the blanks, true or false, Wh-type and multiple choice questions. Latest state-of-the-art models proved to perform better in all stages of our pipeline. The results from these models have shown a lot of promise. Through a survey created for evaluating the model, around 60% questions generated by the model were incorrectly identified as human generated or could not be determined by the survey participants.","collection-title":"Lecture Notes in Electrical Engineering","container-title":"Futuristic Trends in Networks and Computing Technologies","DOI":"10.1007/978-981-19-5037-7_37","event-place":"Singapore","ISBN":"978-981-19503-7-7","language":"en","page":"523-533","publisher":"Springer Nature","publisher-place":"Singapore","source":"Springer Link","title":"Quiz Maker: Automatic Quiz Generation from Text Using NLP","title-short":"Quiz Maker","author":[{"family":"Gabajiwala","given":"Ebrahim"},{"family":"Mehta","given":"Priyav"},{"family":"Singh","given":"Ritik"},{"family":"Koshy","given":"Reeta"}],"editor":[{"family":"Singh","given":"Pradeep Kumar"},{"family":"Wierzchoń","given":"Sławomir T."},{"family":"Chhabra","given":"Jitender Kumar"},{"family":"Tanwar","given":"Sudeep"}],"issued":{"date-parts":[["2022"]]}}}],"schema":"https://github.com/citation-style-language/schema/raw/master/csl-citation.json"} </w:instrText>
      </w:r>
      <w:r w:rsidR="073848C7" w:rsidRPr="2CD0C7ED">
        <w:rPr>
          <w:rFonts w:ascii="Times New Roman" w:hAnsi="Times New Roman" w:cs="Times New Roman"/>
        </w:rPr>
        <w:fldChar w:fldCharType="separate"/>
      </w:r>
      <w:r w:rsidR="00625C79">
        <w:rPr>
          <w:rFonts w:ascii="Times New Roman" w:hAnsi="Times New Roman" w:cs="Times New Roman"/>
          <w:noProof/>
        </w:rPr>
        <w:t>[27], [28]</w:t>
      </w:r>
      <w:r w:rsidR="073848C7" w:rsidRPr="2CD0C7ED">
        <w:rPr>
          <w:rFonts w:ascii="Times New Roman" w:hAnsi="Times New Roman" w:cs="Times New Roman"/>
        </w:rPr>
        <w:fldChar w:fldCharType="end"/>
      </w:r>
      <w:r w:rsidRPr="2CD0C7ED">
        <w:rPr>
          <w:rFonts w:ascii="Times New Roman" w:hAnsi="Times New Roman" w:cs="Times New Roman"/>
        </w:rPr>
        <w:t xml:space="preserve">. Additionally, Ngo </w:t>
      </w:r>
      <w:r w:rsidR="073848C7" w:rsidRPr="2CD0C7ED">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60ddS4sz","properties":{"formattedCitation":"[12]","plainCitation":"[12]","noteIndex":0},"citationItems":[{"id":2672,"uris":["http://zotero.org/groups/5216325/items/SDXNC626"],"itemData":{"id":2672,"type":"article-journal","abstract":"ChatGPT, a generative language model recently created by OpenAI, has drawn a lot of criticism from people all around the world. ChatGPT illustrates both potential opportunities and challenges in education. This study aims to investigate how university students perceive using ChatGPT for learning, including benefits, barriers, and potential solutions. To determine how students felt about using ChatGPT in their learning, a questionnaire was distributed to 200 students via an online survey, and 30 students participated in semi-structured interviews. The research results showed that, in general, students had a favorable opinion of ChatGPT’s application. The benefits of ChatGPT, according to students, included saving time, providing information in various areas, providing personalized tutoring and feedback, and illuminating ideas in writing. Also, several barriers to using ChatGPT were recognized, and some solutions were suggested for improvement of using ChatGPT in education. The most concerning issues for students while using ChatGPT were inability to assess the quality and reliability of sources, inability to cite sources accurately, and inability to replace words and use idioms accurately. To address these concerns, some potential solutions can be implemented; for example, verifying ChatGPT’s responses with reliable sources; using ChatGPT as a reference source or a consultant tool; providing guidelines for use; and promoting academic integrity to ensure ethical uses of ChatGPT in an academic context.","container-title":"International Journal of Emerging Technologies in Learning (iJET)","DOI":"10.3991/ijet.v18i17.39019","ISSN":"1863-0383","issue":"17","language":"en","license":"Copyright (c) 2023 Thi Thuy An Ngo","note":"number: 17","page":"4-19","source":"online-journals.org","title":"The Perception by University Students of the Use of ChatGPT in Education","volume":"18","author":[{"family":"Ngo","given":"Thi Thuy An"}],"issued":{"date-parts":[["2023",9,14]]}}}],"schema":"https://github.com/citation-style-language/schema/raw/master/csl-citation.json"} </w:instrText>
      </w:r>
      <w:r w:rsidR="073848C7" w:rsidRPr="2CD0C7ED">
        <w:rPr>
          <w:rFonts w:ascii="Times New Roman" w:hAnsi="Times New Roman" w:cs="Times New Roman"/>
        </w:rPr>
        <w:fldChar w:fldCharType="separate"/>
      </w:r>
      <w:r w:rsidR="00625C79">
        <w:rPr>
          <w:rFonts w:ascii="Times New Roman" w:hAnsi="Times New Roman" w:cs="Times New Roman"/>
          <w:noProof/>
        </w:rPr>
        <w:t>[12]</w:t>
      </w:r>
      <w:r w:rsidR="073848C7" w:rsidRPr="2CD0C7ED">
        <w:rPr>
          <w:rFonts w:ascii="Times New Roman" w:hAnsi="Times New Roman" w:cs="Times New Roman"/>
        </w:rPr>
        <w:fldChar w:fldCharType="end"/>
      </w:r>
      <w:r w:rsidRPr="2CD0C7ED">
        <w:rPr>
          <w:rFonts w:ascii="Times New Roman" w:hAnsi="Times New Roman" w:cs="Times New Roman"/>
        </w:rPr>
        <w:t xml:space="preserve"> conducted surveys and interviews to gain insights into how students perceive the use of </w:t>
      </w:r>
      <w:proofErr w:type="spellStart"/>
      <w:r w:rsidRPr="2CD0C7ED">
        <w:rPr>
          <w:rFonts w:ascii="Times New Roman" w:hAnsi="Times New Roman" w:cs="Times New Roman"/>
        </w:rPr>
        <w:t>ChatGPT</w:t>
      </w:r>
      <w:proofErr w:type="spellEnd"/>
      <w:r w:rsidRPr="2CD0C7ED">
        <w:rPr>
          <w:rFonts w:ascii="Times New Roman" w:hAnsi="Times New Roman" w:cs="Times New Roman"/>
        </w:rPr>
        <w:t xml:space="preserve"> for learning and found that students had a general positive opinion of the tool. To further understand students' usage and perceptions of </w:t>
      </w:r>
      <w:proofErr w:type="spellStart"/>
      <w:r w:rsidRPr="2CD0C7ED">
        <w:rPr>
          <w:rFonts w:ascii="Times New Roman" w:hAnsi="Times New Roman" w:cs="Times New Roman"/>
        </w:rPr>
        <w:t>ChatGPT</w:t>
      </w:r>
      <w:proofErr w:type="spellEnd"/>
      <w:r w:rsidRPr="2CD0C7ED">
        <w:rPr>
          <w:rFonts w:ascii="Times New Roman" w:hAnsi="Times New Roman" w:cs="Times New Roman"/>
        </w:rPr>
        <w:t xml:space="preserve">, </w:t>
      </w:r>
      <w:proofErr w:type="spellStart"/>
      <w:r w:rsidRPr="2CD0C7ED">
        <w:rPr>
          <w:rFonts w:ascii="Times New Roman" w:hAnsi="Times New Roman" w:cs="Times New Roman"/>
        </w:rPr>
        <w:t>Haensch</w:t>
      </w:r>
      <w:proofErr w:type="spellEnd"/>
      <w:r w:rsidRPr="2CD0C7ED">
        <w:rPr>
          <w:rFonts w:ascii="Times New Roman" w:hAnsi="Times New Roman" w:cs="Times New Roman"/>
        </w:rPr>
        <w:t xml:space="preserve"> et al.</w:t>
      </w:r>
      <w:r w:rsidR="00625C79">
        <w:rPr>
          <w:rFonts w:ascii="Times New Roman" w:hAnsi="Times New Roman" w:cs="Times New Roman"/>
        </w:rPr>
        <w:t xml:space="preserve"> </w:t>
      </w:r>
      <w:r w:rsidR="00625C79">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xqvBvDbB","properties":{"formattedCitation":"[29]","plainCitation":"[29]","noteIndex":0},"citationItems":[{"id":23,"uris":["http://zotero.org/groups/5216325/items/ZU2W85ME"],"itemData":{"id":23,"type":"article","abstract":"Advanced large language models like ChatGPT have gained considerable attention recently, including among students. However, while the debate on ChatGPT in academia is making waves, more understanding is needed among lecturers and teachers on how students use and perceive ChatGPT. To address this gap, we analyzed the content on ChatGPT available on TikTok in February 2023. TikTok is a rapidly growing social media platform popular among individuals under 30. Speciﬁcally, we analyzed the content of the 100 most popular videos in English tagged with #chatgpt, which collectively garnered over 250 million views. Most of the videos we studied promoted the use of ChatGPT for tasks like writing essays or code. In addition, many videos discussed AI detectors, with a focus on how other tools can help to transform ChatGPT output to fool these detectors. This also mirrors the discussion among educators on how to treat ChatGPT as lecturers and teachers in teaching and grading. What is, however, missing from the analyzed clips on TikTok are videos that discuss ChatGPT producing content that is nonsensical or unfaithful to the training data.","language":"en","note":"arXiv:2303.05349 [cs, stat]","number":"arXiv:2303.05349","publisher":"arXiv","source":"arXiv.org","title":"Seeing ChatGPT Through Students' Eyes: An Analysis of TikTok Data","title-short":"Seeing ChatGPT Through Students' Eyes","URL":"http://arxiv.org/abs/2303.05349","author":[{"family":"Haensch","given":"Anna-Carolina"},{"family":"Ball","given":"Sarah"},{"family":"Herklotz","given":"Markus"},{"family":"Kreuter","given":"Frauke"}],"accessed":{"date-parts":[["2023",10,3]]},"issued":{"date-parts":[["2023",3,9]]}}}],"schema":"https://github.com/citation-style-language/schema/raw/master/csl-citation.json"} </w:instrText>
      </w:r>
      <w:r w:rsidR="00625C79">
        <w:rPr>
          <w:rFonts w:ascii="Times New Roman" w:hAnsi="Times New Roman" w:cs="Times New Roman"/>
        </w:rPr>
        <w:fldChar w:fldCharType="separate"/>
      </w:r>
      <w:r w:rsidR="00625C79">
        <w:rPr>
          <w:rFonts w:ascii="Times New Roman" w:hAnsi="Times New Roman" w:cs="Times New Roman"/>
          <w:noProof/>
        </w:rPr>
        <w:t>[29]</w:t>
      </w:r>
      <w:r w:rsidR="00625C79">
        <w:rPr>
          <w:rFonts w:ascii="Times New Roman" w:hAnsi="Times New Roman" w:cs="Times New Roman"/>
        </w:rPr>
        <w:fldChar w:fldCharType="end"/>
      </w:r>
      <w:r w:rsidR="00625C79">
        <w:rPr>
          <w:rFonts w:ascii="Times New Roman" w:hAnsi="Times New Roman" w:cs="Times New Roman"/>
        </w:rPr>
        <w:t xml:space="preserve"> </w:t>
      </w:r>
      <w:r w:rsidRPr="2CD0C7ED">
        <w:rPr>
          <w:rFonts w:ascii="Times New Roman" w:hAnsi="Times New Roman" w:cs="Times New Roman"/>
        </w:rPr>
        <w:t xml:space="preserve">analyzed TikTok videos related to </w:t>
      </w:r>
      <w:proofErr w:type="spellStart"/>
      <w:r w:rsidRPr="2CD0C7ED">
        <w:rPr>
          <w:rFonts w:ascii="Times New Roman" w:hAnsi="Times New Roman" w:cs="Times New Roman"/>
        </w:rPr>
        <w:t>ChatGPT</w:t>
      </w:r>
      <w:proofErr w:type="spellEnd"/>
      <w:r w:rsidRPr="2CD0C7ED">
        <w:rPr>
          <w:rFonts w:ascii="Times New Roman" w:hAnsi="Times New Roman" w:cs="Times New Roman"/>
        </w:rPr>
        <w:t xml:space="preserve"> in February 2023 and found that majority of the videos had a positive outlook on </w:t>
      </w:r>
      <w:proofErr w:type="spellStart"/>
      <w:r w:rsidRPr="2CD0C7ED">
        <w:rPr>
          <w:rFonts w:ascii="Times New Roman" w:hAnsi="Times New Roman" w:cs="Times New Roman"/>
        </w:rPr>
        <w:t>ChatGPT</w:t>
      </w:r>
      <w:proofErr w:type="spellEnd"/>
      <w:r w:rsidRPr="2CD0C7ED">
        <w:rPr>
          <w:rFonts w:ascii="Times New Roman" w:hAnsi="Times New Roman" w:cs="Times New Roman"/>
        </w:rPr>
        <w:t xml:space="preserve"> and had the most likes by users. In a recent study, Kung et al. evaluated the performance of </w:t>
      </w:r>
      <w:proofErr w:type="spellStart"/>
      <w:r w:rsidRPr="2CD0C7ED">
        <w:rPr>
          <w:rFonts w:ascii="Times New Roman" w:hAnsi="Times New Roman" w:cs="Times New Roman"/>
        </w:rPr>
        <w:t>ChatGPT</w:t>
      </w:r>
      <w:proofErr w:type="spellEnd"/>
      <w:r w:rsidRPr="2CD0C7ED">
        <w:rPr>
          <w:rFonts w:ascii="Times New Roman" w:hAnsi="Times New Roman" w:cs="Times New Roman"/>
        </w:rPr>
        <w:t xml:space="preserve"> on the United States Medical Licensing Exam (USMLE), identifying its potential to contribute to medical education and clinical decision-making. These studies are indicative of the versatility and impact of LLMs across various fields of education.</w:t>
      </w:r>
    </w:p>
    <w:p w14:paraId="1B9ACC4F" w14:textId="5A704D59" w:rsidR="147119B1" w:rsidRDefault="147119B1" w:rsidP="147119B1">
      <w:pPr>
        <w:pStyle w:val="NormalWeb"/>
      </w:pPr>
    </w:p>
    <w:p w14:paraId="4A48E0DB" w14:textId="570BEFBC" w:rsidR="001D1D9D" w:rsidRPr="001D1D9D" w:rsidRDefault="6EA0FF76" w:rsidP="001D1D9D">
      <w:pPr>
        <w:pStyle w:val="NormalWeb"/>
      </w:pPr>
      <w:r>
        <w:t xml:space="preserve">In software engineering classrooms, researchers have examined various applications of LLMs. Jalil et al. used prompts from five chapters of a popular software testing textbook to demonstrate how </w:t>
      </w:r>
      <w:proofErr w:type="spellStart"/>
      <w:r>
        <w:t>ChatGPT</w:t>
      </w:r>
      <w:proofErr w:type="spellEnd"/>
      <w:r>
        <w:t xml:space="preserve"> could serve as a valuable guide for students </w:t>
      </w:r>
      <w:r w:rsidR="073848C7">
        <w:fldChar w:fldCharType="begin"/>
      </w:r>
      <w:r w:rsidR="00625C79">
        <w:instrText xml:space="preserve"> ADDIN ZOTERO_ITEM CSL_CITATION {"citationID":"jMYH1UuK","properties":{"formattedCitation":"[30]","plainCitation":"[30]","noteIndex":0},"citationItems":[{"id":25,"uris":["http://zotero.org/groups/5216325/items/R7GKJ23I"],"itemData":{"id":25,"type":"paper-conference","abstract":"Over the past decade, predictive language modeling for code has proven to be a valuable tool for enabling new forms of automation for developers. More recently, we have seen the advent of general purpose “large language models”, based on neural transformer architectures, that have been trained on massive datasets of human written text, which includes code and natural language. However, despite the demonstrated representational power of such models, interacting with them has historically been constrained to specific task settings, limiting their general applicability. Many of these limitations were recently overcome with the introduction of ChatGPT, a language model created by OpenAI and trained to operate as a conversational agent, enabling it to answer questions and respond to a wide variety of commands from end users.","container-title":"2023 IEEE International Conference on Software Testing, Verification and Validation Workshops (ICSTW)","DOI":"10.1109/ICSTW58534.2023.00078","event-place":"Dublin, Ireland","event-title":"2023 IEEE International Conference on Software Testing, Verification and Validation Workshops (ICSTW)","ISBN":"9798350333350","language":"en","page":"4130-4137","publisher":"IEEE","publisher-place":"Dublin, Ireland","source":"DOI.org (Crossref)","title":"ChatGPT and Software Testing Education: Promises &amp; Perils","title-short":"ChatGPT and Software Testing Education","URL":"https://ieeexplore.ieee.org/document/10132255/","author":[{"family":"Jalil","given":"Sajed"},{"family":"Rafi","given":"Suzzana"},{"family":"LaToza","given":"Thomas D."},{"family":"Moran","given":"Kevin"},{"family":"Lam","given":"Wing"}],"accessed":{"date-parts":[["2023",10,3]]},"issued":{"date-parts":[["2023",4]]}}}],"schema":"https://github.com/citation-style-language/schema/raw/master/csl-citation.json"} </w:instrText>
      </w:r>
      <w:r w:rsidR="073848C7">
        <w:fldChar w:fldCharType="separate"/>
      </w:r>
      <w:r w:rsidR="00625C79">
        <w:rPr>
          <w:noProof/>
        </w:rPr>
        <w:t>[30]</w:t>
      </w:r>
      <w:r w:rsidR="073848C7">
        <w:fldChar w:fldCharType="end"/>
      </w:r>
      <w:r>
        <w:t xml:space="preserve">. Davis et al. performed a similar study with questions suited for introductory programming courses in C </w:t>
      </w:r>
      <w:r w:rsidR="00625C79">
        <w:fldChar w:fldCharType="begin"/>
      </w:r>
      <w:r w:rsidR="00625C79">
        <w:instrText xml:space="preserve"> ADDIN ZOTERO_ITEM CSL_CITATION {"citationID":"BEHpbUck","properties":{"formattedCitation":"[31]","plainCitation":"[31]","noteIndex":0},"citationItems":[{"id":2760,"uris":["http://zotero.org/groups/5216325/items/3VT6BVSA"],"itemData":{"id":2760,"type":"webpage","title":"Conversations with ChatGPT about C Programming: An Ongoing Study","URL":"https://figshare.com/articles/preprint/Conversations_with_ChatGPT_about_C_Programming_An_Ongoing_Study/22257274","accessed":{"date-parts":[["2024",2,8]]}}}],"schema":"https://github.com/citation-style-language/schema/raw/master/csl-citation.json"} </w:instrText>
      </w:r>
      <w:r w:rsidR="00625C79">
        <w:fldChar w:fldCharType="separate"/>
      </w:r>
      <w:r w:rsidR="00625C79">
        <w:rPr>
          <w:noProof/>
        </w:rPr>
        <w:t>[31]</w:t>
      </w:r>
      <w:r w:rsidR="00625C79">
        <w:fldChar w:fldCharType="end"/>
      </w:r>
      <w:r w:rsidR="00625C79">
        <w:t xml:space="preserve">. </w:t>
      </w:r>
      <w:r>
        <w:t xml:space="preserve">A user study by </w:t>
      </w:r>
      <w:proofErr w:type="spellStart"/>
      <w:r>
        <w:t>Vaithilingam</w:t>
      </w:r>
      <w:proofErr w:type="spellEnd"/>
      <w:r>
        <w:t xml:space="preserve"> et al. explored how students and programmers utilize and perceive Co-pilot </w:t>
      </w:r>
      <w:r w:rsidR="073848C7">
        <w:fldChar w:fldCharType="begin"/>
      </w:r>
      <w:r w:rsidR="00625C79">
        <w:instrText xml:space="preserve"> ADDIN ZOTERO_ITEM CSL_CITATION {"citationID":"8SsFfGpY","properties":{"formattedCitation":"[32]","plainCitation":"[32]","noteIndex":0},"citationItems":[{"id":15,"uris":["http://zotero.org/groups/5216325/items/F986QMNZ"],"itemData":{"id":15,"type":"paper-conference","abstract":"Recent advances in Large Language Models (LLM) have made automatic code generation possible for real-world programming tasks in general-purpose programming languages such as Python. However, there are few human studies on the usability of these tools and how they fit the programming workflow. In this work, we conducted a within-subjects user study with 24 participants to understand how programmers use and perceive Copilot, a LLM-based code generation tool. We found that, while Copilot did not necessarily improve the task completion time or success rate, most participants preferred to use Copilot in daily programming tasks, since Copilot often provided a useful starting point and saved the effort of searching online. However, participants did face difficulties in understanding, editing, and debugging code snippets generated by Copilot, which significantly hindered their task-solving effectiveness. Finally, we highlighted several promising directions for improving the design of Copilot based on our observations and participants’ feedback.","container-title":"CHI Conference on Human Factors in Computing Systems Extended Abstracts","DOI":"10.1145/3491101.3519665","event-place":"New Orleans LA USA","event-title":"CHI '22: CHI Conference on Human Factors in Computing Systems","ISBN":"978-1-4503-9156-6","language":"en","page":"1-7","publisher":"ACM","publisher-place":"New Orleans LA USA","source":"DOI.org (Crossref)","title":"Expectation vs. Experience: Evaluating the Usability of Code Generation Tools Powered by Large Language Models","title-short":"Expectation vs. Experience","URL":"https://dl.acm.org/doi/10.1145/3491101.3519665","author":[{"family":"Vaithilingam","given":"Priyan"},{"family":"Zhang","given":"Tianyi"},{"family":"Glassman","given":"Elena L."}],"accessed":{"date-parts":[["2023",10,12]]},"issued":{"date-parts":[["2022",4,27]]}}}],"schema":"https://github.com/citation-style-language/schema/raw/master/csl-citation.json"} </w:instrText>
      </w:r>
      <w:r w:rsidR="073848C7">
        <w:fldChar w:fldCharType="separate"/>
      </w:r>
      <w:r w:rsidR="00625C79">
        <w:rPr>
          <w:noProof/>
        </w:rPr>
        <w:t>[32]</w:t>
      </w:r>
      <w:r w:rsidR="073848C7">
        <w:fldChar w:fldCharType="end"/>
      </w:r>
      <w:r>
        <w:t xml:space="preserve">. Considering that students use Copilot to learn code, Puryear and Sprint investigated its impact on students’ code learning process within introductory computer science and data science courses </w:t>
      </w:r>
      <w:r w:rsidR="073848C7">
        <w:fldChar w:fldCharType="begin"/>
      </w:r>
      <w:r w:rsidR="00625C79">
        <w:instrText xml:space="preserve"> ADDIN ZOTERO_ITEM CSL_CITATION {"citationID":"FF16FmQv","properties":{"formattedCitation":"[11]","plainCitation":"[11]","noteIndex":0},"citationItems":[{"id":75,"uris":["http://zotero.org/groups/5216325/items/FUEUE2GT"],"itemData":{"id":75,"type":"article-journal","abstract":"Recent advances in deep machine learning have enabled artificial intelligence-driven development environments (AIDEs). AIDEs are programming tools that, given comments or starter code, can generate code solution suggestions. As the accuracy of these tools continues to increase, one particular AIDE from Github, Copilot, has been gaining significant attention for its performance and ease of use. The rise of Copilot suggests that code solution generation tools will soon be commonplace in both the industry and in computer science courses, with expert and novice programmers alike benefiting from using these tools. More specifically for novices, the effects of Copilot on the process of learning to code are mostly unknown. In this paper, we perform initial explorations into these effects. Using introductory computer science and data science courses, we evaluate Copilot-generated programming assignment solutions for correctness, style, skill level appropriateness, grade scores, and potential plagiarism. Our findings indicate Copilot generates mostly unique code that can solve introductory assignments with human-graded scores ranging from 68% to 95%. Based on these results, we provide recommendations for educators to help adapt their courses to incorporate new AIDE-based programming workflows.","container-title":"Journal of Computing Sciences in Colleges","ISSN":"1937-4771","issue":"1","journalAbbreviation":"J. Comput. Sci. Coll.","page":"37–47","source":"ACM Digital Library","title":"Github copilot in the classroom: learning to code with AI assistance","title-short":"Github copilot in the classroom","volume":"38","author":[{"family":"Puryear","given":"Ben"},{"family":"Sprint","given":"Gina"}],"issued":{"date-parts":[["2022",11,1]]}}}],"schema":"https://github.com/citation-style-language/schema/raw/master/csl-citation.json"} </w:instrText>
      </w:r>
      <w:r w:rsidR="073848C7">
        <w:fldChar w:fldCharType="separate"/>
      </w:r>
      <w:r w:rsidR="00625C79">
        <w:rPr>
          <w:noProof/>
        </w:rPr>
        <w:t>[11]</w:t>
      </w:r>
      <w:r w:rsidR="073848C7">
        <w:fldChar w:fldCharType="end"/>
      </w:r>
      <w:r>
        <w:t xml:space="preserve">. In another online introductory programming course, Hellas et al. assessed the effectiveness of LLMs in identifying issues within the code on which students commonly seek help </w:t>
      </w:r>
      <w:r w:rsidR="073848C7">
        <w:fldChar w:fldCharType="begin"/>
      </w:r>
      <w:r w:rsidR="00625C79">
        <w:instrText xml:space="preserve"> ADDIN ZOTERO_ITEM CSL_CITATION {"citationID":"ZQ0ODu9d","properties":{"formattedCitation":"[33]","plainCitation":"[33]","noteIndex":0},"citationItems":[{"id":16,"uris":["http://zotero.org/groups/5216325/items/YYXMAKP4"],"itemData":{"id":16,"type":"paper-conference","abstract":"Background and Context: Over the past year, large language models (LLMs) have taken the world by storm. In computing education, like in other walks of life, many opportunities and threats have emerged as a consequence. Objectives: In this article, we explore such opportunities and threats in a specific area: responding to student programmers' help requests. More specifically, we assess how good LLMs are at identifying issues in problematic code that students request help on. Method: We collected a sample of help requests and code from an online programming course. We then prompted two different LLMs (OpenAI Codex and GPT-3.5) to identify and explain the issues in the students' code and assessed the LLM-generated answers both quantitatively and qualitatively. Findings: GPT-3.5 outperforms Codex in most respects. Both LLMs frequently find at least one actual issue in each student program (GPT-3.5 in 90% of the cases). Neither LLM excels at finding all the issues (GPT-3.5 finding them 57% of the time). False positives are common (40% chance for GPT-3.5). The advice that the LLMs provide on the issues is often sensible. The LLMs perform better on issues involving program logic rather than on output formatting. Model solutions are frequently provided even when the LLM is prompted not to. LLM responses to prompts in a non-English language are only slightly worse than responses to English prompts. Implications: Our results continue to highlight the utility of LLMs in programming education. At the same time, the results highlight the unreliability of LLMs: LLMs make some of the same mistakes that students do, perhaps especially when formatting output as required by automated assessment systems. Our study informs teachers interested in using LLMs as well as future efforts to customize LLMs for the needs of programming education.","container-title":"Proceedings of the 2023 ACM Conference on International Computing Education Research V.1","DOI":"10.1145/3568813.3600139","note":"arXiv:2306.05715 [cs]","page":"93-105","source":"arXiv.org","title":"Exploring the Responses of Large Language Models to Beginner Programmers' Help Requests","URL":"http://arxiv.org/abs/2306.05715","author":[{"family":"Hellas","given":"Arto"},{"family":"Leinonen","given":"Juho"},{"family":"Sarsa","given":"Sami"},{"family":"Koutcheme","given":"Charles"},{"family":"Kujanpää","given":"Lilja"},{"family":"Sorva","given":"Juha"}],"accessed":{"date-parts":[["2023",10,12]]},"issued":{"date-parts":[["2023",8,7]]}}}],"schema":"https://github.com/citation-style-language/schema/raw/master/csl-citation.json"} </w:instrText>
      </w:r>
      <w:r w:rsidR="073848C7">
        <w:fldChar w:fldCharType="separate"/>
      </w:r>
      <w:r w:rsidR="00625C79">
        <w:rPr>
          <w:noProof/>
        </w:rPr>
        <w:t>[33]</w:t>
      </w:r>
      <w:r w:rsidR="073848C7">
        <w:fldChar w:fldCharType="end"/>
      </w:r>
      <w:r>
        <w:t xml:space="preserve">. </w:t>
      </w:r>
      <w:proofErr w:type="spellStart"/>
      <w:r>
        <w:t>Liffiton</w:t>
      </w:r>
      <w:proofErr w:type="spellEnd"/>
      <w:r>
        <w:t xml:space="preserve"> et al. have implemented an LLM named </w:t>
      </w:r>
      <w:proofErr w:type="spellStart"/>
      <w:r>
        <w:t>CodeHelp</w:t>
      </w:r>
      <w:proofErr w:type="spellEnd"/>
      <w:r>
        <w:t xml:space="preserve"> in a first-year computer and data science course over a 12-week period to understand how students’ LLMs perceptions and usage patterns change over time </w:t>
      </w:r>
      <w:r w:rsidR="073848C7">
        <w:fldChar w:fldCharType="begin"/>
      </w:r>
      <w:r w:rsidR="00625C79">
        <w:instrText xml:space="preserve"> ADDIN ZOTERO_ITEM CSL_CITATION {"citationID":"bFzmtzTT","properties":{"formattedCitation":"[13]","plainCitation":"[13]","noteIndex":0},"citationItems":[{"id":24,"uris":["http://zotero.org/groups/5216325/items/TD9RKLLA"],"itemData":{"id":24,"type":"article","abstract":"Computing educators face significant challenges in providing timely support to students, especially in large class settings. Large language models (LLMs) have emerged recently and show great promise for providing on-demand help at a large scale, but there are concerns that students may over-rely on the outputs produced by these models. In this paper, we introduce CodeHelp, a novel LLM-powered tool designed with guardrails to provide on-demand assistance to programming students without directly revealing solutions. We detail the design of the tool, which incorporates a number of useful features for instructors, and elaborate on the pipeline of prompting strategies we use to ensure generated outputs are suitable for students. To evaluate CodeHelp, we deployed it in a first-year computer and data science course with 52 students and collected student interactions over a 12-week period. We examine students’ usage patterns and perceptions of the tool, and we report reflections from the course instructor and a series of recommendations for classroom use. Our findings suggest that CodeHelp is well-received by students who especially value its availability and help with resolving errors, and that for instructors it is easy to deploy and complements, rather than replaces, the support that they provide to students.","language":"en","note":"arXiv:2308.06921 [cs]","number":"arXiv:2308.06921","publisher":"arXiv","source":"arXiv.org","title":"CodeHelp: Using Large Language Models with Guardrails for Scalable Support in Programming Classes","title-short":"CodeHelp","URL":"http://arxiv.org/abs/2308.06921","author":[{"family":"Liffiton","given":"Mark"},{"family":"Sheese","given":"Brad"},{"family":"Savelka","given":"Jaromir"},{"family":"Denny","given":"Paul"}],"accessed":{"date-parts":[["2023",10,3]]},"issued":{"date-parts":[["2023",8,13]]}}}],"schema":"https://github.com/citation-style-language/schema/raw/master/csl-citation.json"} </w:instrText>
      </w:r>
      <w:r w:rsidR="073848C7">
        <w:fldChar w:fldCharType="separate"/>
      </w:r>
      <w:r w:rsidR="00625C79">
        <w:rPr>
          <w:noProof/>
        </w:rPr>
        <w:t>[13]</w:t>
      </w:r>
      <w:r w:rsidR="073848C7">
        <w:fldChar w:fldCharType="end"/>
      </w:r>
      <w:r>
        <w:t>.</w:t>
      </w:r>
    </w:p>
    <w:p w14:paraId="28A58CED" w14:textId="79876A5F" w:rsidR="3F8B1116" w:rsidRDefault="3F8B1116" w:rsidP="3F8B1116">
      <w:pPr>
        <w:rPr>
          <w:rFonts w:ascii="Times New Roman" w:hAnsi="Times New Roman" w:cs="Times New Roman"/>
        </w:rPr>
      </w:pPr>
    </w:p>
    <w:p w14:paraId="65FFE6FD" w14:textId="46B97679" w:rsidR="00E55932" w:rsidRDefault="6ABACF81" w:rsidP="001D1D9D">
      <w:pPr>
        <w:rPr>
          <w:rFonts w:ascii="Times New Roman" w:hAnsi="Times New Roman" w:cs="Times New Roman"/>
        </w:rPr>
      </w:pPr>
      <w:r w:rsidRPr="6ABACF81">
        <w:rPr>
          <w:rFonts w:ascii="Times New Roman" w:hAnsi="Times New Roman" w:cs="Times New Roman"/>
        </w:rPr>
        <w:t>In summary, these studies have explored how students utilized LLMs in the classroom, with a primary focus on introductory courses and not on upper-level undergraduate students, particularly in a project-based classroom setting. There has been little work done in understanding their application within the specific context of projects conducted within the classroom setting. This necessitates a detailed exploration of the diverse roles that LLMs play in these projects, their impact on overall outcomes, and how perceptions and usage patterns among students change over time. This study aims to provide needed information about the contribution of LLMs to the improvement of software engineering education through practical, project-based experiences, ultimately enhancing our understanding of their influence on the learning process within the classroom setting.</w:t>
      </w:r>
    </w:p>
    <w:p w14:paraId="000E89DC" w14:textId="0E261A5A" w:rsidR="00E55932" w:rsidRDefault="00E55932" w:rsidP="7607E52B">
      <w:pPr>
        <w:rPr>
          <w:rFonts w:ascii="Times New Roman" w:hAnsi="Times New Roman" w:cs="Times New Roman"/>
        </w:rPr>
      </w:pPr>
    </w:p>
    <w:p w14:paraId="5B1D5DD1" w14:textId="5B5FAA21" w:rsidR="659E2AB5" w:rsidRDefault="350E565C" w:rsidP="00506845">
      <w:pPr>
        <w:jc w:val="center"/>
        <w:rPr>
          <w:rFonts w:ascii="Times New Roman" w:eastAsia="Times New Roman" w:hAnsi="Times New Roman" w:cs="Times New Roman"/>
          <w:b/>
          <w:bCs/>
        </w:rPr>
      </w:pPr>
      <w:r w:rsidRPr="350E565C">
        <w:rPr>
          <w:rFonts w:ascii="Times New Roman" w:eastAsia="Times New Roman" w:hAnsi="Times New Roman" w:cs="Times New Roman"/>
          <w:b/>
          <w:bCs/>
        </w:rPr>
        <w:t>Course Overview</w:t>
      </w:r>
    </w:p>
    <w:p w14:paraId="660851F1" w14:textId="77777777" w:rsidR="659E2AB5" w:rsidRDefault="659E2AB5" w:rsidP="0E675E98">
      <w:pPr>
        <w:rPr>
          <w:rFonts w:ascii="Times New Roman" w:eastAsia="Times New Roman" w:hAnsi="Times New Roman" w:cs="Times New Roman"/>
          <w:b/>
          <w:bCs/>
        </w:rPr>
      </w:pPr>
    </w:p>
    <w:p w14:paraId="4529B5FD" w14:textId="3C774B7C" w:rsidR="659E2AB5" w:rsidRPr="00506845" w:rsidRDefault="2D7CA626" w:rsidP="2D7CA626">
      <w:pPr>
        <w:rPr>
          <w:rFonts w:ascii="Times New Roman" w:eastAsia="Times New Roman" w:hAnsi="Times New Roman" w:cs="Times New Roman"/>
          <w:b/>
          <w:bCs/>
        </w:rPr>
      </w:pPr>
      <w:r w:rsidRPr="00506845">
        <w:rPr>
          <w:rFonts w:ascii="Times New Roman" w:eastAsia="Times New Roman" w:hAnsi="Times New Roman" w:cs="Times New Roman"/>
          <w:b/>
          <w:bCs/>
        </w:rPr>
        <w:t>Course Structure &amp; Project</w:t>
      </w:r>
    </w:p>
    <w:p w14:paraId="4C564AD1" w14:textId="77777777" w:rsidR="659E2AB5" w:rsidRDefault="659E2AB5" w:rsidP="0E675E98">
      <w:pPr>
        <w:rPr>
          <w:rFonts w:ascii="Times New Roman" w:eastAsia="Times New Roman" w:hAnsi="Times New Roman" w:cs="Times New Roman"/>
          <w:b/>
          <w:bCs/>
        </w:rPr>
      </w:pPr>
    </w:p>
    <w:p w14:paraId="5CD1459D" w14:textId="03735545" w:rsidR="2D7CA626" w:rsidRDefault="3FAC8DE5" w:rsidP="3FAC8DE5">
      <w:pPr>
        <w:spacing w:line="259" w:lineRule="auto"/>
        <w:rPr>
          <w:rFonts w:ascii="Times New Roman" w:eastAsia="Times New Roman" w:hAnsi="Times New Roman" w:cs="Times New Roman"/>
        </w:rPr>
      </w:pPr>
      <w:r w:rsidRPr="3FAC8DE5">
        <w:rPr>
          <w:rFonts w:ascii="Times New Roman" w:eastAsia="Times New Roman" w:hAnsi="Times New Roman" w:cs="Times New Roman"/>
        </w:rPr>
        <w:t xml:space="preserve">“ECE </w:t>
      </w:r>
      <w:r w:rsidR="00750019">
        <w:rPr>
          <w:rFonts w:ascii="Times New Roman" w:eastAsia="Times New Roman" w:hAnsi="Times New Roman" w:cs="Times New Roman"/>
        </w:rPr>
        <w:t>461</w:t>
      </w:r>
      <w:r w:rsidRPr="3FAC8DE5">
        <w:rPr>
          <w:rFonts w:ascii="Times New Roman" w:eastAsia="Times New Roman" w:hAnsi="Times New Roman" w:cs="Times New Roman"/>
        </w:rPr>
        <w:t>: Software Engineering” is a senior-level course for electrical and computer engineering students. The prerequisite coursework is two courses in programming and one course in data structures and algorithms, all taught in C. Most students have also taken a course in Python programming. The course learning outcomes are (1) an understanding of common models of the software engineering process (e.g., agile methods, plan-based methods); (2) the ability to conduct the software engineering process (e.g., requirements elicitation, project specification, design, implementation, validation, maintenance and evolution, re-use, and security analysis); and (3) an understanding of the social aspects of software engineering, (e.g., teamwork and ethics).</w:t>
      </w:r>
    </w:p>
    <w:p w14:paraId="78191D23" w14:textId="77777777" w:rsidR="00506845" w:rsidRDefault="00506845" w:rsidP="00506845">
      <w:pPr>
        <w:spacing w:line="259" w:lineRule="auto"/>
        <w:rPr>
          <w:rFonts w:ascii="Times New Roman" w:eastAsia="Times New Roman" w:hAnsi="Times New Roman" w:cs="Times New Roman"/>
        </w:rPr>
      </w:pPr>
    </w:p>
    <w:p w14:paraId="5C944558" w14:textId="18034FDE" w:rsidR="2D7CA626" w:rsidRDefault="6EA0FF76" w:rsidP="00506845">
      <w:pPr>
        <w:spacing w:line="259" w:lineRule="auto"/>
        <w:rPr>
          <w:rFonts w:ascii="Times New Roman" w:eastAsia="Times New Roman" w:hAnsi="Times New Roman" w:cs="Times New Roman"/>
        </w:rPr>
      </w:pPr>
      <w:r w:rsidRPr="6EA0FF76">
        <w:rPr>
          <w:rFonts w:ascii="Times New Roman" w:eastAsia="Times New Roman" w:hAnsi="Times New Roman" w:cs="Times New Roman"/>
        </w:rPr>
        <w:t xml:space="preserve">The course uses project-based learning </w:t>
      </w:r>
      <w:r w:rsidR="00625C79">
        <w:rPr>
          <w:rFonts w:ascii="Times New Roman" w:eastAsia="Times New Roman" w:hAnsi="Times New Roman" w:cs="Times New Roman"/>
        </w:rPr>
        <w:fldChar w:fldCharType="begin"/>
      </w:r>
      <w:r w:rsidR="00273CF2">
        <w:rPr>
          <w:rFonts w:ascii="Times New Roman" w:eastAsia="Times New Roman" w:hAnsi="Times New Roman" w:cs="Times New Roman"/>
        </w:rPr>
        <w:instrText xml:space="preserve"> ADDIN ZOTERO_ITEM CSL_CITATION {"citationID":"xB4DZO7U","properties":{"formattedCitation":"[34]","plainCitation":"[34]","noteIndex":0},"citationItems":[{"id":2762,"uris":["http://zotero.org/groups/5216325/items/6K85VKXC"],"itemData":{"id":2762,"type":"report","abstract":"The concept of project-based learning (PBL) has garnered wide support among a number of K-12 education policy advocates and funders. This working paper builds on and updates a seminal literature review of PBL published in 2000. Focused primarily on articles and studies that have emerged in the 17 years since then, the working paper discusses the principles that underlie PBL, how PBL has been used in K-12 settings, the challenges teachers have confronted in implementing it, how school and district factors influence its adoption, and what is known about its effectiveness in improving students' learning outcomes. PBL is grounded in cross-cutting \"design principles\" often related to what is taught, how it is taught, and how students should be evaluated in a PBL classroom. PBL design principles emphasize the importance of the project as the central vehicle of instruction and of students as active participants in the construction of knowledge. There is little consensus among developers of PBL design principles, however, about how PBL fits in with other instructional methods, how long a PBL unit should last, the roles of student choice and collaborative learning, and how learning should be assessed. The lack of a uniform vision complicates efforts to determine whether PBL is being implemented with fidelity and to evaluate its effects. PBL can be introduced into classrooms in a number of ways: Teachers and schools can make use of externally developed PBL curricula, they can develop their own PBL approaches, or PBL can be part of a whole-school reform effort. Implementing PBL is often challenging. It requires that teachers modify their roles (from directors to facilitators of learning) and that they tolerate not only ambiguity but also more noise and movement in the classroom. Teachers must adopt new classroom management skills and learn how best to support their students in learning, using technology when appropriate. And they must believe that their students are fully capable of learning through this approach. Given these challenges, professional development -- both initial training and continuing support -- is likely to be essential to the successful implementation of PBL. The working paper suggests that the evidence for PBL's effectiveness in improving students' outcomes is \"promising but not proven.\" Evaluations of its effectiveness have been hampered by the paucity of valid, reliable, and readily usable measures of the kinds of deeper learning and interpersonal and intrapersonal competencies that PBL aims to promote. Many studies, too, have used evaluation designs that leave open the possibility that factors other than PBL were responsible for the outcomes that were found. This said, some studies have found positive effects associated with the use of PBL curricula in science and social studies classes. Evidence for its effectiveness in math and literacy classes is more limited. In particular, it has been noted that math teachers have found it difficult to integrate PBL into their instruction. Some studies in schools that follow PBL approaches have pointed to positive effects on students' engagement, motivation, and beliefs in their own efficacy, although the specific PBL model and the intensity of its use have varied across these schools. The working paper concludes with recommendations for advancing research and knowledge about PBL. [This paper was written with: Janet Quint, Mary G. Visher, Michael R. Bangser, Sonia Drohojowska, Larissa Saco, and Elizabeth Nelson. An earlier version of this paper was funded and published by Lucas Education Research.]","language":"en","note":"container-title: MDRC\nERIC Number: ED578933","publisher":"MDRC","source":"ERIC","title":"Project-Based Learning: A Literature Review. Working Paper","title-short":"Project-Based Learning","URL":"https://eric.ed.gov/?id=ED578933","author":[{"family":"Condliffe","given":"Barbara"}],"accessed":{"date-parts":[["2024",2,8]]},"issued":{"date-parts":[["2017",10]]}}}],"schema":"https://github.com/citation-style-language/schema/raw/master/csl-citation.json"} </w:instrText>
      </w:r>
      <w:r w:rsidR="00625C79">
        <w:rPr>
          <w:rFonts w:ascii="Times New Roman" w:eastAsia="Times New Roman" w:hAnsi="Times New Roman" w:cs="Times New Roman"/>
        </w:rPr>
        <w:fldChar w:fldCharType="separate"/>
      </w:r>
      <w:r w:rsidR="00273CF2">
        <w:rPr>
          <w:rFonts w:ascii="Times New Roman" w:eastAsia="Times New Roman" w:hAnsi="Times New Roman" w:cs="Times New Roman"/>
          <w:noProof/>
        </w:rPr>
        <w:t>[34]</w:t>
      </w:r>
      <w:r w:rsidR="00625C79">
        <w:rPr>
          <w:rFonts w:ascii="Times New Roman" w:eastAsia="Times New Roman" w:hAnsi="Times New Roman" w:cs="Times New Roman"/>
        </w:rPr>
        <w:fldChar w:fldCharType="end"/>
      </w:r>
      <w:r w:rsidR="00273CF2">
        <w:rPr>
          <w:rFonts w:ascii="Times New Roman" w:eastAsia="Times New Roman" w:hAnsi="Times New Roman" w:cs="Times New Roman"/>
        </w:rPr>
        <w:t xml:space="preserve"> </w:t>
      </w:r>
      <w:r w:rsidRPr="6EA0FF76">
        <w:rPr>
          <w:rFonts w:ascii="Times New Roman" w:eastAsia="Times New Roman" w:hAnsi="Times New Roman" w:cs="Times New Roman"/>
        </w:rPr>
        <w:t>to teach these learning outcomes. Students work on a course project that spans the entire 16-week semester. The project has two phases. Phase 1 takes 4 weeks. After Phase 1, the teams exchange projects</w:t>
      </w:r>
      <w:r w:rsidR="00273CF2">
        <w:rPr>
          <w:rFonts w:ascii="Times New Roman" w:eastAsia="Times New Roman" w:hAnsi="Times New Roman" w:cs="Times New Roman"/>
        </w:rPr>
        <w:t xml:space="preserve"> </w:t>
      </w:r>
      <w:r w:rsidR="00273CF2">
        <w:rPr>
          <w:rFonts w:ascii="Times New Roman" w:eastAsia="Times New Roman" w:hAnsi="Times New Roman" w:cs="Times New Roman"/>
        </w:rPr>
        <w:fldChar w:fldCharType="begin"/>
      </w:r>
      <w:r w:rsidR="00273CF2">
        <w:rPr>
          <w:rFonts w:ascii="Times New Roman" w:eastAsia="Times New Roman" w:hAnsi="Times New Roman" w:cs="Times New Roman"/>
        </w:rPr>
        <w:instrText xml:space="preserve"> ADDIN ZOTERO_ITEM CSL_CITATION {"citationID":"0p902gDC","properties":{"formattedCitation":"[35]","plainCitation":"[35]","noteIndex":0},"citationItems":[{"id":2764,"uris":["http://zotero.org/groups/5216325/items/FMENLMVW"],"itemData":{"id":2764,"type":"webpage","abstract":"A Practical, Start-to-Finish Approach to Managing, Evolving, and Transforming Legacy IT Systems For every IT executive, manager, architect, program leader, project leader, and lead analyst “Richard and Kevin introduce us … - Selection from Eating the IT Elephant: Moving from Greenfield Development to Brownfield [Book]","language":"en","note":"ISBN: 9780137130122","title":"Eating the IT Elephant: Moving from Greenfield Development to Brownfield [Book]","title-short":"Eating the IT Elephant","URL":"https://www.oreilly.com/library/view/eating-the-it/9780137149469/","accessed":{"date-parts":[["2024",2,8]]}}}],"schema":"https://github.com/citation-style-language/schema/raw/master/csl-citation.json"} </w:instrText>
      </w:r>
      <w:r w:rsidR="00273CF2">
        <w:rPr>
          <w:rFonts w:ascii="Times New Roman" w:eastAsia="Times New Roman" w:hAnsi="Times New Roman" w:cs="Times New Roman"/>
        </w:rPr>
        <w:fldChar w:fldCharType="separate"/>
      </w:r>
      <w:r w:rsidR="00273CF2">
        <w:rPr>
          <w:rFonts w:ascii="Times New Roman" w:eastAsia="Times New Roman" w:hAnsi="Times New Roman" w:cs="Times New Roman"/>
          <w:noProof/>
        </w:rPr>
        <w:t>[35]</w:t>
      </w:r>
      <w:r w:rsidR="00273CF2">
        <w:rPr>
          <w:rFonts w:ascii="Times New Roman" w:eastAsia="Times New Roman" w:hAnsi="Times New Roman" w:cs="Times New Roman"/>
        </w:rPr>
        <w:fldChar w:fldCharType="end"/>
      </w:r>
      <w:r w:rsidRPr="6EA0FF76">
        <w:rPr>
          <w:rFonts w:ascii="Times New Roman" w:eastAsia="Times New Roman" w:hAnsi="Times New Roman" w:cs="Times New Roman"/>
        </w:rPr>
        <w:t xml:space="preserve"> and undertake the 12-week Phase 2 on top of another team’s implementation of Phase 1. During Phase 1, the students are applying concepts they have learned in previous coursework, such as file I/O and command-line interfaces. In Phase 2, the course staff provide support as students self-learn modern software engineering practices (e.g., continuous integration and continuous deployment) and cloud computing technologies (e.g., component selection and integration via infrastructure-as-code). The majority of the implementation is required to be done in TypeScript, a programming language that is not covered in the curriculum.</w:t>
      </w:r>
    </w:p>
    <w:p w14:paraId="3DEC268F" w14:textId="5D5C3E70" w:rsidR="2D7CA626" w:rsidRDefault="2D7CA626" w:rsidP="00506845">
      <w:pPr>
        <w:spacing w:line="259" w:lineRule="auto"/>
        <w:rPr>
          <w:rFonts w:ascii="Times New Roman" w:eastAsia="Times New Roman" w:hAnsi="Times New Roman" w:cs="Times New Roman"/>
        </w:rPr>
      </w:pPr>
    </w:p>
    <w:p w14:paraId="1ED7B789" w14:textId="0BD08249" w:rsidR="00506845" w:rsidRDefault="7607E52B" w:rsidP="7607E52B">
      <w:pPr>
        <w:rPr>
          <w:rFonts w:ascii="Times New Roman" w:eastAsia="Times New Roman" w:hAnsi="Times New Roman" w:cs="Times New Roman"/>
          <w:b/>
          <w:bCs/>
        </w:rPr>
      </w:pPr>
      <w:r w:rsidRPr="7607E52B">
        <w:rPr>
          <w:rFonts w:ascii="Times New Roman" w:eastAsia="Times New Roman" w:hAnsi="Times New Roman" w:cs="Times New Roman"/>
          <w:b/>
          <w:bCs/>
        </w:rPr>
        <w:t>LLM Policy</w:t>
      </w:r>
    </w:p>
    <w:p w14:paraId="12C57DF1" w14:textId="0EE96C9E" w:rsidR="7607E52B" w:rsidRDefault="7607E52B" w:rsidP="7607E52B">
      <w:pPr>
        <w:rPr>
          <w:rFonts w:ascii="Times New Roman" w:eastAsia="Times New Roman" w:hAnsi="Times New Roman" w:cs="Times New Roman"/>
          <w:b/>
          <w:bCs/>
        </w:rPr>
      </w:pPr>
    </w:p>
    <w:p w14:paraId="728EA61D" w14:textId="641C6A53" w:rsidR="659E2AB5" w:rsidRDefault="7607E52B" w:rsidP="3FAC8DE5">
      <w:pPr>
        <w:rPr>
          <w:rFonts w:ascii="Times New Roman" w:eastAsia="Times New Roman" w:hAnsi="Times New Roman" w:cs="Times New Roman"/>
        </w:rPr>
      </w:pPr>
      <w:r w:rsidRPr="7607E52B">
        <w:rPr>
          <w:rFonts w:ascii="Times New Roman" w:eastAsia="Times New Roman" w:hAnsi="Times New Roman" w:cs="Times New Roman"/>
        </w:rPr>
        <w:t xml:space="preserve">In light of the advent of LLMs, the course staff revised the syllabus in the Fall 2023 offering of ECE </w:t>
      </w:r>
      <w:r w:rsidR="007F02C1">
        <w:rPr>
          <w:rFonts w:ascii="Times New Roman" w:eastAsia="Times New Roman" w:hAnsi="Times New Roman" w:cs="Times New Roman"/>
        </w:rPr>
        <w:t>461</w:t>
      </w:r>
      <w:r w:rsidRPr="7607E52B">
        <w:rPr>
          <w:rFonts w:ascii="Times New Roman" w:eastAsia="Times New Roman" w:hAnsi="Times New Roman" w:cs="Times New Roman"/>
        </w:rPr>
        <w:t>. The following snippet from the Fall 2023 syllabus outlines the course policy regarding the use of LLM tools.</w:t>
      </w:r>
    </w:p>
    <w:p w14:paraId="6FE7AE6C" w14:textId="77777777" w:rsidR="659E2AB5" w:rsidRDefault="659E2AB5" w:rsidP="0E675E98">
      <w:pPr>
        <w:rPr>
          <w:rFonts w:ascii="Times New Roman" w:eastAsia="Times New Roman" w:hAnsi="Times New Roman" w:cs="Times New Roman"/>
        </w:rPr>
      </w:pPr>
    </w:p>
    <w:p w14:paraId="009243E3" w14:textId="52065139" w:rsidR="659E2AB5" w:rsidRDefault="16A688BF" w:rsidP="16A688BF">
      <w:pPr>
        <w:ind w:left="720"/>
        <w:rPr>
          <w:rFonts w:ascii="Times New Roman" w:eastAsia="Times New Roman" w:hAnsi="Times New Roman" w:cs="Times New Roman"/>
          <w:i/>
          <w:iCs/>
        </w:rPr>
      </w:pPr>
      <w:r w:rsidRPr="16A688BF">
        <w:rPr>
          <w:rFonts w:ascii="Times New Roman" w:eastAsia="Times New Roman" w:hAnsi="Times New Roman" w:cs="Times New Roman"/>
          <w:i/>
          <w:iCs/>
        </w:rPr>
        <w:t>“Despite their limitations, [LLM] tools are already transforming the discipline of software engineering. Engineers who figure out how to use them will get promoted. Those who do not will miss out on opportunities. Therefore, the use of these tools is mandatory…You will be required to use such tools as part of your project, in a manner that you and your team will determine.”</w:t>
      </w:r>
    </w:p>
    <w:p w14:paraId="08B97CB1" w14:textId="77777777" w:rsidR="003F5E39" w:rsidRDefault="003F5E39" w:rsidP="003F5E39">
      <w:pPr>
        <w:rPr>
          <w:rFonts w:ascii="Times New Roman" w:eastAsia="Times New Roman" w:hAnsi="Times New Roman" w:cs="Times New Roman"/>
        </w:rPr>
      </w:pPr>
    </w:p>
    <w:p w14:paraId="6DBDAC74" w14:textId="5C519433" w:rsidR="45DCAFF5" w:rsidRDefault="71851F71" w:rsidP="71851F71">
      <w:pPr>
        <w:spacing w:line="259" w:lineRule="auto"/>
        <w:rPr>
          <w:rFonts w:ascii="Times New Roman" w:eastAsia="Times New Roman" w:hAnsi="Times New Roman" w:cs="Times New Roman"/>
        </w:rPr>
      </w:pPr>
      <w:r w:rsidRPr="71851F71">
        <w:rPr>
          <w:rFonts w:ascii="Times New Roman" w:eastAsia="Times New Roman" w:hAnsi="Times New Roman" w:cs="Times New Roman"/>
        </w:rPr>
        <w:t>In addition to the syllabus, the project assignment reaffirmed the requirement to use LLMs and provided examples for students to explore.</w:t>
      </w:r>
      <w:r w:rsidR="45DCAFF5">
        <w:tab/>
      </w:r>
    </w:p>
    <w:p w14:paraId="44729033" w14:textId="0CA47128" w:rsidR="45DCAFF5" w:rsidRDefault="45DCAFF5" w:rsidP="45DCAFF5">
      <w:pPr>
        <w:rPr>
          <w:rFonts w:ascii="Times New Roman" w:eastAsia="Times New Roman" w:hAnsi="Times New Roman" w:cs="Times New Roman"/>
        </w:rPr>
      </w:pPr>
    </w:p>
    <w:p w14:paraId="0628A286" w14:textId="7F2CBAB5" w:rsidR="45DCAFF5" w:rsidRDefault="71851F71" w:rsidP="71851F71">
      <w:pPr>
        <w:ind w:left="720"/>
        <w:rPr>
          <w:rFonts w:ascii="Times New Roman" w:eastAsia="Times New Roman" w:hAnsi="Times New Roman" w:cs="Times New Roman"/>
          <w:i/>
          <w:iCs/>
        </w:rPr>
      </w:pPr>
      <w:r w:rsidRPr="71851F71">
        <w:rPr>
          <w:rFonts w:ascii="Times New Roman" w:eastAsia="Times New Roman" w:hAnsi="Times New Roman" w:cs="Times New Roman"/>
          <w:i/>
          <w:iCs/>
        </w:rPr>
        <w:t>“Your team must use a large language model. I recommend GitHub’s Copilot or Meta’s Code Llama. Your Project Plan should include a description of how you used the LLM in a responsible way.”</w:t>
      </w:r>
    </w:p>
    <w:p w14:paraId="1CFCA649" w14:textId="52E3A27A" w:rsidR="45DCAFF5" w:rsidRDefault="45DCAFF5" w:rsidP="45DCAFF5">
      <w:pPr>
        <w:rPr>
          <w:rFonts w:ascii="Times New Roman" w:eastAsia="Times New Roman" w:hAnsi="Times New Roman" w:cs="Times New Roman"/>
        </w:rPr>
      </w:pPr>
    </w:p>
    <w:p w14:paraId="086D7944" w14:textId="64F558A0" w:rsidR="659E2AB5" w:rsidRDefault="619A8EA8" w:rsidP="003F5E39">
      <w:pPr>
        <w:rPr>
          <w:rFonts w:ascii="Times New Roman" w:eastAsia="Times New Roman" w:hAnsi="Times New Roman" w:cs="Times New Roman"/>
        </w:rPr>
      </w:pPr>
      <w:r w:rsidRPr="619A8EA8">
        <w:rPr>
          <w:rFonts w:ascii="Times New Roman" w:eastAsia="Times New Roman" w:hAnsi="Times New Roman" w:cs="Times New Roman"/>
        </w:rPr>
        <w:t>Although the LLM policy allows students to use LLMs in whatever capacity they see necessary, the course syllabus includes a policy on plagiarism that (deliberately) does not mention LLMs. The following snippet defines plagiarism and the course instructor’s guidelines on how to ethically re-use an original work:</w:t>
      </w:r>
    </w:p>
    <w:p w14:paraId="06392465" w14:textId="77777777" w:rsidR="659E2AB5" w:rsidRDefault="659E2AB5" w:rsidP="0E675E98">
      <w:pPr>
        <w:ind w:firstLine="360"/>
        <w:rPr>
          <w:rFonts w:ascii="Times New Roman" w:eastAsia="Times New Roman" w:hAnsi="Times New Roman" w:cs="Times New Roman"/>
        </w:rPr>
      </w:pPr>
    </w:p>
    <w:p w14:paraId="7141C2DC" w14:textId="4B4DC1D9" w:rsidR="659E2AB5" w:rsidRDefault="46E7FE60" w:rsidP="46E7FE60">
      <w:pPr>
        <w:ind w:left="720"/>
        <w:rPr>
          <w:rFonts w:ascii="Times New Roman" w:eastAsia="Times New Roman" w:hAnsi="Times New Roman" w:cs="Times New Roman"/>
          <w:i/>
          <w:iCs/>
        </w:rPr>
      </w:pPr>
      <w:r w:rsidRPr="46E7FE60">
        <w:rPr>
          <w:rFonts w:ascii="Times New Roman" w:eastAsia="Times New Roman" w:hAnsi="Times New Roman" w:cs="Times New Roman"/>
          <w:i/>
          <w:iCs/>
        </w:rPr>
        <w:t>“In each kind of assignment, the primary consideration is that you clearly indicate which parts of your submission are your own work, and which parts are communicating someone else’s work. A failure to make this distinction is commonly called plagiarism. However, in the engineering workplace, what academics call ‘plagiarism’ is usually thought of as ‘benefitting from someone else’s expertise’. Engineering knowledge is communal expertise hard-won over many years. With this in mind, I am open – indeed desirous – to see you learn how to re-use concepts and code. But thoughtfully! In your assignments, you must justify your decisions. This includes re-use decisions, e.g. of designs, of components, or of tests.”</w:t>
      </w:r>
    </w:p>
    <w:p w14:paraId="30D65BA1" w14:textId="05D0A170" w:rsidR="2B57E21D" w:rsidRDefault="2B57E21D" w:rsidP="0E675E98">
      <w:pPr>
        <w:ind w:left="720"/>
        <w:rPr>
          <w:rFonts w:ascii="Times New Roman" w:eastAsia="Times New Roman" w:hAnsi="Times New Roman" w:cs="Times New Roman"/>
        </w:rPr>
      </w:pPr>
    </w:p>
    <w:p w14:paraId="2ABEBACB" w14:textId="280C9740" w:rsidR="36294CFD" w:rsidRDefault="7607E52B" w:rsidP="36294CFD">
      <w:pPr>
        <w:rPr>
          <w:rFonts w:ascii="Times New Roman" w:eastAsia="Times New Roman" w:hAnsi="Times New Roman" w:cs="Times New Roman"/>
          <w:b/>
          <w:bCs/>
        </w:rPr>
      </w:pPr>
      <w:r w:rsidRPr="7607E52B">
        <w:rPr>
          <w:rFonts w:ascii="Times New Roman" w:eastAsia="Times New Roman" w:hAnsi="Times New Roman" w:cs="Times New Roman"/>
          <w:b/>
          <w:bCs/>
        </w:rPr>
        <w:t>LLM Pedagogy</w:t>
      </w:r>
    </w:p>
    <w:p w14:paraId="71C0959F" w14:textId="5C6189FB" w:rsidR="7607E52B" w:rsidRDefault="7607E52B" w:rsidP="7607E52B">
      <w:pPr>
        <w:rPr>
          <w:rFonts w:ascii="Times New Roman" w:eastAsia="Times New Roman" w:hAnsi="Times New Roman" w:cs="Times New Roman"/>
          <w:b/>
          <w:bCs/>
        </w:rPr>
      </w:pPr>
    </w:p>
    <w:p w14:paraId="3659C443" w14:textId="2EDAD27D" w:rsidR="76F6BD3D" w:rsidRDefault="5663843C" w:rsidP="76F6BD3D">
      <w:pPr>
        <w:spacing w:line="259" w:lineRule="auto"/>
        <w:rPr>
          <w:rFonts w:ascii="Times New Roman" w:eastAsia="Times New Roman" w:hAnsi="Times New Roman" w:cs="Times New Roman"/>
        </w:rPr>
      </w:pPr>
      <w:r w:rsidRPr="5663843C">
        <w:rPr>
          <w:rFonts w:ascii="Times New Roman" w:eastAsia="Times New Roman" w:hAnsi="Times New Roman" w:cs="Times New Roman"/>
        </w:rPr>
        <w:t xml:space="preserve">To support students in using LLMs, the course staff developed a learning module that discussed LLMs and their potential use in software engineering activities in general and in the course project in particular. Guided by works such as </w:t>
      </w:r>
      <w:r w:rsidR="1F88DF58" w:rsidRPr="5663843C">
        <w:rPr>
          <w:rFonts w:ascii="Times New Roman" w:eastAsia="Times New Roman" w:hAnsi="Times New Roman" w:cs="Times New Roman"/>
        </w:rPr>
        <w:fldChar w:fldCharType="begin"/>
      </w:r>
      <w:r w:rsidR="00625C79">
        <w:rPr>
          <w:rFonts w:ascii="Times New Roman" w:eastAsia="Times New Roman" w:hAnsi="Times New Roman" w:cs="Times New Roman"/>
        </w:rPr>
        <w:instrText xml:space="preserve"> ADDIN ZOTERO_ITEM CSL_CITATION {"citationID":"G75w62N0","properties":{"formattedCitation":"[18]","plainCitation":"[18]","noteIndex":0},"citationItems":[{"id":26,"uris":["http://zotero.org/groups/5216325/items/DWKD8J3Z"],"itemData":{"id":26,"type":"article","abstract":"This paper presents prompt design techniques for software engineering, in the form of patterns, to solve common problems when using large language models (LLMs), such as ChatGPT to automate common software engineering activities, such as ensuring code is decoupled from third-party libraries and creating an API speciﬁcation from a requirements list. This paper provides two contributions to research on using LLMs for software engineering. First, it provides a catalog of patterns for software engineering that classiﬁes patterns according to the types of problems they solve. Second, it explores several prompt patterns that have been applied to improve requirements elicitation, rapid prototyping, code quality, deployment, and testing.","language":"en","note":"arXiv:2303.07839 [cs]","number":"arXiv:2303.07839","publisher":"arXiv","source":"arXiv.org","title":"ChatGPT Prompt Patterns for Improving Code Quality, Refactoring, Requirements Elicitation, and Software Design","URL":"http://arxiv.org/abs/2303.07839","author":[{"family":"White","given":"Jules"},{"family":"Hays","given":"Sam"},{"family":"Fu","given":"Quchen"},{"family":"Spencer-Smith","given":"Jesse"},{"family":"Schmidt","given":"Douglas C."}],"accessed":{"date-parts":[["2023",10,3]]},"issued":{"date-parts":[["2023",3,11]]}}}],"schema":"https://github.com/citation-style-language/schema/raw/master/csl-citation.json"} </w:instrText>
      </w:r>
      <w:r w:rsidR="1F88DF58" w:rsidRPr="5663843C">
        <w:rPr>
          <w:rFonts w:ascii="Times New Roman" w:eastAsia="Times New Roman" w:hAnsi="Times New Roman" w:cs="Times New Roman"/>
        </w:rPr>
        <w:fldChar w:fldCharType="separate"/>
      </w:r>
      <w:r w:rsidR="00625C79">
        <w:rPr>
          <w:rFonts w:ascii="Times New Roman" w:eastAsia="Times New Roman" w:hAnsi="Times New Roman" w:cs="Times New Roman"/>
          <w:noProof/>
        </w:rPr>
        <w:t>[18]</w:t>
      </w:r>
      <w:r w:rsidR="1F88DF58" w:rsidRPr="5663843C">
        <w:rPr>
          <w:rFonts w:ascii="Times New Roman" w:eastAsia="Times New Roman" w:hAnsi="Times New Roman" w:cs="Times New Roman"/>
        </w:rPr>
        <w:fldChar w:fldCharType="end"/>
      </w:r>
      <w:r w:rsidRPr="5663843C">
        <w:rPr>
          <w:rFonts w:ascii="Times New Roman" w:eastAsia="Times New Roman" w:hAnsi="Times New Roman" w:cs="Times New Roman"/>
        </w:rPr>
        <w:t xml:space="preserve">, the lecture described LLM technology and ways to interact with an LLM to refine requirements, specify a system, and simulate it. The accompanying homework had students apply these concepts to develop and begin implementing a test plan for their project using the </w:t>
      </w:r>
      <w:proofErr w:type="spellStart"/>
      <w:r w:rsidRPr="5663843C">
        <w:rPr>
          <w:rFonts w:ascii="Times New Roman" w:eastAsia="Times New Roman" w:hAnsi="Times New Roman" w:cs="Times New Roman"/>
        </w:rPr>
        <w:t>ChatGPT</w:t>
      </w:r>
      <w:proofErr w:type="spellEnd"/>
      <w:r w:rsidRPr="5663843C">
        <w:rPr>
          <w:rFonts w:ascii="Times New Roman" w:eastAsia="Times New Roman" w:hAnsi="Times New Roman" w:cs="Times New Roman"/>
        </w:rPr>
        <w:t xml:space="preserve"> LLM. These pedagogical materials will accompany the final version of the paper.</w:t>
      </w:r>
    </w:p>
    <w:p w14:paraId="5EAD6871" w14:textId="21100709" w:rsidR="659E2AB5" w:rsidRDefault="659E2AB5" w:rsidP="0E675E98">
      <w:pPr>
        <w:rPr>
          <w:rFonts w:ascii="Times New Roman" w:eastAsia="Times New Roman" w:hAnsi="Times New Roman" w:cs="Times New Roman"/>
          <w:b/>
          <w:bCs/>
        </w:rPr>
      </w:pPr>
    </w:p>
    <w:p w14:paraId="140B0F36" w14:textId="77777777" w:rsidR="659E2AB5" w:rsidRDefault="0E675E98" w:rsidP="003F5E39">
      <w:pPr>
        <w:jc w:val="center"/>
        <w:rPr>
          <w:rFonts w:ascii="Times New Roman" w:eastAsia="Times New Roman" w:hAnsi="Times New Roman" w:cs="Times New Roman"/>
          <w:b/>
          <w:bCs/>
        </w:rPr>
      </w:pPr>
      <w:r w:rsidRPr="0E675E98">
        <w:rPr>
          <w:rFonts w:ascii="Times New Roman" w:eastAsia="Times New Roman" w:hAnsi="Times New Roman" w:cs="Times New Roman"/>
          <w:b/>
          <w:bCs/>
        </w:rPr>
        <w:t>Research Questions</w:t>
      </w:r>
    </w:p>
    <w:p w14:paraId="0D141CBF" w14:textId="77777777" w:rsidR="659E2AB5" w:rsidRDefault="659E2AB5" w:rsidP="0E675E98">
      <w:pPr>
        <w:rPr>
          <w:rFonts w:ascii="Times New Roman" w:eastAsia="Times New Roman" w:hAnsi="Times New Roman" w:cs="Times New Roman"/>
          <w:b/>
          <w:bCs/>
        </w:rPr>
      </w:pPr>
    </w:p>
    <w:p w14:paraId="517838D9" w14:textId="357B0A86" w:rsidR="659E2AB5" w:rsidRDefault="36294CFD" w:rsidP="00364AA5">
      <w:pPr>
        <w:rPr>
          <w:rFonts w:ascii="Times New Roman" w:eastAsia="Times New Roman" w:hAnsi="Times New Roman" w:cs="Times New Roman"/>
        </w:rPr>
      </w:pPr>
      <w:r w:rsidRPr="36294CFD">
        <w:rPr>
          <w:rFonts w:ascii="Times New Roman" w:eastAsia="Times New Roman" w:hAnsi="Times New Roman" w:cs="Times New Roman"/>
        </w:rPr>
        <w:t>Ultimately, this study aims to understand how students in an upper-level software engineering course interact with LLMs in their academic work. More specifically, we intend to observe two points of interest: student-developed use cases for LLM operations and student-perceived impacts that LLMs have on their learning. Therefore, we investigate two research questions:</w:t>
      </w:r>
    </w:p>
    <w:p w14:paraId="4F42AC85" w14:textId="77777777" w:rsidR="659E2AB5" w:rsidRDefault="659E2AB5" w:rsidP="0E675E98">
      <w:pPr>
        <w:rPr>
          <w:rFonts w:ascii="Times New Roman" w:eastAsia="Times New Roman" w:hAnsi="Times New Roman" w:cs="Times New Roman"/>
        </w:rPr>
      </w:pPr>
    </w:p>
    <w:p w14:paraId="6AAD71B0" w14:textId="4743F2B9" w:rsidR="659E2AB5" w:rsidRDefault="36294CFD" w:rsidP="00F25A85">
      <w:pPr>
        <w:rPr>
          <w:rFonts w:ascii="Times New Roman" w:eastAsia="Times New Roman" w:hAnsi="Times New Roman" w:cs="Times New Roman"/>
        </w:rPr>
      </w:pPr>
      <w:r w:rsidRPr="36294CFD">
        <w:rPr>
          <w:rFonts w:ascii="Times New Roman" w:eastAsia="Times New Roman" w:hAnsi="Times New Roman" w:cs="Times New Roman"/>
        </w:rPr>
        <w:t>RQ1: How do students integrate LLMs into coursework when policies allow unrestricted access?</w:t>
      </w:r>
    </w:p>
    <w:p w14:paraId="2D9DA4A2" w14:textId="77777777" w:rsidR="00F25A85" w:rsidRDefault="00F25A85" w:rsidP="00F25A85">
      <w:pPr>
        <w:rPr>
          <w:rFonts w:ascii="Times New Roman" w:eastAsia="Times New Roman" w:hAnsi="Times New Roman" w:cs="Times New Roman"/>
        </w:rPr>
      </w:pPr>
    </w:p>
    <w:p w14:paraId="05DF62C6" w14:textId="734FA780" w:rsidR="00F25A85" w:rsidRDefault="00F25A85" w:rsidP="00F25A85">
      <w:pPr>
        <w:rPr>
          <w:rFonts w:ascii="Times New Roman" w:eastAsia="Times New Roman" w:hAnsi="Times New Roman" w:cs="Times New Roman"/>
        </w:rPr>
      </w:pPr>
      <w:r w:rsidRPr="0E675E98">
        <w:rPr>
          <w:rFonts w:ascii="Times New Roman" w:eastAsia="Times New Roman" w:hAnsi="Times New Roman" w:cs="Times New Roman"/>
        </w:rPr>
        <w:t>RQ</w:t>
      </w:r>
      <w:r>
        <w:rPr>
          <w:rFonts w:ascii="Times New Roman" w:eastAsia="Times New Roman" w:hAnsi="Times New Roman" w:cs="Times New Roman"/>
        </w:rPr>
        <w:t>2</w:t>
      </w:r>
      <w:r w:rsidRPr="0E675E98">
        <w:rPr>
          <w:rFonts w:ascii="Times New Roman" w:eastAsia="Times New Roman" w:hAnsi="Times New Roman" w:cs="Times New Roman"/>
        </w:rPr>
        <w:t>: How does the use of LLMs influence students’ perceptions of their learning?</w:t>
      </w:r>
    </w:p>
    <w:p w14:paraId="4CD17DF0" w14:textId="783A45D2" w:rsidR="659E2AB5" w:rsidRDefault="659E2AB5" w:rsidP="0E675E98">
      <w:pPr>
        <w:rPr>
          <w:rFonts w:ascii="Times New Roman" w:eastAsia="Times New Roman" w:hAnsi="Times New Roman" w:cs="Times New Roman"/>
        </w:rPr>
      </w:pPr>
    </w:p>
    <w:p w14:paraId="53FC9ED7" w14:textId="3D4AD2C8" w:rsidR="659E2AB5" w:rsidRDefault="0E675E98" w:rsidP="003F5E39">
      <w:pPr>
        <w:jc w:val="center"/>
        <w:rPr>
          <w:rFonts w:ascii="Times New Roman" w:eastAsia="Times New Roman" w:hAnsi="Times New Roman" w:cs="Times New Roman"/>
          <w:b/>
          <w:bCs/>
        </w:rPr>
      </w:pPr>
      <w:r w:rsidRPr="0E675E98">
        <w:rPr>
          <w:rFonts w:ascii="Times New Roman" w:eastAsia="Times New Roman" w:hAnsi="Times New Roman" w:cs="Times New Roman"/>
          <w:b/>
          <w:bCs/>
        </w:rPr>
        <w:t>Methods</w:t>
      </w:r>
    </w:p>
    <w:p w14:paraId="436E9E8E" w14:textId="77777777" w:rsidR="005669BA" w:rsidRDefault="005669BA" w:rsidP="0E675E98">
      <w:pPr>
        <w:rPr>
          <w:rFonts w:ascii="Times New Roman" w:eastAsia="Times New Roman" w:hAnsi="Times New Roman" w:cs="Times New Roman"/>
        </w:rPr>
      </w:pPr>
    </w:p>
    <w:p w14:paraId="7D556975" w14:textId="1A6C46BC" w:rsidR="659E2AB5" w:rsidRDefault="3FAC8DE5" w:rsidP="3FAC8DE5">
      <w:pPr>
        <w:rPr>
          <w:rFonts w:ascii="Times New Roman" w:eastAsia="Times New Roman" w:hAnsi="Times New Roman" w:cs="Times New Roman"/>
        </w:rPr>
      </w:pPr>
      <w:r w:rsidRPr="3FAC8DE5">
        <w:rPr>
          <w:rFonts w:ascii="Times New Roman" w:eastAsia="Times New Roman" w:hAnsi="Times New Roman" w:cs="Times New Roman"/>
        </w:rPr>
        <w:t xml:space="preserve">We conducted interviews with students in the </w:t>
      </w:r>
      <w:r w:rsidR="007F02C1">
        <w:rPr>
          <w:rFonts w:ascii="Times New Roman" w:eastAsia="Times New Roman" w:hAnsi="Times New Roman" w:cs="Times New Roman"/>
        </w:rPr>
        <w:t>ECE 461</w:t>
      </w:r>
      <w:r w:rsidRPr="3FAC8DE5">
        <w:rPr>
          <w:rFonts w:ascii="Times New Roman" w:eastAsia="Times New Roman" w:hAnsi="Times New Roman" w:cs="Times New Roman"/>
        </w:rPr>
        <w:t xml:space="preserve"> course at two points in the Fall 2023 semester: once at the halfway point and once at the end. The interview transcripts were then thematically reviewed in a multi-step process, and then analyzed and interpreted. In this section we describe the participants, data collection, and data analysis.</w:t>
      </w:r>
    </w:p>
    <w:p w14:paraId="069F566D" w14:textId="3B475C5F" w:rsidR="0E675E98" w:rsidRDefault="0E675E98" w:rsidP="0E675E98">
      <w:pPr>
        <w:rPr>
          <w:rFonts w:ascii="Times New Roman" w:eastAsia="Times New Roman" w:hAnsi="Times New Roman" w:cs="Times New Roman"/>
          <w:b/>
          <w:bCs/>
        </w:rPr>
      </w:pPr>
    </w:p>
    <w:p w14:paraId="64E83850" w14:textId="05DC41E2" w:rsidR="4953D8C3" w:rsidRDefault="4953D8C3" w:rsidP="4953D8C3">
      <w:pPr>
        <w:spacing w:line="259" w:lineRule="auto"/>
      </w:pPr>
      <w:r w:rsidRPr="4953D8C3">
        <w:rPr>
          <w:rFonts w:ascii="Times New Roman" w:eastAsia="Times New Roman" w:hAnsi="Times New Roman" w:cs="Times New Roman"/>
          <w:b/>
          <w:bCs/>
        </w:rPr>
        <w:t>Participant Recruitment</w:t>
      </w:r>
    </w:p>
    <w:p w14:paraId="6A10311D" w14:textId="081A08B3" w:rsidR="659E2AB5" w:rsidRDefault="659E2AB5" w:rsidP="0E675E98">
      <w:pPr>
        <w:rPr>
          <w:rFonts w:ascii="Times New Roman" w:eastAsia="Times New Roman" w:hAnsi="Times New Roman" w:cs="Times New Roman"/>
          <w:b/>
          <w:bCs/>
        </w:rPr>
      </w:pPr>
    </w:p>
    <w:p w14:paraId="00023363" w14:textId="0FFD7A97" w:rsidR="659E2AB5" w:rsidRDefault="1F4331D9" w:rsidP="003F5E39">
      <w:pPr>
        <w:spacing w:line="259" w:lineRule="auto"/>
        <w:rPr>
          <w:rFonts w:ascii="Times New Roman" w:eastAsia="Times New Roman" w:hAnsi="Times New Roman" w:cs="Times New Roman"/>
        </w:rPr>
      </w:pPr>
      <w:r w:rsidRPr="1F4331D9">
        <w:rPr>
          <w:rFonts w:ascii="Times New Roman" w:eastAsia="Times New Roman" w:hAnsi="Times New Roman" w:cs="Times New Roman"/>
        </w:rPr>
        <w:t>At the midway point of the Fall 2023 semester, students were briefed on the study during an in-class presentation by one of the research group members. The presentation covered the researchers’ motivations for the study, what participation would entail for those who opted into the study, and the financial incentives for participation. In line with our IRB protocol (</w:t>
      </w:r>
      <w:r w:rsidR="007F02C1">
        <w:rPr>
          <w:rFonts w:ascii="Times New Roman" w:eastAsia="Times New Roman" w:hAnsi="Times New Roman" w:cs="Times New Roman"/>
        </w:rPr>
        <w:t>Purdue</w:t>
      </w:r>
      <w:r w:rsidRPr="1F4331D9">
        <w:rPr>
          <w:rFonts w:ascii="Times New Roman" w:eastAsia="Times New Roman" w:hAnsi="Times New Roman" w:cs="Times New Roman"/>
        </w:rPr>
        <w:t xml:space="preserve"> #2023-1460), students were assured that their participation in the study was entirely optional and that their identities would remain anonymous to their course instructor until the end of the semester. This process was followed to ensure that class grades would not be impacted by students’ decisions to engage with the study or not. During the in-class presentation, a survey link was provided where students could sign up to participate in the study. Students who signed up via the survey were then contacted by members of the research team to schedule interviews. Participants were given a $20 gift card for each interview that they completed. Of the 75 students enrolled, nine registered for interviews. Demographic information for the course and the participants can be found in Table 2. </w:t>
      </w:r>
    </w:p>
    <w:p w14:paraId="4868A67A" w14:textId="77777777" w:rsidR="659E2AB5" w:rsidRDefault="659E2AB5" w:rsidP="0E675E98">
      <w:pPr>
        <w:rPr>
          <w:rFonts w:ascii="Times New Roman" w:eastAsia="Times New Roman" w:hAnsi="Times New Roman" w:cs="Times New Roman"/>
        </w:rPr>
      </w:pPr>
    </w:p>
    <w:p w14:paraId="046C9D61" w14:textId="7E797CF0" w:rsidR="659E2AB5" w:rsidRDefault="5B50D0B8" w:rsidP="0E675E98">
      <w:pPr>
        <w:rPr>
          <w:rFonts w:ascii="Times New Roman" w:eastAsia="Times New Roman" w:hAnsi="Times New Roman" w:cs="Times New Roman"/>
        </w:rPr>
      </w:pPr>
      <w:r w:rsidRPr="5B50D0B8">
        <w:rPr>
          <w:rFonts w:ascii="Times New Roman" w:eastAsia="Times New Roman" w:hAnsi="Times New Roman" w:cs="Times New Roman"/>
        </w:rPr>
        <w:t>Table 2. Participant demographics.</w:t>
      </w:r>
    </w:p>
    <w:tbl>
      <w:tblPr>
        <w:tblStyle w:val="TableGrid"/>
        <w:tblW w:w="0" w:type="auto"/>
        <w:jc w:val="center"/>
        <w:tblLook w:val="04A0" w:firstRow="1" w:lastRow="0" w:firstColumn="1" w:lastColumn="0" w:noHBand="0" w:noVBand="1"/>
      </w:tblPr>
      <w:tblGrid>
        <w:gridCol w:w="4863"/>
        <w:gridCol w:w="4487"/>
      </w:tblGrid>
      <w:tr w:rsidR="659E2AB5" w14:paraId="32A5B436" w14:textId="77777777" w:rsidTr="76F6BD3D">
        <w:trPr>
          <w:trHeight w:val="300"/>
          <w:jc w:val="center"/>
        </w:trPr>
        <w:tc>
          <w:tcPr>
            <w:tcW w:w="9540" w:type="dxa"/>
            <w:gridSpan w:val="2"/>
            <w:shd w:val="clear" w:color="auto" w:fill="E7E6E6" w:themeFill="background2"/>
          </w:tcPr>
          <w:p w14:paraId="44455DFC" w14:textId="159690C0" w:rsidR="659E2AB5" w:rsidRPr="0016162A" w:rsidRDefault="0061766A" w:rsidP="0E675E98">
            <w:pPr>
              <w:rPr>
                <w:rFonts w:ascii="Times New Roman" w:eastAsia="Times New Roman" w:hAnsi="Times New Roman" w:cs="Times New Roman"/>
              </w:rPr>
            </w:pPr>
            <w:r>
              <w:rPr>
                <w:rFonts w:ascii="Times New Roman" w:eastAsia="Times New Roman" w:hAnsi="Times New Roman" w:cs="Times New Roman"/>
              </w:rPr>
              <w:t>Major</w:t>
            </w:r>
          </w:p>
        </w:tc>
      </w:tr>
      <w:tr w:rsidR="659E2AB5" w14:paraId="14FBFEBB" w14:textId="77777777" w:rsidTr="76F6BD3D">
        <w:trPr>
          <w:trHeight w:val="300"/>
          <w:jc w:val="center"/>
        </w:trPr>
        <w:tc>
          <w:tcPr>
            <w:tcW w:w="4950" w:type="dxa"/>
            <w:shd w:val="clear" w:color="auto" w:fill="auto"/>
          </w:tcPr>
          <w:p w14:paraId="54A8C412" w14:textId="120CE57A" w:rsidR="659E2AB5" w:rsidRPr="0016162A" w:rsidRDefault="0061766A" w:rsidP="0E675E98">
            <w:pPr>
              <w:rPr>
                <w:rFonts w:ascii="Times New Roman" w:eastAsia="Times New Roman" w:hAnsi="Times New Roman" w:cs="Times New Roman"/>
              </w:rPr>
            </w:pPr>
            <w:r>
              <w:rPr>
                <w:rFonts w:ascii="Times New Roman" w:eastAsia="Times New Roman" w:hAnsi="Times New Roman" w:cs="Times New Roman"/>
              </w:rPr>
              <w:t>Computer engineering</w:t>
            </w:r>
          </w:p>
        </w:tc>
        <w:tc>
          <w:tcPr>
            <w:tcW w:w="4590" w:type="dxa"/>
            <w:shd w:val="clear" w:color="auto" w:fill="auto"/>
          </w:tcPr>
          <w:p w14:paraId="73BD4C5F" w14:textId="1116C897"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9</w:t>
            </w:r>
          </w:p>
        </w:tc>
      </w:tr>
      <w:tr w:rsidR="659E2AB5" w14:paraId="4C3539CD" w14:textId="77777777" w:rsidTr="76F6BD3D">
        <w:trPr>
          <w:trHeight w:val="300"/>
          <w:jc w:val="center"/>
        </w:trPr>
        <w:tc>
          <w:tcPr>
            <w:tcW w:w="4950" w:type="dxa"/>
            <w:shd w:val="clear" w:color="auto" w:fill="auto"/>
          </w:tcPr>
          <w:p w14:paraId="2A5691C8" w14:textId="77777777"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Other</w:t>
            </w:r>
          </w:p>
        </w:tc>
        <w:tc>
          <w:tcPr>
            <w:tcW w:w="4590" w:type="dxa"/>
            <w:shd w:val="clear" w:color="auto" w:fill="auto"/>
          </w:tcPr>
          <w:p w14:paraId="7A63244C" w14:textId="3219FD4E"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0</w:t>
            </w:r>
          </w:p>
        </w:tc>
      </w:tr>
      <w:tr w:rsidR="659E2AB5" w14:paraId="03069F87" w14:textId="77777777" w:rsidTr="76F6BD3D">
        <w:trPr>
          <w:trHeight w:val="300"/>
          <w:jc w:val="center"/>
        </w:trPr>
        <w:tc>
          <w:tcPr>
            <w:tcW w:w="9540" w:type="dxa"/>
            <w:gridSpan w:val="2"/>
            <w:shd w:val="clear" w:color="auto" w:fill="E7E6E6" w:themeFill="background2"/>
          </w:tcPr>
          <w:p w14:paraId="1DF23EB7" w14:textId="6083CA70"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Class standing</w:t>
            </w:r>
          </w:p>
        </w:tc>
      </w:tr>
      <w:tr w:rsidR="659E2AB5" w14:paraId="29586671" w14:textId="77777777" w:rsidTr="76F6BD3D">
        <w:trPr>
          <w:trHeight w:val="300"/>
          <w:jc w:val="center"/>
        </w:trPr>
        <w:tc>
          <w:tcPr>
            <w:tcW w:w="4950" w:type="dxa"/>
            <w:shd w:val="clear" w:color="auto" w:fill="auto"/>
          </w:tcPr>
          <w:p w14:paraId="18949C58" w14:textId="77777777"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Senior</w:t>
            </w:r>
          </w:p>
        </w:tc>
        <w:tc>
          <w:tcPr>
            <w:tcW w:w="4590" w:type="dxa"/>
            <w:shd w:val="clear" w:color="auto" w:fill="auto"/>
          </w:tcPr>
          <w:p w14:paraId="792E2AA4" w14:textId="2A1778DF"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7</w:t>
            </w:r>
          </w:p>
        </w:tc>
      </w:tr>
      <w:tr w:rsidR="659E2AB5" w14:paraId="6A3DC0EA" w14:textId="77777777" w:rsidTr="76F6BD3D">
        <w:trPr>
          <w:trHeight w:val="300"/>
          <w:jc w:val="center"/>
        </w:trPr>
        <w:tc>
          <w:tcPr>
            <w:tcW w:w="4950" w:type="dxa"/>
            <w:shd w:val="clear" w:color="auto" w:fill="auto"/>
          </w:tcPr>
          <w:p w14:paraId="0229DD87" w14:textId="77777777"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Junior</w:t>
            </w:r>
          </w:p>
        </w:tc>
        <w:tc>
          <w:tcPr>
            <w:tcW w:w="4590" w:type="dxa"/>
            <w:shd w:val="clear" w:color="auto" w:fill="auto"/>
          </w:tcPr>
          <w:p w14:paraId="11A26211" w14:textId="6184CD30"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2</w:t>
            </w:r>
          </w:p>
        </w:tc>
      </w:tr>
      <w:tr w:rsidR="659E2AB5" w14:paraId="04C9112C" w14:textId="77777777" w:rsidTr="76F6BD3D">
        <w:trPr>
          <w:trHeight w:val="300"/>
          <w:jc w:val="center"/>
        </w:trPr>
        <w:tc>
          <w:tcPr>
            <w:tcW w:w="4950" w:type="dxa"/>
            <w:shd w:val="clear" w:color="auto" w:fill="auto"/>
          </w:tcPr>
          <w:p w14:paraId="52BB2C9D" w14:textId="77777777"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Other</w:t>
            </w:r>
          </w:p>
        </w:tc>
        <w:tc>
          <w:tcPr>
            <w:tcW w:w="4590" w:type="dxa"/>
            <w:shd w:val="clear" w:color="auto" w:fill="auto"/>
          </w:tcPr>
          <w:p w14:paraId="0CE29A87" w14:textId="3EC0A3E6"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0</w:t>
            </w:r>
          </w:p>
        </w:tc>
      </w:tr>
      <w:tr w:rsidR="659E2AB5" w14:paraId="059649CF" w14:textId="77777777" w:rsidTr="76F6BD3D">
        <w:trPr>
          <w:trHeight w:val="300"/>
          <w:jc w:val="center"/>
        </w:trPr>
        <w:tc>
          <w:tcPr>
            <w:tcW w:w="9540" w:type="dxa"/>
            <w:gridSpan w:val="2"/>
            <w:shd w:val="clear" w:color="auto" w:fill="E7E6E6" w:themeFill="background2"/>
          </w:tcPr>
          <w:p w14:paraId="562263B7" w14:textId="7A57571A"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Gender</w:t>
            </w:r>
          </w:p>
        </w:tc>
      </w:tr>
      <w:tr w:rsidR="659E2AB5" w14:paraId="26573732" w14:textId="77777777" w:rsidTr="76F6BD3D">
        <w:trPr>
          <w:trHeight w:val="300"/>
          <w:jc w:val="center"/>
        </w:trPr>
        <w:tc>
          <w:tcPr>
            <w:tcW w:w="4950" w:type="dxa"/>
            <w:shd w:val="clear" w:color="auto" w:fill="auto"/>
          </w:tcPr>
          <w:p w14:paraId="487E9FCE" w14:textId="77777777"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Male</w:t>
            </w:r>
          </w:p>
        </w:tc>
        <w:tc>
          <w:tcPr>
            <w:tcW w:w="4590" w:type="dxa"/>
            <w:shd w:val="clear" w:color="auto" w:fill="auto"/>
          </w:tcPr>
          <w:p w14:paraId="466881EE" w14:textId="7F5C72E3"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9</w:t>
            </w:r>
          </w:p>
        </w:tc>
      </w:tr>
      <w:tr w:rsidR="659E2AB5" w14:paraId="10F338F2" w14:textId="77777777" w:rsidTr="76F6BD3D">
        <w:trPr>
          <w:trHeight w:val="300"/>
          <w:jc w:val="center"/>
        </w:trPr>
        <w:tc>
          <w:tcPr>
            <w:tcW w:w="4950" w:type="dxa"/>
            <w:shd w:val="clear" w:color="auto" w:fill="auto"/>
          </w:tcPr>
          <w:p w14:paraId="3E4818C1" w14:textId="77777777"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Other</w:t>
            </w:r>
          </w:p>
        </w:tc>
        <w:tc>
          <w:tcPr>
            <w:tcW w:w="4590" w:type="dxa"/>
            <w:shd w:val="clear" w:color="auto" w:fill="auto"/>
          </w:tcPr>
          <w:p w14:paraId="51863A2F" w14:textId="18B0617C"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0</w:t>
            </w:r>
          </w:p>
        </w:tc>
      </w:tr>
    </w:tbl>
    <w:p w14:paraId="1BEEF4CF" w14:textId="77777777" w:rsidR="659E2AB5" w:rsidRPr="0016162A" w:rsidRDefault="659E2AB5" w:rsidP="0E675E98">
      <w:pPr>
        <w:rPr>
          <w:rFonts w:ascii="Times New Roman" w:eastAsia="Times New Roman" w:hAnsi="Times New Roman" w:cs="Times New Roman"/>
        </w:rPr>
      </w:pPr>
    </w:p>
    <w:p w14:paraId="49145E41" w14:textId="0048F994" w:rsidR="659E2AB5" w:rsidRPr="003F5E39" w:rsidRDefault="7607E52B" w:rsidP="0016162A">
      <w:pPr>
        <w:spacing w:line="259" w:lineRule="auto"/>
        <w:rPr>
          <w:rFonts w:ascii="Times New Roman" w:eastAsia="Times New Roman" w:hAnsi="Times New Roman" w:cs="Times New Roman"/>
          <w:b/>
          <w:bCs/>
        </w:rPr>
      </w:pPr>
      <w:r w:rsidRPr="7607E52B">
        <w:rPr>
          <w:rFonts w:ascii="Times New Roman" w:eastAsia="Times New Roman" w:hAnsi="Times New Roman" w:cs="Times New Roman"/>
          <w:b/>
          <w:bCs/>
        </w:rPr>
        <w:t>Data Collection</w:t>
      </w:r>
    </w:p>
    <w:p w14:paraId="36C646AF" w14:textId="4B24A75D" w:rsidR="7607E52B" w:rsidRDefault="7607E52B" w:rsidP="7607E52B">
      <w:pPr>
        <w:spacing w:line="259" w:lineRule="auto"/>
        <w:rPr>
          <w:rFonts w:ascii="Times New Roman" w:eastAsia="Times New Roman" w:hAnsi="Times New Roman" w:cs="Times New Roman"/>
          <w:b/>
          <w:bCs/>
        </w:rPr>
      </w:pPr>
    </w:p>
    <w:p w14:paraId="394CF697" w14:textId="53E9B2C6" w:rsidR="6D925117" w:rsidRDefault="56180BAB" w:rsidP="7607E52B">
      <w:pPr>
        <w:rPr>
          <w:rFonts w:ascii="Times New Roman" w:eastAsia="Times New Roman" w:hAnsi="Times New Roman" w:cs="Times New Roman"/>
        </w:rPr>
      </w:pPr>
      <w:r w:rsidRPr="56180BAB">
        <w:rPr>
          <w:rFonts w:ascii="Times New Roman" w:eastAsia="Times New Roman" w:hAnsi="Times New Roman" w:cs="Times New Roman"/>
        </w:rPr>
        <w:t>In this subsection we discuss our interview protocol development process followed by the steps we took to collect longitudinal interview data from the participants. The process of interview protocol development and its refinement is crucial to enhance the quality of data collected in a study</w:t>
      </w:r>
      <w:r w:rsidR="00273CF2">
        <w:rPr>
          <w:rFonts w:ascii="Times New Roman" w:eastAsia="Times New Roman" w:hAnsi="Times New Roman" w:cs="Times New Roman"/>
        </w:rPr>
        <w:t xml:space="preserve"> </w:t>
      </w:r>
      <w:r w:rsidR="00273CF2">
        <w:rPr>
          <w:rFonts w:ascii="Times New Roman" w:eastAsia="Times New Roman" w:hAnsi="Times New Roman" w:cs="Times New Roman"/>
        </w:rPr>
        <w:fldChar w:fldCharType="begin"/>
      </w:r>
      <w:r w:rsidR="00273CF2">
        <w:rPr>
          <w:rFonts w:ascii="Times New Roman" w:eastAsia="Times New Roman" w:hAnsi="Times New Roman" w:cs="Times New Roman"/>
        </w:rPr>
        <w:instrText xml:space="preserve"> ADDIN ZOTERO_ITEM CSL_CITATION {"citationID":"A9E4Vk6S","properties":{"formattedCitation":"[36]","plainCitation":"[36]","noteIndex":0},"citationItems":[{"id":2766,"uris":["http://zotero.org/groups/5216325/items/BJ7XNZRS"],"itemData":{"id":2766,"type":"article-journal","container-title":"The Qualitative Report","DOI":"10.46743/2160-3715/2016.2337","ISSN":"1052-0147","issue":"5","page":"811-831","title":"Preparing for Interview Research: The Interview Protocol Refinement Framework","title-short":"Preparing for Interview Research","volume":"21","author":[{"family":"Castillo-Montoya","given":"Milagros"}],"issued":{"date-parts":[["2016",5,1]]}}}],"schema":"https://github.com/citation-style-language/schema/raw/master/csl-citation.json"} </w:instrText>
      </w:r>
      <w:r w:rsidR="00273CF2">
        <w:rPr>
          <w:rFonts w:ascii="Times New Roman" w:eastAsia="Times New Roman" w:hAnsi="Times New Roman" w:cs="Times New Roman"/>
        </w:rPr>
        <w:fldChar w:fldCharType="separate"/>
      </w:r>
      <w:r w:rsidR="00273CF2">
        <w:rPr>
          <w:rFonts w:ascii="Times New Roman" w:eastAsia="Times New Roman" w:hAnsi="Times New Roman" w:cs="Times New Roman"/>
          <w:noProof/>
        </w:rPr>
        <w:t>[36]</w:t>
      </w:r>
      <w:r w:rsidR="00273CF2">
        <w:rPr>
          <w:rFonts w:ascii="Times New Roman" w:eastAsia="Times New Roman" w:hAnsi="Times New Roman" w:cs="Times New Roman"/>
        </w:rPr>
        <w:fldChar w:fldCharType="end"/>
      </w:r>
      <w:r w:rsidR="00273CF2">
        <w:rPr>
          <w:rFonts w:ascii="Times New Roman" w:eastAsia="Times New Roman" w:hAnsi="Times New Roman" w:cs="Times New Roman"/>
        </w:rPr>
        <w:t>.</w:t>
      </w:r>
      <w:r w:rsidRPr="56180BAB">
        <w:rPr>
          <w:rFonts w:ascii="Times New Roman" w:eastAsia="Times New Roman" w:hAnsi="Times New Roman" w:cs="Times New Roman"/>
        </w:rPr>
        <w:t xml:space="preserve"> Longitudinal interviews help identify changes over time, explore how the change occurred, and perspectives of the individual who experienced the change</w:t>
      </w:r>
      <w:r w:rsidR="00273CF2">
        <w:rPr>
          <w:rFonts w:ascii="Times New Roman" w:eastAsia="Times New Roman" w:hAnsi="Times New Roman" w:cs="Times New Roman"/>
        </w:rPr>
        <w:t xml:space="preserve"> </w:t>
      </w:r>
      <w:r w:rsidR="00273CF2">
        <w:rPr>
          <w:rFonts w:ascii="Times New Roman" w:eastAsia="Times New Roman" w:hAnsi="Times New Roman" w:cs="Times New Roman"/>
        </w:rPr>
        <w:fldChar w:fldCharType="begin"/>
      </w:r>
      <w:r w:rsidR="00273CF2">
        <w:rPr>
          <w:rFonts w:ascii="Times New Roman" w:eastAsia="Times New Roman" w:hAnsi="Times New Roman" w:cs="Times New Roman"/>
        </w:rPr>
        <w:instrText xml:space="preserve"> ADDIN ZOTERO_ITEM CSL_CITATION {"citationID":"WynAlosk","properties":{"formattedCitation":"[37]","plainCitation":"[37]","noteIndex":0},"citationItems":[{"id":2769,"uris":["http://zotero.org/groups/5216325/items/BTT672S8"],"itemData":{"id":2769,"type":"webpage","title":"Full article: Developing an analytical framework for multiple perspective, qualitative longitudinal interviews (MPQLI)","URL":"https://www.tandfonline.com/doi/full/10.1080/13645579.2017.1345149","accessed":{"date-parts":[["2024",2,8]]}}}],"schema":"https://github.com/citation-style-language/schema/raw/master/csl-citation.json"} </w:instrText>
      </w:r>
      <w:r w:rsidR="00273CF2">
        <w:rPr>
          <w:rFonts w:ascii="Times New Roman" w:eastAsia="Times New Roman" w:hAnsi="Times New Roman" w:cs="Times New Roman"/>
        </w:rPr>
        <w:fldChar w:fldCharType="separate"/>
      </w:r>
      <w:r w:rsidR="00273CF2">
        <w:rPr>
          <w:rFonts w:ascii="Times New Roman" w:eastAsia="Times New Roman" w:hAnsi="Times New Roman" w:cs="Times New Roman"/>
          <w:noProof/>
        </w:rPr>
        <w:t>[37]</w:t>
      </w:r>
      <w:r w:rsidR="00273CF2">
        <w:rPr>
          <w:rFonts w:ascii="Times New Roman" w:eastAsia="Times New Roman" w:hAnsi="Times New Roman" w:cs="Times New Roman"/>
        </w:rPr>
        <w:fldChar w:fldCharType="end"/>
      </w:r>
      <w:r w:rsidR="00273CF2">
        <w:rPr>
          <w:rFonts w:ascii="Times New Roman" w:eastAsia="Times New Roman" w:hAnsi="Times New Roman" w:cs="Times New Roman"/>
        </w:rPr>
        <w:t>.</w:t>
      </w:r>
      <w:r w:rsidRPr="56180BAB">
        <w:rPr>
          <w:rFonts w:ascii="Times New Roman" w:eastAsia="Times New Roman" w:hAnsi="Times New Roman" w:cs="Times New Roman"/>
        </w:rPr>
        <w:t xml:space="preserve"> </w:t>
      </w:r>
    </w:p>
    <w:p w14:paraId="0F3BF37B" w14:textId="3B5D2CF7" w:rsidR="7607E52B" w:rsidRDefault="7607E52B" w:rsidP="7607E52B">
      <w:pPr>
        <w:ind w:firstLine="720"/>
        <w:rPr>
          <w:rFonts w:ascii="Times New Roman" w:eastAsia="Times New Roman" w:hAnsi="Times New Roman" w:cs="Times New Roman"/>
        </w:rPr>
      </w:pPr>
    </w:p>
    <w:p w14:paraId="0548F20E" w14:textId="183D4FFB" w:rsidR="10ADD45C" w:rsidRDefault="7607E52B" w:rsidP="7607E52B">
      <w:pPr>
        <w:rPr>
          <w:rFonts w:ascii="Times New Roman" w:eastAsia="Times New Roman" w:hAnsi="Times New Roman" w:cs="Times New Roman"/>
          <w:b/>
          <w:bCs/>
        </w:rPr>
      </w:pPr>
      <w:r w:rsidRPr="7607E52B">
        <w:rPr>
          <w:rFonts w:ascii="Times New Roman" w:eastAsia="Times New Roman" w:hAnsi="Times New Roman" w:cs="Times New Roman"/>
          <w:b/>
          <w:bCs/>
        </w:rPr>
        <w:t>Interview Protocol Development</w:t>
      </w:r>
    </w:p>
    <w:p w14:paraId="112485C4" w14:textId="3F5FB11F" w:rsidR="7607E52B" w:rsidRDefault="7607E52B" w:rsidP="7607E52B">
      <w:pPr>
        <w:rPr>
          <w:rFonts w:ascii="Times New Roman" w:eastAsia="Times New Roman" w:hAnsi="Times New Roman" w:cs="Times New Roman"/>
          <w:b/>
          <w:bCs/>
          <w:i/>
          <w:iCs/>
        </w:rPr>
      </w:pPr>
    </w:p>
    <w:p w14:paraId="53A43FFA" w14:textId="1DE22657" w:rsidR="5B6E82A7" w:rsidRDefault="7C2C05BE" w:rsidP="7C2C05BE">
      <w:pPr>
        <w:spacing w:line="259" w:lineRule="auto"/>
        <w:rPr>
          <w:rFonts w:ascii="Times New Roman" w:eastAsia="Times New Roman" w:hAnsi="Times New Roman" w:cs="Times New Roman"/>
        </w:rPr>
      </w:pPr>
      <w:r w:rsidRPr="7C2C05BE">
        <w:rPr>
          <w:rFonts w:ascii="Times New Roman" w:eastAsia="Times New Roman" w:hAnsi="Times New Roman" w:cs="Times New Roman"/>
        </w:rPr>
        <w:t>To develop the interview protocol, we first identified the main constructs that were of interest to our study. These main constructs were developed based on our literature review of similar previous studies</w:t>
      </w:r>
      <w:r w:rsidR="00273CF2">
        <w:rPr>
          <w:rFonts w:ascii="Times New Roman" w:eastAsia="Times New Roman" w:hAnsi="Times New Roman" w:cs="Times New Roman"/>
        </w:rPr>
        <w:t xml:space="preserve"> </w:t>
      </w:r>
      <w:r w:rsidR="00273CF2">
        <w:rPr>
          <w:rFonts w:ascii="Times New Roman" w:eastAsia="Times New Roman" w:hAnsi="Times New Roman" w:cs="Times New Roman"/>
        </w:rPr>
        <w:fldChar w:fldCharType="begin"/>
      </w:r>
      <w:r w:rsidR="00273CF2">
        <w:rPr>
          <w:rFonts w:ascii="Times New Roman" w:eastAsia="Times New Roman" w:hAnsi="Times New Roman" w:cs="Times New Roman"/>
        </w:rPr>
        <w:instrText xml:space="preserve"> ADDIN ZOTERO_ITEM CSL_CITATION {"citationID":"qUJEfPto","properties":{"formattedCitation":"[33]","plainCitation":"[33]","noteIndex":0},"citationItems":[{"id":16,"uris":["http://zotero.org/groups/5216325/items/YYXMAKP4"],"itemData":{"id":16,"type":"paper-conference","abstract":"Background and Context: Over the past year, large language models (LLMs) have taken the world by storm. In computing education, like in other walks of life, many opportunities and threats have emerged as a consequence. Objectives: In this article, we explore such opportunities and threats in a specific area: responding to student programmers' help requests. More specifically, we assess how good LLMs are at identifying issues in problematic code that students request help on. Method: We collected a sample of help requests and code from an online programming course. We then prompted two different LLMs (OpenAI Codex and GPT-3.5) to identify and explain the issues in the students' code and assessed the LLM-generated answers both quantitatively and qualitatively. Findings: GPT-3.5 outperforms Codex in most respects. Both LLMs frequently find at least one actual issue in each student program (GPT-3.5 in 90% of the cases). Neither LLM excels at finding all the issues (GPT-3.5 finding them 57% of the time). False positives are common (40% chance for GPT-3.5). The advice that the LLMs provide on the issues is often sensible. The LLMs perform better on issues involving program logic rather than on output formatting. Model solutions are frequently provided even when the LLM is prompted not to. LLM responses to prompts in a non-English language are only slightly worse than responses to English prompts. Implications: Our results continue to highlight the utility of LLMs in programming education. At the same time, the results highlight the unreliability of LLMs: LLMs make some of the same mistakes that students do, perhaps especially when formatting output as required by automated assessment systems. Our study informs teachers interested in using LLMs as well as future efforts to customize LLMs for the needs of programming education.","container-title":"Proceedings of the 2023 ACM Conference on International Computing Education Research V.1","DOI":"10.1145/3568813.3600139","note":"arXiv:2306.05715 [cs]","page":"93-105","source":"arXiv.org","title":"Exploring the Responses of Large Language Models to Beginner Programmers' Help Requests","URL":"http://arxiv.org/abs/2306.05715","author":[{"family":"Hellas","given":"Arto"},{"family":"Leinonen","given":"Juho"},{"family":"Sarsa","given":"Sami"},{"family":"Koutcheme","given":"Charles"},{"family":"Kujanpää","given":"Lilja"},{"family":"Sorva","given":"Juha"}],"accessed":{"date-parts":[["2023",10,12]]},"issued":{"date-parts":[["2023",8,7]]}}}],"schema":"https://github.com/citation-style-language/schema/raw/master/csl-citation.json"} </w:instrText>
      </w:r>
      <w:r w:rsidR="00273CF2">
        <w:rPr>
          <w:rFonts w:ascii="Times New Roman" w:eastAsia="Times New Roman" w:hAnsi="Times New Roman" w:cs="Times New Roman"/>
        </w:rPr>
        <w:fldChar w:fldCharType="separate"/>
      </w:r>
      <w:r w:rsidR="00273CF2">
        <w:rPr>
          <w:rFonts w:ascii="Times New Roman" w:eastAsia="Times New Roman" w:hAnsi="Times New Roman" w:cs="Times New Roman"/>
          <w:noProof/>
        </w:rPr>
        <w:t>[33]</w:t>
      </w:r>
      <w:r w:rsidR="00273CF2">
        <w:rPr>
          <w:rFonts w:ascii="Times New Roman" w:eastAsia="Times New Roman" w:hAnsi="Times New Roman" w:cs="Times New Roman"/>
        </w:rPr>
        <w:fldChar w:fldCharType="end"/>
      </w:r>
      <w:r w:rsidR="00273CF2">
        <w:rPr>
          <w:rFonts w:ascii="Times New Roman" w:eastAsia="Times New Roman" w:hAnsi="Times New Roman" w:cs="Times New Roman"/>
        </w:rPr>
        <w:t>,</w:t>
      </w:r>
      <w:r w:rsidRPr="7C2C05BE">
        <w:rPr>
          <w:rFonts w:ascii="Times New Roman" w:eastAsia="Times New Roman" w:hAnsi="Times New Roman" w:cs="Times New Roman"/>
        </w:rPr>
        <w:t xml:space="preserve"> gaps identified from our literature review, and the </w:t>
      </w:r>
      <w:r w:rsidR="007F02C1">
        <w:rPr>
          <w:rFonts w:ascii="Times New Roman" w:eastAsia="Times New Roman" w:hAnsi="Times New Roman" w:cs="Times New Roman"/>
        </w:rPr>
        <w:t>ECE 461</w:t>
      </w:r>
      <w:r w:rsidRPr="7C2C05BE">
        <w:rPr>
          <w:rFonts w:ascii="Times New Roman" w:eastAsia="Times New Roman" w:hAnsi="Times New Roman" w:cs="Times New Roman"/>
        </w:rPr>
        <w:t xml:space="preserve"> instructor’s experience on teaching LLM usage in the classroom (they are also a co-author of this work). As such, we decided to focus on three constructs in our interviews (1) past experiences with using LLM’s before entering the course; (2) experience using LLM’s in the </w:t>
      </w:r>
      <w:r w:rsidR="007F02C1">
        <w:rPr>
          <w:rFonts w:ascii="Times New Roman" w:eastAsia="Times New Roman" w:hAnsi="Times New Roman" w:cs="Times New Roman"/>
        </w:rPr>
        <w:t>ECE 461</w:t>
      </w:r>
      <w:r w:rsidRPr="7C2C05BE">
        <w:rPr>
          <w:rFonts w:ascii="Times New Roman" w:eastAsia="Times New Roman" w:hAnsi="Times New Roman" w:cs="Times New Roman"/>
        </w:rPr>
        <w:t xml:space="preserve"> course project; and (3) Interpretation of experiences using LLM’s in coursework or projects. Once we identified these constructs, we developed an initial version of our protocol by iteratively discussing the interview questions and receiving feedback from senior members of our research team. Subsequently, one member of the research team conducted a pilot interview with the graduate teaching assistant of the </w:t>
      </w:r>
      <w:r w:rsidR="007F02C1">
        <w:rPr>
          <w:rFonts w:ascii="Times New Roman" w:eastAsia="Times New Roman" w:hAnsi="Times New Roman" w:cs="Times New Roman"/>
        </w:rPr>
        <w:t>ECE 461</w:t>
      </w:r>
      <w:r w:rsidRPr="7C2C05BE">
        <w:rPr>
          <w:rFonts w:ascii="Times New Roman" w:eastAsia="Times New Roman" w:hAnsi="Times New Roman" w:cs="Times New Roman"/>
        </w:rPr>
        <w:t xml:space="preserve"> course. This student had previously taken the </w:t>
      </w:r>
      <w:r w:rsidR="007F02C1">
        <w:rPr>
          <w:rFonts w:ascii="Times New Roman" w:eastAsia="Times New Roman" w:hAnsi="Times New Roman" w:cs="Times New Roman"/>
        </w:rPr>
        <w:t>ECE 461</w:t>
      </w:r>
      <w:r w:rsidRPr="7C2C05BE">
        <w:rPr>
          <w:rFonts w:ascii="Times New Roman" w:eastAsia="Times New Roman" w:hAnsi="Times New Roman" w:cs="Times New Roman"/>
        </w:rPr>
        <w:t xml:space="preserve"> course. After the pilot interview, the research team reconvened to refine the protocol and determine if the protocol was targeted to answer the research questions. For example, we rephrased questions to eliminate the possibility of one-word answers (</w:t>
      </w:r>
      <w:proofErr w:type="spellStart"/>
      <w:r w:rsidRPr="7C2C05BE">
        <w:rPr>
          <w:rFonts w:ascii="Times New Roman" w:eastAsia="Times New Roman" w:hAnsi="Times New Roman" w:cs="Times New Roman"/>
        </w:rPr>
        <w:t>e.g</w:t>
      </w:r>
      <w:proofErr w:type="spellEnd"/>
      <w:r w:rsidRPr="7C2C05BE">
        <w:rPr>
          <w:rFonts w:ascii="Times New Roman" w:eastAsia="Times New Roman" w:hAnsi="Times New Roman" w:cs="Times New Roman"/>
        </w:rPr>
        <w:t xml:space="preserve">, “yes” or “no”). We also added </w:t>
      </w:r>
      <w:proofErr w:type="spellStart"/>
      <w:r w:rsidRPr="7C2C05BE">
        <w:rPr>
          <w:rFonts w:ascii="Times New Roman" w:eastAsia="Times New Roman" w:hAnsi="Times New Roman" w:cs="Times New Roman"/>
        </w:rPr>
        <w:t>questionsto</w:t>
      </w:r>
      <w:proofErr w:type="spellEnd"/>
      <w:r w:rsidRPr="7C2C05BE">
        <w:rPr>
          <w:rFonts w:ascii="Times New Roman" w:eastAsia="Times New Roman" w:hAnsi="Times New Roman" w:cs="Times New Roman"/>
        </w:rPr>
        <w:t xml:space="preserve"> gain more context on students’ relationships with LLMs before enrolling in </w:t>
      </w:r>
      <w:r w:rsidR="007F02C1">
        <w:rPr>
          <w:rFonts w:ascii="Times New Roman" w:eastAsia="Times New Roman" w:hAnsi="Times New Roman" w:cs="Times New Roman"/>
        </w:rPr>
        <w:t>ECE 461</w:t>
      </w:r>
      <w:r w:rsidRPr="7C2C05BE">
        <w:rPr>
          <w:rFonts w:ascii="Times New Roman" w:eastAsia="Times New Roman" w:hAnsi="Times New Roman" w:cs="Times New Roman"/>
        </w:rPr>
        <w:t xml:space="preserve">.  </w:t>
      </w:r>
    </w:p>
    <w:p w14:paraId="66F96780" w14:textId="7B94F255" w:rsidR="5B6E82A7" w:rsidRDefault="5B6E82A7" w:rsidP="5B6E82A7">
      <w:pPr>
        <w:ind w:firstLine="720"/>
        <w:rPr>
          <w:rFonts w:ascii="Times New Roman" w:eastAsia="Times New Roman" w:hAnsi="Times New Roman" w:cs="Times New Roman"/>
        </w:rPr>
      </w:pPr>
    </w:p>
    <w:p w14:paraId="17E4B5ED" w14:textId="03C9DC02" w:rsidR="6D925117" w:rsidRDefault="7607E52B" w:rsidP="7607E52B">
      <w:pPr>
        <w:rPr>
          <w:rFonts w:ascii="Times New Roman" w:eastAsia="Times New Roman" w:hAnsi="Times New Roman" w:cs="Times New Roman"/>
          <w:b/>
          <w:bCs/>
        </w:rPr>
      </w:pPr>
      <w:r w:rsidRPr="7607E52B">
        <w:rPr>
          <w:rFonts w:ascii="Times New Roman" w:eastAsia="Times New Roman" w:hAnsi="Times New Roman" w:cs="Times New Roman"/>
          <w:b/>
          <w:bCs/>
        </w:rPr>
        <w:t>Participant interviews</w:t>
      </w:r>
    </w:p>
    <w:p w14:paraId="3EDD1275" w14:textId="608DBF69" w:rsidR="7607E52B" w:rsidRDefault="7607E52B" w:rsidP="7607E52B">
      <w:pPr>
        <w:rPr>
          <w:rFonts w:ascii="Times New Roman" w:eastAsia="Times New Roman" w:hAnsi="Times New Roman" w:cs="Times New Roman"/>
          <w:b/>
          <w:bCs/>
        </w:rPr>
      </w:pPr>
    </w:p>
    <w:p w14:paraId="5906A36C" w14:textId="259A36F3" w:rsidR="659E2AB5" w:rsidRPr="0016162A" w:rsidRDefault="7C2C05BE" w:rsidP="7607E52B">
      <w:pPr>
        <w:rPr>
          <w:rFonts w:ascii="Times New Roman" w:eastAsia="Times New Roman" w:hAnsi="Times New Roman" w:cs="Times New Roman"/>
        </w:rPr>
      </w:pPr>
      <w:r w:rsidRPr="7C2C05BE">
        <w:rPr>
          <w:rFonts w:ascii="Times New Roman" w:eastAsia="Times New Roman" w:hAnsi="Times New Roman" w:cs="Times New Roman"/>
        </w:rPr>
        <w:t xml:space="preserve">We conducted two rounds of in-person semi-structured interviews, with the same participants in both rounds. All participants consented to participate in the study. We conducted the first round of interviews during weeks 9-10 of the Fall 2023 </w:t>
      </w:r>
      <w:bookmarkStart w:id="0" w:name="_Int_JPCJNbHo"/>
      <w:r w:rsidRPr="7C2C05BE">
        <w:rPr>
          <w:rFonts w:ascii="Times New Roman" w:eastAsia="Times New Roman" w:hAnsi="Times New Roman" w:cs="Times New Roman"/>
        </w:rPr>
        <w:t>semester</w:t>
      </w:r>
      <w:bookmarkEnd w:id="0"/>
      <w:r w:rsidRPr="7C2C05BE">
        <w:rPr>
          <w:rFonts w:ascii="Times New Roman" w:eastAsia="Times New Roman" w:hAnsi="Times New Roman" w:cs="Times New Roman"/>
        </w:rPr>
        <w:t>, and the second round of interviews during weeks 15-16 of the same semester. Two researchers collaborated to conduct the interviews; each interview was conducted by one of them. The interviews for our study typically lasted for an hour and were audio recorded.</w:t>
      </w:r>
    </w:p>
    <w:p w14:paraId="4C807F67" w14:textId="51CD22C1" w:rsidR="7607E52B" w:rsidRDefault="7607E52B" w:rsidP="7607E52B">
      <w:pPr>
        <w:spacing w:line="259" w:lineRule="auto"/>
        <w:rPr>
          <w:rFonts w:ascii="Times New Roman" w:eastAsia="Times New Roman" w:hAnsi="Times New Roman" w:cs="Times New Roman"/>
        </w:rPr>
      </w:pPr>
    </w:p>
    <w:p w14:paraId="11C84C87" w14:textId="10A4D3CF" w:rsidR="659E2AB5" w:rsidRPr="0016162A" w:rsidRDefault="7C2C05BE" w:rsidP="7607E52B">
      <w:pPr>
        <w:spacing w:line="259" w:lineRule="auto"/>
        <w:rPr>
          <w:rFonts w:ascii="Times New Roman" w:eastAsia="Times New Roman" w:hAnsi="Times New Roman" w:cs="Times New Roman"/>
        </w:rPr>
      </w:pPr>
      <w:r w:rsidRPr="7C2C05BE">
        <w:rPr>
          <w:rFonts w:ascii="Times New Roman" w:eastAsia="Times New Roman" w:hAnsi="Times New Roman" w:cs="Times New Roman"/>
        </w:rPr>
        <w:t xml:space="preserve">As noted above, the interview protocol focused on three constructs: (1) participants’ experience with LLMs prior to </w:t>
      </w:r>
      <w:r w:rsidR="007F02C1">
        <w:rPr>
          <w:rFonts w:ascii="Times New Roman" w:eastAsia="Times New Roman" w:hAnsi="Times New Roman" w:cs="Times New Roman"/>
        </w:rPr>
        <w:t>ECE 461</w:t>
      </w:r>
      <w:r w:rsidRPr="7C2C05BE">
        <w:rPr>
          <w:rFonts w:ascii="Times New Roman" w:eastAsia="Times New Roman" w:hAnsi="Times New Roman" w:cs="Times New Roman"/>
        </w:rPr>
        <w:t xml:space="preserve">; (2) their experiences in using LLMs in </w:t>
      </w:r>
      <w:r w:rsidR="007F02C1">
        <w:rPr>
          <w:rFonts w:ascii="Times New Roman" w:eastAsia="Times New Roman" w:hAnsi="Times New Roman" w:cs="Times New Roman"/>
        </w:rPr>
        <w:t>ECE 461</w:t>
      </w:r>
      <w:r w:rsidRPr="7C2C05BE">
        <w:rPr>
          <w:rFonts w:ascii="Times New Roman" w:eastAsia="Times New Roman" w:hAnsi="Times New Roman" w:cs="Times New Roman"/>
        </w:rPr>
        <w:t xml:space="preserve"> coursework; and (3) their interpretations of how LLMs influenced their coursework and learning. Because we used a two-phase interview design, we varied the interview protocol slightly between the two rounds. The second round of interviews focused more on use cases of LLM’s and experiential interpretations, and less on past experiences. Additionally, we asked the participants to compare their experience with the LLMs between the first and second phase of the course project because the nature of the software engineering tasks changed between the two phases. Table 3 provides examples of the types of questions asked in each round of interviews.  Both rounds’ interview protocols will be provided in the appendix.</w:t>
      </w:r>
    </w:p>
    <w:p w14:paraId="1D815BB5" w14:textId="77777777" w:rsidR="659E2AB5" w:rsidRPr="0016162A" w:rsidRDefault="659E2AB5" w:rsidP="0E675E98">
      <w:pPr>
        <w:rPr>
          <w:rFonts w:ascii="Times New Roman" w:eastAsia="Times New Roman" w:hAnsi="Times New Roman" w:cs="Times New Roman"/>
        </w:rPr>
      </w:pPr>
    </w:p>
    <w:p w14:paraId="439E1F4D" w14:textId="073B4566" w:rsidR="659E2AB5" w:rsidRPr="0016162A" w:rsidRDefault="7C2C05BE" w:rsidP="0E675E98">
      <w:pPr>
        <w:rPr>
          <w:rFonts w:ascii="Times New Roman" w:eastAsia="Times New Roman" w:hAnsi="Times New Roman" w:cs="Times New Roman"/>
        </w:rPr>
      </w:pPr>
      <w:r w:rsidRPr="7C2C05BE">
        <w:rPr>
          <w:rFonts w:ascii="Times New Roman" w:eastAsia="Times New Roman" w:hAnsi="Times New Roman" w:cs="Times New Roman"/>
        </w:rPr>
        <w:t>Table 3. Example Interview questions.</w:t>
      </w:r>
    </w:p>
    <w:tbl>
      <w:tblPr>
        <w:tblStyle w:val="TableGrid"/>
        <w:tblW w:w="9360" w:type="dxa"/>
        <w:tblLook w:val="04A0" w:firstRow="1" w:lastRow="0" w:firstColumn="1" w:lastColumn="0" w:noHBand="0" w:noVBand="1"/>
      </w:tblPr>
      <w:tblGrid>
        <w:gridCol w:w="1812"/>
        <w:gridCol w:w="1965"/>
        <w:gridCol w:w="1290"/>
        <w:gridCol w:w="4293"/>
      </w:tblGrid>
      <w:tr w:rsidR="659E2AB5" w14:paraId="7920AA76" w14:textId="77777777" w:rsidTr="6180B36D">
        <w:trPr>
          <w:trHeight w:val="300"/>
        </w:trPr>
        <w:tc>
          <w:tcPr>
            <w:tcW w:w="1812" w:type="dxa"/>
            <w:shd w:val="clear" w:color="auto" w:fill="E7E6E6" w:themeFill="background2"/>
          </w:tcPr>
          <w:p w14:paraId="787FDDEE" w14:textId="2BE67690"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Round</w:t>
            </w:r>
          </w:p>
        </w:tc>
        <w:tc>
          <w:tcPr>
            <w:tcW w:w="1965" w:type="dxa"/>
            <w:shd w:val="clear" w:color="auto" w:fill="E7E6E6" w:themeFill="background2"/>
          </w:tcPr>
          <w:p w14:paraId="3D1DD76C" w14:textId="32ACB2CA" w:rsidR="0007559C" w:rsidRDefault="65539FC0" w:rsidP="65539FC0">
            <w:pPr>
              <w:tabs>
                <w:tab w:val="left" w:pos="1691"/>
              </w:tabs>
              <w:spacing w:line="259" w:lineRule="auto"/>
              <w:rPr>
                <w:rFonts w:ascii="Times New Roman" w:eastAsia="Times New Roman" w:hAnsi="Times New Roman" w:cs="Times New Roman"/>
              </w:rPr>
            </w:pPr>
            <w:r w:rsidRPr="65539FC0">
              <w:rPr>
                <w:rFonts w:ascii="Times New Roman" w:eastAsia="Times New Roman" w:hAnsi="Times New Roman" w:cs="Times New Roman"/>
              </w:rPr>
              <w:t>Set</w:t>
            </w:r>
            <w:r>
              <w:tab/>
            </w:r>
          </w:p>
        </w:tc>
        <w:tc>
          <w:tcPr>
            <w:tcW w:w="1290" w:type="dxa"/>
            <w:shd w:val="clear" w:color="auto" w:fill="E7E6E6" w:themeFill="background2"/>
          </w:tcPr>
          <w:p w14:paraId="6A0D62F2" w14:textId="47875425"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Number of Questions</w:t>
            </w:r>
          </w:p>
        </w:tc>
        <w:tc>
          <w:tcPr>
            <w:tcW w:w="4293" w:type="dxa"/>
            <w:shd w:val="clear" w:color="auto" w:fill="E7E6E6" w:themeFill="background2"/>
          </w:tcPr>
          <w:p w14:paraId="43574713" w14:textId="43DDB504"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 xml:space="preserve">Example </w:t>
            </w:r>
          </w:p>
        </w:tc>
      </w:tr>
      <w:tr w:rsidR="659E2AB5" w14:paraId="300EC74D" w14:textId="77777777" w:rsidTr="6180B36D">
        <w:trPr>
          <w:trHeight w:val="300"/>
        </w:trPr>
        <w:tc>
          <w:tcPr>
            <w:tcW w:w="1812" w:type="dxa"/>
            <w:vMerge w:val="restart"/>
          </w:tcPr>
          <w:p w14:paraId="288541E4" w14:textId="66FF8A65" w:rsidR="65539FC0" w:rsidRDefault="6180B36D" w:rsidP="65539FC0">
            <w:pPr>
              <w:rPr>
                <w:rFonts w:ascii="Times New Roman" w:eastAsia="Times New Roman" w:hAnsi="Times New Roman" w:cs="Times New Roman"/>
              </w:rPr>
            </w:pPr>
            <w:r w:rsidRPr="6180B36D">
              <w:rPr>
                <w:rFonts w:ascii="Times New Roman" w:eastAsia="Times New Roman" w:hAnsi="Times New Roman" w:cs="Times New Roman"/>
              </w:rPr>
              <w:t>1 (Halfway into semester)</w:t>
            </w:r>
          </w:p>
        </w:tc>
        <w:tc>
          <w:tcPr>
            <w:tcW w:w="1965" w:type="dxa"/>
          </w:tcPr>
          <w:p w14:paraId="17F8486F" w14:textId="705D769D" w:rsidR="659E2AB5" w:rsidRPr="0016162A" w:rsidRDefault="65539FC0" w:rsidP="0E675E98">
            <w:pPr>
              <w:rPr>
                <w:rFonts w:ascii="Times New Roman" w:eastAsia="Times New Roman" w:hAnsi="Times New Roman" w:cs="Times New Roman"/>
              </w:rPr>
            </w:pPr>
            <w:r w:rsidRPr="65539FC0">
              <w:rPr>
                <w:rFonts w:ascii="Times New Roman" w:eastAsia="Times New Roman" w:hAnsi="Times New Roman" w:cs="Times New Roman"/>
              </w:rPr>
              <w:t>Past Experiences</w:t>
            </w:r>
          </w:p>
        </w:tc>
        <w:tc>
          <w:tcPr>
            <w:tcW w:w="1290" w:type="dxa"/>
          </w:tcPr>
          <w:p w14:paraId="654A78B1" w14:textId="332385DA"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6</w:t>
            </w:r>
          </w:p>
        </w:tc>
        <w:tc>
          <w:tcPr>
            <w:tcW w:w="4293" w:type="dxa"/>
          </w:tcPr>
          <w:p w14:paraId="2D099EE7" w14:textId="0A57FCDF"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How did you first find out about LLMs? What made you want to explore LLM tools?”</w:t>
            </w:r>
          </w:p>
        </w:tc>
      </w:tr>
      <w:tr w:rsidR="659E2AB5" w14:paraId="1507BD10" w14:textId="77777777" w:rsidTr="6180B36D">
        <w:trPr>
          <w:trHeight w:val="300"/>
        </w:trPr>
        <w:tc>
          <w:tcPr>
            <w:tcW w:w="1812" w:type="dxa"/>
            <w:vMerge/>
          </w:tcPr>
          <w:p w14:paraId="11DF589F" w14:textId="77777777" w:rsidR="0007559C" w:rsidRDefault="0007559C"/>
        </w:tc>
        <w:tc>
          <w:tcPr>
            <w:tcW w:w="1965" w:type="dxa"/>
          </w:tcPr>
          <w:p w14:paraId="0FFFAC8A" w14:textId="5591E41E" w:rsidR="659E2AB5" w:rsidRPr="0016162A" w:rsidRDefault="65539FC0" w:rsidP="0E675E98">
            <w:pPr>
              <w:rPr>
                <w:rFonts w:ascii="Times New Roman" w:eastAsia="Times New Roman" w:hAnsi="Times New Roman" w:cs="Times New Roman"/>
              </w:rPr>
            </w:pPr>
            <w:r w:rsidRPr="65539FC0">
              <w:rPr>
                <w:rFonts w:ascii="Times New Roman" w:eastAsia="Times New Roman" w:hAnsi="Times New Roman" w:cs="Times New Roman"/>
              </w:rPr>
              <w:t>Use Cases</w:t>
            </w:r>
          </w:p>
        </w:tc>
        <w:tc>
          <w:tcPr>
            <w:tcW w:w="1290" w:type="dxa"/>
          </w:tcPr>
          <w:p w14:paraId="365E29CE" w14:textId="31C0C3A5"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6</w:t>
            </w:r>
          </w:p>
        </w:tc>
        <w:tc>
          <w:tcPr>
            <w:tcW w:w="4293" w:type="dxa"/>
          </w:tcPr>
          <w:p w14:paraId="057631E9" w14:textId="4A9E178D"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Tell us about your typical use of LLMs in this project, and the kinds of value you get from them.”</w:t>
            </w:r>
          </w:p>
        </w:tc>
      </w:tr>
      <w:tr w:rsidR="659E2AB5" w14:paraId="3CBCD557" w14:textId="77777777" w:rsidTr="6180B36D">
        <w:trPr>
          <w:trHeight w:val="300"/>
        </w:trPr>
        <w:tc>
          <w:tcPr>
            <w:tcW w:w="1812" w:type="dxa"/>
            <w:vMerge/>
          </w:tcPr>
          <w:p w14:paraId="64F1A32C" w14:textId="77777777" w:rsidR="0007559C" w:rsidRDefault="0007559C"/>
        </w:tc>
        <w:tc>
          <w:tcPr>
            <w:tcW w:w="1965" w:type="dxa"/>
          </w:tcPr>
          <w:p w14:paraId="7751D98C" w14:textId="5FC0D361" w:rsidR="659E2AB5" w:rsidRPr="0016162A" w:rsidRDefault="65539FC0" w:rsidP="0E675E98">
            <w:pPr>
              <w:rPr>
                <w:rFonts w:ascii="Times New Roman" w:eastAsia="Times New Roman" w:hAnsi="Times New Roman" w:cs="Times New Roman"/>
              </w:rPr>
            </w:pPr>
            <w:r w:rsidRPr="65539FC0">
              <w:rPr>
                <w:rFonts w:ascii="Times New Roman" w:eastAsia="Times New Roman" w:hAnsi="Times New Roman" w:cs="Times New Roman"/>
              </w:rPr>
              <w:t>Interpretations</w:t>
            </w:r>
          </w:p>
        </w:tc>
        <w:tc>
          <w:tcPr>
            <w:tcW w:w="1290" w:type="dxa"/>
          </w:tcPr>
          <w:p w14:paraId="37F96261" w14:textId="2713DA4D"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3</w:t>
            </w:r>
          </w:p>
        </w:tc>
        <w:tc>
          <w:tcPr>
            <w:tcW w:w="4293" w:type="dxa"/>
          </w:tcPr>
          <w:p w14:paraId="1DB6BDA3" w14:textId="66DDF4F4"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Do you feel that the use of LLMs will enhance your learning experience? Why or why not?”</w:t>
            </w:r>
          </w:p>
        </w:tc>
      </w:tr>
      <w:tr w:rsidR="659E2AB5" w14:paraId="1EDF55CF" w14:textId="77777777" w:rsidTr="6180B36D">
        <w:trPr>
          <w:trHeight w:val="300"/>
        </w:trPr>
        <w:tc>
          <w:tcPr>
            <w:tcW w:w="1812" w:type="dxa"/>
            <w:vMerge w:val="restart"/>
          </w:tcPr>
          <w:p w14:paraId="2A938422" w14:textId="08399E65" w:rsidR="65539FC0" w:rsidRDefault="6180B36D" w:rsidP="65539FC0">
            <w:pPr>
              <w:rPr>
                <w:rFonts w:ascii="Times New Roman" w:eastAsia="Times New Roman" w:hAnsi="Times New Roman" w:cs="Times New Roman"/>
              </w:rPr>
            </w:pPr>
            <w:r w:rsidRPr="6180B36D">
              <w:rPr>
                <w:rFonts w:ascii="Times New Roman" w:eastAsia="Times New Roman" w:hAnsi="Times New Roman" w:cs="Times New Roman"/>
              </w:rPr>
              <w:t>2 (Last 2 weeks of semester)</w:t>
            </w:r>
          </w:p>
        </w:tc>
        <w:tc>
          <w:tcPr>
            <w:tcW w:w="1965" w:type="dxa"/>
          </w:tcPr>
          <w:p w14:paraId="7C728346" w14:textId="6AB960CD" w:rsidR="659E2AB5" w:rsidRPr="0016162A" w:rsidRDefault="65539FC0" w:rsidP="0E675E98">
            <w:pPr>
              <w:rPr>
                <w:rFonts w:ascii="Times New Roman" w:eastAsia="Times New Roman" w:hAnsi="Times New Roman" w:cs="Times New Roman"/>
              </w:rPr>
            </w:pPr>
            <w:r w:rsidRPr="65539FC0">
              <w:rPr>
                <w:rFonts w:ascii="Times New Roman" w:eastAsia="Times New Roman" w:hAnsi="Times New Roman" w:cs="Times New Roman"/>
              </w:rPr>
              <w:t>Past Experiences</w:t>
            </w:r>
          </w:p>
        </w:tc>
        <w:tc>
          <w:tcPr>
            <w:tcW w:w="1290" w:type="dxa"/>
          </w:tcPr>
          <w:p w14:paraId="3F0D6DCE" w14:textId="7BB30C40"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2</w:t>
            </w:r>
          </w:p>
        </w:tc>
        <w:tc>
          <w:tcPr>
            <w:tcW w:w="4293" w:type="dxa"/>
          </w:tcPr>
          <w:p w14:paraId="6E7D74C8" w14:textId="2FB4D737"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What are your current impressions of LLMs as compared to when you first started using them?</w:t>
            </w:r>
          </w:p>
        </w:tc>
      </w:tr>
      <w:tr w:rsidR="659E2AB5" w14:paraId="7AE5C3D8" w14:textId="77777777" w:rsidTr="6180B36D">
        <w:trPr>
          <w:trHeight w:val="300"/>
        </w:trPr>
        <w:tc>
          <w:tcPr>
            <w:tcW w:w="1812" w:type="dxa"/>
            <w:vMerge/>
          </w:tcPr>
          <w:p w14:paraId="45FCED4D" w14:textId="77777777" w:rsidR="0007559C" w:rsidRDefault="0007559C"/>
        </w:tc>
        <w:tc>
          <w:tcPr>
            <w:tcW w:w="1965" w:type="dxa"/>
          </w:tcPr>
          <w:p w14:paraId="73831289" w14:textId="610E5A84" w:rsidR="659E2AB5" w:rsidRPr="0016162A" w:rsidRDefault="65539FC0" w:rsidP="0E675E98">
            <w:pPr>
              <w:rPr>
                <w:rFonts w:ascii="Times New Roman" w:eastAsia="Times New Roman" w:hAnsi="Times New Roman" w:cs="Times New Roman"/>
              </w:rPr>
            </w:pPr>
            <w:r w:rsidRPr="65539FC0">
              <w:rPr>
                <w:rFonts w:ascii="Times New Roman" w:eastAsia="Times New Roman" w:hAnsi="Times New Roman" w:cs="Times New Roman"/>
              </w:rPr>
              <w:t>Use Cases</w:t>
            </w:r>
          </w:p>
        </w:tc>
        <w:tc>
          <w:tcPr>
            <w:tcW w:w="1290" w:type="dxa"/>
          </w:tcPr>
          <w:p w14:paraId="38E8FCD8" w14:textId="0F35CCDC"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11</w:t>
            </w:r>
          </w:p>
        </w:tc>
        <w:tc>
          <w:tcPr>
            <w:tcW w:w="4293" w:type="dxa"/>
          </w:tcPr>
          <w:p w14:paraId="7C874964" w14:textId="2518B6EE"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Was there a substantial difference in how you used LLMs between phases in the project?”</w:t>
            </w:r>
          </w:p>
        </w:tc>
      </w:tr>
      <w:tr w:rsidR="659E2AB5" w14:paraId="3018300B" w14:textId="77777777" w:rsidTr="6180B36D">
        <w:trPr>
          <w:trHeight w:val="300"/>
        </w:trPr>
        <w:tc>
          <w:tcPr>
            <w:tcW w:w="1812" w:type="dxa"/>
            <w:vMerge/>
          </w:tcPr>
          <w:p w14:paraId="26DD8241" w14:textId="77777777" w:rsidR="0007559C" w:rsidRDefault="0007559C"/>
        </w:tc>
        <w:tc>
          <w:tcPr>
            <w:tcW w:w="1965" w:type="dxa"/>
          </w:tcPr>
          <w:p w14:paraId="71DB0F90" w14:textId="784D168A" w:rsidR="659E2AB5" w:rsidRPr="0016162A" w:rsidRDefault="65539FC0" w:rsidP="0E675E98">
            <w:pPr>
              <w:rPr>
                <w:rFonts w:ascii="Times New Roman" w:eastAsia="Times New Roman" w:hAnsi="Times New Roman" w:cs="Times New Roman"/>
              </w:rPr>
            </w:pPr>
            <w:r w:rsidRPr="65539FC0">
              <w:rPr>
                <w:rFonts w:ascii="Times New Roman" w:eastAsia="Times New Roman" w:hAnsi="Times New Roman" w:cs="Times New Roman"/>
              </w:rPr>
              <w:t>Interpretations</w:t>
            </w:r>
          </w:p>
        </w:tc>
        <w:tc>
          <w:tcPr>
            <w:tcW w:w="1290" w:type="dxa"/>
          </w:tcPr>
          <w:p w14:paraId="7B26FA6E" w14:textId="2B3DBD6B" w:rsidR="65539FC0" w:rsidRDefault="65539FC0" w:rsidP="65539FC0">
            <w:pPr>
              <w:rPr>
                <w:rFonts w:ascii="Times New Roman" w:eastAsia="Times New Roman" w:hAnsi="Times New Roman" w:cs="Times New Roman"/>
              </w:rPr>
            </w:pPr>
            <w:r w:rsidRPr="65539FC0">
              <w:rPr>
                <w:rFonts w:ascii="Times New Roman" w:eastAsia="Times New Roman" w:hAnsi="Times New Roman" w:cs="Times New Roman"/>
              </w:rPr>
              <w:t>5</w:t>
            </w:r>
          </w:p>
        </w:tc>
        <w:tc>
          <w:tcPr>
            <w:tcW w:w="4293" w:type="dxa"/>
          </w:tcPr>
          <w:p w14:paraId="1A2FCC07" w14:textId="432C8960" w:rsidR="659E2AB5"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How do you see the skills of knowledge you gained from using LLMs benefitting your future coursework or projects?”</w:t>
            </w:r>
          </w:p>
        </w:tc>
      </w:tr>
    </w:tbl>
    <w:p w14:paraId="52E1CD67" w14:textId="77777777" w:rsidR="659E2AB5" w:rsidRPr="0016162A" w:rsidRDefault="659E2AB5" w:rsidP="0E675E98">
      <w:pPr>
        <w:rPr>
          <w:rFonts w:ascii="Times New Roman" w:eastAsia="Times New Roman" w:hAnsi="Times New Roman" w:cs="Times New Roman"/>
        </w:rPr>
      </w:pPr>
    </w:p>
    <w:p w14:paraId="5C557371" w14:textId="7BD2C9CD" w:rsidR="659E2AB5" w:rsidRPr="0016162A" w:rsidRDefault="7607E52B" w:rsidP="431AF52C">
      <w:pPr>
        <w:rPr>
          <w:rFonts w:ascii="Times New Roman" w:eastAsia="Times New Roman" w:hAnsi="Times New Roman" w:cs="Times New Roman"/>
          <w:b/>
          <w:bCs/>
        </w:rPr>
      </w:pPr>
      <w:r w:rsidRPr="7607E52B">
        <w:rPr>
          <w:rFonts w:ascii="Times New Roman" w:eastAsia="Times New Roman" w:hAnsi="Times New Roman" w:cs="Times New Roman"/>
          <w:b/>
          <w:bCs/>
        </w:rPr>
        <w:t>Data Analysis</w:t>
      </w:r>
    </w:p>
    <w:p w14:paraId="4FE7ACBF" w14:textId="7DF0FB87" w:rsidR="7607E52B" w:rsidRDefault="7607E52B" w:rsidP="7607E52B">
      <w:pPr>
        <w:rPr>
          <w:rFonts w:ascii="Times New Roman" w:eastAsia="Times New Roman" w:hAnsi="Times New Roman" w:cs="Times New Roman"/>
        </w:rPr>
      </w:pPr>
    </w:p>
    <w:p w14:paraId="57115A4F" w14:textId="39486FDE" w:rsidR="00264456" w:rsidRDefault="7607E52B" w:rsidP="7607E52B">
      <w:pPr>
        <w:rPr>
          <w:rFonts w:ascii="Times New Roman" w:eastAsia="Times New Roman" w:hAnsi="Times New Roman" w:cs="Times New Roman"/>
        </w:rPr>
      </w:pPr>
      <w:r w:rsidRPr="7607E52B">
        <w:rPr>
          <w:rFonts w:ascii="Times New Roman" w:eastAsia="Times New Roman" w:hAnsi="Times New Roman" w:cs="Times New Roman"/>
        </w:rPr>
        <w:t xml:space="preserve">Prior to proceeding with the data analysis, we transcribed the interviews using an online transcription service called rev.com. Upon transcription, the research team vetted the transcripts by repeatedly reading them and checking them against the audio recording. Any discrepancies between the transcripts and audio recording were noted and checked for errors. Once the transcripts were cleaned from any errors, we proceeded with the data analysis.  </w:t>
      </w:r>
    </w:p>
    <w:p w14:paraId="2A998B30" w14:textId="424291EE" w:rsidR="7607E52B" w:rsidRDefault="7607E52B" w:rsidP="7607E52B">
      <w:pPr>
        <w:rPr>
          <w:rFonts w:ascii="Times New Roman" w:eastAsia="Times New Roman" w:hAnsi="Times New Roman" w:cs="Times New Roman"/>
        </w:rPr>
      </w:pPr>
    </w:p>
    <w:p w14:paraId="32025B3D" w14:textId="2CF618F7" w:rsidR="00264456" w:rsidRDefault="7607E52B" w:rsidP="7607E52B">
      <w:pPr>
        <w:rPr>
          <w:rFonts w:ascii="Times New Roman" w:eastAsia="Times New Roman" w:hAnsi="Times New Roman" w:cs="Times New Roman"/>
        </w:rPr>
      </w:pPr>
      <w:r w:rsidRPr="7607E52B">
        <w:rPr>
          <w:rFonts w:ascii="Times New Roman" w:eastAsia="Times New Roman" w:hAnsi="Times New Roman" w:cs="Times New Roman"/>
        </w:rPr>
        <w:t xml:space="preserve">For analyzing the interview data, we used a thematic analysis approach. Thematic analysis is a data analysis technique that is driven by the research questions of the study and aims to identify and report themes emerging from the qualitative data (cite Braun and Clark 2006). To begin the thematic analysis, we first divided the transcripts between two researchers who conducted the interviews. To promote full knowledge of the data, each researcher reviewed the transcripts of the interviews conducted by the other researcher. In the familiarizing with the data phase, two researchers from our team read the transcripts multiple times. While reviewing the transcripts the researchers documented memos of instances when they identified an interesting quote made by the participant. Quotes that were similar in meaning were put into distinctive buckets and a set of initial codes were generated from the data set. The two researchers who coded the data then met to discuss the codes and come to a consensus on the coding scheme. Next, the codes were collated into potential themes by the two researchers. These potential themes were allowed to emerge from the data. Next, the potential themes were discussed by the whole research team to generate a final set of themes and subthemes. These final set of themes and subthemes were subsequently named and assigned representative definitions. In the last step, these generated themes and subthemes were used to extract relevant quotes of data which we have presented in the results section. </w:t>
      </w:r>
    </w:p>
    <w:p w14:paraId="71880C49" w14:textId="6F5DE044" w:rsidR="659E2AB5" w:rsidRPr="0016162A" w:rsidRDefault="659E2AB5" w:rsidP="3FAC8DE5">
      <w:pPr>
        <w:rPr>
          <w:rFonts w:ascii="Times New Roman" w:eastAsia="Times New Roman" w:hAnsi="Times New Roman" w:cs="Times New Roman"/>
        </w:rPr>
      </w:pPr>
    </w:p>
    <w:p w14:paraId="416A64A2" w14:textId="77777777" w:rsidR="009C27FE" w:rsidRPr="0016162A" w:rsidRDefault="7607E52B" w:rsidP="003F5E39">
      <w:pPr>
        <w:jc w:val="center"/>
        <w:rPr>
          <w:rFonts w:ascii="Times New Roman" w:eastAsia="Times New Roman" w:hAnsi="Times New Roman" w:cs="Times New Roman"/>
          <w:b/>
          <w:bCs/>
        </w:rPr>
      </w:pPr>
      <w:r w:rsidRPr="7607E52B">
        <w:rPr>
          <w:rFonts w:ascii="Times New Roman" w:eastAsia="Times New Roman" w:hAnsi="Times New Roman" w:cs="Times New Roman"/>
          <w:b/>
          <w:bCs/>
        </w:rPr>
        <w:t>Results</w:t>
      </w:r>
    </w:p>
    <w:p w14:paraId="0BEE1BCF" w14:textId="248356E1" w:rsidR="7607E52B" w:rsidRDefault="7607E52B" w:rsidP="7607E52B">
      <w:pPr>
        <w:jc w:val="center"/>
        <w:rPr>
          <w:rFonts w:ascii="Times New Roman" w:eastAsia="Times New Roman" w:hAnsi="Times New Roman" w:cs="Times New Roman"/>
          <w:b/>
          <w:bCs/>
        </w:rPr>
      </w:pPr>
    </w:p>
    <w:p w14:paraId="22A05EA4" w14:textId="7E93D4E9" w:rsidR="00E1215C" w:rsidRPr="00962C0D" w:rsidRDefault="666A7439" w:rsidP="00E1215C">
      <w:pPr>
        <w:rPr>
          <w:rFonts w:ascii="Times New Roman" w:eastAsia="Times New Roman" w:hAnsi="Times New Roman" w:cs="Times New Roman"/>
        </w:rPr>
      </w:pPr>
      <w:r w:rsidRPr="0016162A">
        <w:rPr>
          <w:rFonts w:ascii="Times New Roman" w:eastAsia="Times New Roman" w:hAnsi="Times New Roman" w:cs="Times New Roman"/>
        </w:rPr>
        <w:t>We present the results of each research question separately with the main themes</w:t>
      </w:r>
      <w:r w:rsidRPr="666A7439">
        <w:rPr>
          <w:rFonts w:ascii="Times New Roman" w:eastAsia="Times New Roman" w:hAnsi="Times New Roman" w:cs="Times New Roman"/>
        </w:rPr>
        <w:t xml:space="preserve"> we developed in response to that question. We first discuss how students used LLMs in their course project, next how they perceived that LLMs impacted their learning processes, and finally the students’ thoughts about using LLMs in their future engineering careers.</w:t>
      </w:r>
    </w:p>
    <w:p w14:paraId="650D28FF" w14:textId="77777777" w:rsidR="009C27FE" w:rsidRPr="0016162A" w:rsidRDefault="009C27FE" w:rsidP="0E675E98">
      <w:pPr>
        <w:rPr>
          <w:rFonts w:ascii="Times New Roman" w:eastAsia="Times New Roman" w:hAnsi="Times New Roman" w:cs="Times New Roman"/>
        </w:rPr>
      </w:pPr>
    </w:p>
    <w:p w14:paraId="44EAB014" w14:textId="051E761C" w:rsidR="009C27FE" w:rsidRPr="003F5E39" w:rsidRDefault="350E565C" w:rsidP="2B9A7094">
      <w:pPr>
        <w:rPr>
          <w:rFonts w:ascii="Times New Roman" w:eastAsia="Times New Roman" w:hAnsi="Times New Roman" w:cs="Times New Roman"/>
          <w:b/>
          <w:bCs/>
        </w:rPr>
      </w:pPr>
      <w:r w:rsidRPr="350E565C">
        <w:rPr>
          <w:rFonts w:ascii="Times New Roman" w:eastAsia="Times New Roman" w:hAnsi="Times New Roman" w:cs="Times New Roman"/>
          <w:b/>
          <w:bCs/>
        </w:rPr>
        <w:t>Research Question 1: How do students integrate LLMs into coursework when policies allow unrestricted access?</w:t>
      </w:r>
    </w:p>
    <w:p w14:paraId="7A71C940" w14:textId="77777777" w:rsidR="009C27FE" w:rsidRPr="0016162A" w:rsidRDefault="009C27FE" w:rsidP="0E675E98">
      <w:pPr>
        <w:rPr>
          <w:rFonts w:ascii="Times New Roman" w:eastAsia="Times New Roman" w:hAnsi="Times New Roman" w:cs="Times New Roman"/>
          <w:b/>
          <w:bCs/>
        </w:rPr>
      </w:pPr>
    </w:p>
    <w:p w14:paraId="7A42A238" w14:textId="57A3086D" w:rsidR="009C27FE" w:rsidRPr="0016162A" w:rsidRDefault="5B50D0B8" w:rsidP="17CA89AF">
      <w:pPr>
        <w:rPr>
          <w:rFonts w:ascii="Times New Roman" w:eastAsia="Times New Roman" w:hAnsi="Times New Roman" w:cs="Times New Roman"/>
        </w:rPr>
      </w:pPr>
      <w:r w:rsidRPr="5B50D0B8">
        <w:rPr>
          <w:rFonts w:ascii="Times New Roman" w:eastAsia="Times New Roman" w:hAnsi="Times New Roman" w:cs="Times New Roman"/>
        </w:rPr>
        <w:t>Our first question explored the ways in which students used LLMs in their projects.</w:t>
      </w:r>
      <w:r w:rsidRPr="5B50D0B8">
        <w:rPr>
          <w:rFonts w:ascii="Times New Roman" w:eastAsia="Times New Roman" w:hAnsi="Times New Roman" w:cs="Times New Roman"/>
          <w:i/>
          <w:iCs/>
        </w:rPr>
        <w:t xml:space="preserve"> </w:t>
      </w:r>
      <w:r w:rsidRPr="5B50D0B8">
        <w:rPr>
          <w:rFonts w:ascii="Times New Roman" w:eastAsia="Times New Roman" w:hAnsi="Times New Roman" w:cs="Times New Roman"/>
        </w:rPr>
        <w:t>From our thematic analysis, we identified two unique themes in their responses, each with two subthemes. Subthemes of programming support and idea generation were grouped together as technical aid, and subthemes of writing support and project management were categorized as professional aid. We summarized these themes and the number of students who mentioned each theme in Table 4.</w:t>
      </w:r>
    </w:p>
    <w:p w14:paraId="695635DA" w14:textId="77777777" w:rsidR="009C27FE" w:rsidRPr="0016162A" w:rsidRDefault="009C27FE" w:rsidP="0E675E98">
      <w:pPr>
        <w:rPr>
          <w:rFonts w:ascii="Times New Roman" w:eastAsia="Times New Roman" w:hAnsi="Times New Roman" w:cs="Times New Roman"/>
        </w:rPr>
      </w:pPr>
    </w:p>
    <w:p w14:paraId="2B5CE19C" w14:textId="5063C1E8" w:rsidR="009C27FE" w:rsidRPr="0016162A" w:rsidRDefault="5B50D0B8" w:rsidP="0E675E98">
      <w:pPr>
        <w:rPr>
          <w:rFonts w:ascii="Times New Roman" w:eastAsia="Times New Roman" w:hAnsi="Times New Roman" w:cs="Times New Roman"/>
        </w:rPr>
      </w:pPr>
      <w:r w:rsidRPr="5B50D0B8">
        <w:rPr>
          <w:rFonts w:ascii="Times New Roman" w:eastAsia="Times New Roman" w:hAnsi="Times New Roman" w:cs="Times New Roman"/>
        </w:rPr>
        <w:t>Table 4. Uses of LLMs described in student interviews.</w:t>
      </w:r>
    </w:p>
    <w:tbl>
      <w:tblPr>
        <w:tblStyle w:val="TableGrid"/>
        <w:tblW w:w="9360" w:type="dxa"/>
        <w:tblLook w:val="04A0" w:firstRow="1" w:lastRow="0" w:firstColumn="1" w:lastColumn="0" w:noHBand="0" w:noVBand="1"/>
      </w:tblPr>
      <w:tblGrid>
        <w:gridCol w:w="1549"/>
        <w:gridCol w:w="1549"/>
        <w:gridCol w:w="4866"/>
        <w:gridCol w:w="1396"/>
      </w:tblGrid>
      <w:tr w:rsidR="009C27FE" w14:paraId="7F9532D5" w14:textId="77777777" w:rsidTr="475A7D98">
        <w:trPr>
          <w:trHeight w:val="300"/>
        </w:trPr>
        <w:tc>
          <w:tcPr>
            <w:tcW w:w="1549" w:type="dxa"/>
            <w:shd w:val="clear" w:color="auto" w:fill="E7E6E6" w:themeFill="background2"/>
          </w:tcPr>
          <w:p w14:paraId="7964D6CC" w14:textId="5365400B" w:rsidR="17CA89AF" w:rsidRDefault="17CA89AF" w:rsidP="17CA89AF">
            <w:pPr>
              <w:rPr>
                <w:rFonts w:ascii="Times New Roman" w:eastAsia="Times New Roman" w:hAnsi="Times New Roman" w:cs="Times New Roman"/>
              </w:rPr>
            </w:pPr>
            <w:r w:rsidRPr="17CA89AF">
              <w:rPr>
                <w:rFonts w:ascii="Times New Roman" w:eastAsia="Times New Roman" w:hAnsi="Times New Roman" w:cs="Times New Roman"/>
              </w:rPr>
              <w:t>Theme</w:t>
            </w:r>
          </w:p>
        </w:tc>
        <w:tc>
          <w:tcPr>
            <w:tcW w:w="1549" w:type="dxa"/>
            <w:shd w:val="clear" w:color="auto" w:fill="E7E6E6" w:themeFill="background2"/>
          </w:tcPr>
          <w:p w14:paraId="2547E95A" w14:textId="2D9CA4F7" w:rsidR="009C27FE" w:rsidRPr="0016162A" w:rsidRDefault="5923F7B6" w:rsidP="6C0701D8">
            <w:pPr>
              <w:spacing w:line="259" w:lineRule="auto"/>
              <w:rPr>
                <w:rFonts w:ascii="Times New Roman" w:eastAsia="Times New Roman" w:hAnsi="Times New Roman" w:cs="Times New Roman"/>
              </w:rPr>
            </w:pPr>
            <w:r w:rsidRPr="5923F7B6">
              <w:rPr>
                <w:rFonts w:ascii="Times New Roman" w:eastAsia="Times New Roman" w:hAnsi="Times New Roman" w:cs="Times New Roman"/>
              </w:rPr>
              <w:t>Subtheme</w:t>
            </w:r>
          </w:p>
        </w:tc>
        <w:tc>
          <w:tcPr>
            <w:tcW w:w="4866" w:type="dxa"/>
            <w:shd w:val="clear" w:color="auto" w:fill="E7E6E6" w:themeFill="background2"/>
          </w:tcPr>
          <w:p w14:paraId="52CFE6B4" w14:textId="77777777" w:rsidR="009C27FE" w:rsidRPr="0016162A" w:rsidRDefault="0E675E98" w:rsidP="0E675E98">
            <w:pPr>
              <w:rPr>
                <w:rFonts w:ascii="Times New Roman" w:eastAsia="Times New Roman" w:hAnsi="Times New Roman" w:cs="Times New Roman"/>
              </w:rPr>
            </w:pPr>
            <w:r w:rsidRPr="0016162A">
              <w:rPr>
                <w:rFonts w:ascii="Times New Roman" w:eastAsia="Times New Roman" w:hAnsi="Times New Roman" w:cs="Times New Roman"/>
              </w:rPr>
              <w:t>Definition</w:t>
            </w:r>
          </w:p>
        </w:tc>
        <w:tc>
          <w:tcPr>
            <w:tcW w:w="1396" w:type="dxa"/>
            <w:shd w:val="clear" w:color="auto" w:fill="E7E6E6" w:themeFill="background2"/>
          </w:tcPr>
          <w:p w14:paraId="0CD26C66" w14:textId="11B51999" w:rsidR="009C27FE" w:rsidRPr="0016162A" w:rsidRDefault="00F25A85" w:rsidP="0016162A">
            <w:pPr>
              <w:spacing w:line="259" w:lineRule="auto"/>
              <w:rPr>
                <w:rFonts w:ascii="Times New Roman" w:eastAsia="Times New Roman" w:hAnsi="Times New Roman" w:cs="Times New Roman"/>
              </w:rPr>
            </w:pPr>
            <w:r>
              <w:rPr>
                <w:rFonts w:ascii="Times New Roman" w:eastAsia="Times New Roman" w:hAnsi="Times New Roman" w:cs="Times New Roman"/>
              </w:rPr>
              <w:t>Frequency</w:t>
            </w:r>
          </w:p>
        </w:tc>
      </w:tr>
      <w:tr w:rsidR="00F25A85" w14:paraId="64222698" w14:textId="77777777" w:rsidTr="475A7D98">
        <w:trPr>
          <w:trHeight w:val="300"/>
        </w:trPr>
        <w:tc>
          <w:tcPr>
            <w:tcW w:w="1549" w:type="dxa"/>
            <w:vMerge w:val="restart"/>
          </w:tcPr>
          <w:p w14:paraId="17325FA9" w14:textId="1FF493B0" w:rsidR="17CA89AF" w:rsidRDefault="17CA89AF" w:rsidP="17CA89AF">
            <w:pPr>
              <w:rPr>
                <w:rFonts w:ascii="Times New Roman" w:eastAsia="Times New Roman" w:hAnsi="Times New Roman" w:cs="Times New Roman"/>
              </w:rPr>
            </w:pPr>
            <w:r w:rsidRPr="17CA89AF">
              <w:rPr>
                <w:rFonts w:ascii="Times New Roman" w:eastAsia="Times New Roman" w:hAnsi="Times New Roman" w:cs="Times New Roman"/>
              </w:rPr>
              <w:t>Technical aid</w:t>
            </w:r>
          </w:p>
        </w:tc>
        <w:tc>
          <w:tcPr>
            <w:tcW w:w="1549" w:type="dxa"/>
          </w:tcPr>
          <w:p w14:paraId="42064DE6" w14:textId="142CE397" w:rsidR="00F25A85" w:rsidRPr="0016162A" w:rsidRDefault="007F0107" w:rsidP="00F25A85">
            <w:pPr>
              <w:rPr>
                <w:rFonts w:ascii="Times New Roman" w:eastAsia="Times New Roman" w:hAnsi="Times New Roman" w:cs="Times New Roman"/>
              </w:rPr>
            </w:pPr>
            <w:r>
              <w:rPr>
                <w:rFonts w:ascii="Times New Roman" w:eastAsia="Times New Roman" w:hAnsi="Times New Roman" w:cs="Times New Roman"/>
              </w:rPr>
              <w:t>Programming</w:t>
            </w:r>
            <w:r w:rsidR="00F25A85" w:rsidRPr="0016162A">
              <w:rPr>
                <w:rFonts w:ascii="Times New Roman" w:eastAsia="Times New Roman" w:hAnsi="Times New Roman" w:cs="Times New Roman"/>
              </w:rPr>
              <w:t xml:space="preserve"> support</w:t>
            </w:r>
          </w:p>
        </w:tc>
        <w:tc>
          <w:tcPr>
            <w:tcW w:w="4866" w:type="dxa"/>
          </w:tcPr>
          <w:p w14:paraId="06E7496C" w14:textId="54CF67DD" w:rsidR="00F25A85" w:rsidRPr="0016162A" w:rsidRDefault="00F25A85" w:rsidP="00F25A85">
            <w:pPr>
              <w:tabs>
                <w:tab w:val="left" w:pos="948"/>
              </w:tabs>
              <w:rPr>
                <w:rFonts w:ascii="Times New Roman" w:eastAsia="Times New Roman" w:hAnsi="Times New Roman" w:cs="Times New Roman"/>
              </w:rPr>
            </w:pPr>
            <w:r w:rsidRPr="0016162A">
              <w:rPr>
                <w:rFonts w:ascii="Times New Roman" w:eastAsia="Times New Roman" w:hAnsi="Times New Roman" w:cs="Times New Roman"/>
              </w:rPr>
              <w:t>Student use</w:t>
            </w:r>
            <w:r w:rsidRPr="2B9A7094">
              <w:rPr>
                <w:rFonts w:ascii="Times New Roman" w:eastAsia="Times New Roman" w:hAnsi="Times New Roman" w:cs="Times New Roman"/>
              </w:rPr>
              <w:t>d</w:t>
            </w:r>
            <w:r w:rsidRPr="0016162A">
              <w:rPr>
                <w:rFonts w:ascii="Times New Roman" w:eastAsia="Times New Roman" w:hAnsi="Times New Roman" w:cs="Times New Roman"/>
              </w:rPr>
              <w:t xml:space="preserve"> LLMs for technical assistance in writing/editing code, understanding new software languages, and learning new software engineering concepts</w:t>
            </w:r>
          </w:p>
        </w:tc>
        <w:tc>
          <w:tcPr>
            <w:tcW w:w="1396" w:type="dxa"/>
          </w:tcPr>
          <w:p w14:paraId="71F8780B" w14:textId="33D05BB5" w:rsidR="00F25A85" w:rsidRPr="0016162A" w:rsidRDefault="475A7D98" w:rsidP="475A7D98">
            <w:pPr>
              <w:jc w:val="center"/>
              <w:rPr>
                <w:rFonts w:ascii="Times New Roman" w:eastAsia="Times New Roman" w:hAnsi="Times New Roman" w:cs="Times New Roman"/>
              </w:rPr>
            </w:pPr>
            <w:r w:rsidRPr="475A7D98">
              <w:rPr>
                <w:rFonts w:ascii="Times New Roman" w:eastAsia="Times New Roman" w:hAnsi="Times New Roman" w:cs="Times New Roman"/>
              </w:rPr>
              <w:t>9</w:t>
            </w:r>
          </w:p>
        </w:tc>
      </w:tr>
      <w:tr w:rsidR="00F25A85" w14:paraId="6A65A59E" w14:textId="77777777" w:rsidTr="475A7D98">
        <w:trPr>
          <w:trHeight w:val="300"/>
        </w:trPr>
        <w:tc>
          <w:tcPr>
            <w:tcW w:w="1549" w:type="dxa"/>
            <w:vMerge/>
          </w:tcPr>
          <w:p w14:paraId="1087D8F9" w14:textId="77777777" w:rsidR="0007559C" w:rsidRDefault="0007559C"/>
        </w:tc>
        <w:tc>
          <w:tcPr>
            <w:tcW w:w="1549" w:type="dxa"/>
          </w:tcPr>
          <w:p w14:paraId="3F0CFE68" w14:textId="45FC7794" w:rsidR="17CA89AF" w:rsidRDefault="17CA89AF" w:rsidP="17CA89AF">
            <w:pPr>
              <w:rPr>
                <w:rFonts w:ascii="Times New Roman" w:eastAsia="Times New Roman" w:hAnsi="Times New Roman" w:cs="Times New Roman"/>
              </w:rPr>
            </w:pPr>
            <w:r w:rsidRPr="17CA89AF">
              <w:rPr>
                <w:rFonts w:ascii="Times New Roman" w:eastAsia="Times New Roman" w:hAnsi="Times New Roman" w:cs="Times New Roman"/>
              </w:rPr>
              <w:t>Idea generation</w:t>
            </w:r>
          </w:p>
        </w:tc>
        <w:tc>
          <w:tcPr>
            <w:tcW w:w="4866" w:type="dxa"/>
          </w:tcPr>
          <w:p w14:paraId="4307F799" w14:textId="363F7B0E" w:rsidR="17CA89AF" w:rsidRDefault="17CA89AF" w:rsidP="17CA89AF">
            <w:pPr>
              <w:tabs>
                <w:tab w:val="left" w:pos="948"/>
              </w:tabs>
              <w:rPr>
                <w:rFonts w:ascii="Times New Roman" w:eastAsia="Times New Roman" w:hAnsi="Times New Roman" w:cs="Times New Roman"/>
              </w:rPr>
            </w:pPr>
            <w:r w:rsidRPr="17CA89AF">
              <w:rPr>
                <w:rFonts w:ascii="Times New Roman" w:eastAsia="Times New Roman" w:hAnsi="Times New Roman" w:cs="Times New Roman"/>
              </w:rPr>
              <w:t>Student used LLMs for creative tasks such as designing a system, understanding/following best practices, and approaching complex problems</w:t>
            </w:r>
          </w:p>
        </w:tc>
        <w:tc>
          <w:tcPr>
            <w:tcW w:w="1396" w:type="dxa"/>
          </w:tcPr>
          <w:p w14:paraId="15EC9C6C" w14:textId="5322B6A6" w:rsidR="17CA89AF" w:rsidRDefault="475A7D98" w:rsidP="475A7D98">
            <w:pPr>
              <w:jc w:val="center"/>
              <w:rPr>
                <w:rFonts w:ascii="Times New Roman" w:eastAsia="Times New Roman" w:hAnsi="Times New Roman" w:cs="Times New Roman"/>
              </w:rPr>
            </w:pPr>
            <w:r w:rsidRPr="475A7D98">
              <w:rPr>
                <w:rFonts w:ascii="Times New Roman" w:eastAsia="Times New Roman" w:hAnsi="Times New Roman" w:cs="Times New Roman"/>
              </w:rPr>
              <w:t>5</w:t>
            </w:r>
          </w:p>
        </w:tc>
      </w:tr>
      <w:tr w:rsidR="00F25A85" w14:paraId="70263DAF" w14:textId="77777777" w:rsidTr="475A7D98">
        <w:trPr>
          <w:trHeight w:val="300"/>
        </w:trPr>
        <w:tc>
          <w:tcPr>
            <w:tcW w:w="1549" w:type="dxa"/>
            <w:vMerge w:val="restart"/>
          </w:tcPr>
          <w:p w14:paraId="39694A4F" w14:textId="04580DA1" w:rsidR="17CA89AF" w:rsidRDefault="5923F7B6" w:rsidP="17CA89AF">
            <w:pPr>
              <w:rPr>
                <w:rFonts w:ascii="Times New Roman" w:eastAsia="Times New Roman" w:hAnsi="Times New Roman" w:cs="Times New Roman"/>
              </w:rPr>
            </w:pPr>
            <w:r w:rsidRPr="5923F7B6">
              <w:rPr>
                <w:rFonts w:ascii="Times New Roman" w:eastAsia="Times New Roman" w:hAnsi="Times New Roman" w:cs="Times New Roman"/>
              </w:rPr>
              <w:t>Professional aid</w:t>
            </w:r>
          </w:p>
        </w:tc>
        <w:tc>
          <w:tcPr>
            <w:tcW w:w="1549" w:type="dxa"/>
          </w:tcPr>
          <w:p w14:paraId="46C9F881" w14:textId="5732F61C" w:rsidR="17CA89AF" w:rsidRDefault="17CA89AF" w:rsidP="17CA89AF">
            <w:pPr>
              <w:rPr>
                <w:rFonts w:ascii="Times New Roman" w:eastAsia="Times New Roman" w:hAnsi="Times New Roman" w:cs="Times New Roman"/>
              </w:rPr>
            </w:pPr>
            <w:r w:rsidRPr="17CA89AF">
              <w:rPr>
                <w:rFonts w:ascii="Times New Roman" w:eastAsia="Times New Roman" w:hAnsi="Times New Roman" w:cs="Times New Roman"/>
              </w:rPr>
              <w:t>Writing support</w:t>
            </w:r>
          </w:p>
        </w:tc>
        <w:tc>
          <w:tcPr>
            <w:tcW w:w="4866" w:type="dxa"/>
          </w:tcPr>
          <w:p w14:paraId="75018B9D" w14:textId="6E344FF6" w:rsidR="17CA89AF" w:rsidRDefault="17CA89AF" w:rsidP="17CA89AF">
            <w:pPr>
              <w:tabs>
                <w:tab w:val="left" w:pos="948"/>
              </w:tabs>
              <w:rPr>
                <w:rFonts w:ascii="Times New Roman" w:eastAsia="Times New Roman" w:hAnsi="Times New Roman" w:cs="Times New Roman"/>
              </w:rPr>
            </w:pPr>
            <w:r w:rsidRPr="17CA89AF">
              <w:rPr>
                <w:rFonts w:ascii="Times New Roman" w:eastAsia="Times New Roman" w:hAnsi="Times New Roman" w:cs="Times New Roman"/>
              </w:rPr>
              <w:t>Student used LLMs for communication assistance in emailing instructional faculty and writing assignments</w:t>
            </w:r>
          </w:p>
        </w:tc>
        <w:tc>
          <w:tcPr>
            <w:tcW w:w="1396" w:type="dxa"/>
          </w:tcPr>
          <w:p w14:paraId="26C36C77" w14:textId="13DD7950" w:rsidR="17CA89AF" w:rsidRDefault="475A7D98" w:rsidP="475A7D98">
            <w:pPr>
              <w:jc w:val="center"/>
              <w:rPr>
                <w:rFonts w:ascii="Times New Roman" w:eastAsia="Times New Roman" w:hAnsi="Times New Roman" w:cs="Times New Roman"/>
              </w:rPr>
            </w:pPr>
            <w:r w:rsidRPr="475A7D98">
              <w:rPr>
                <w:rFonts w:ascii="Times New Roman" w:eastAsia="Times New Roman" w:hAnsi="Times New Roman" w:cs="Times New Roman"/>
              </w:rPr>
              <w:t>6</w:t>
            </w:r>
          </w:p>
        </w:tc>
      </w:tr>
      <w:tr w:rsidR="00F25A85" w14:paraId="29EE323B" w14:textId="77777777" w:rsidTr="475A7D98">
        <w:trPr>
          <w:trHeight w:val="300"/>
        </w:trPr>
        <w:tc>
          <w:tcPr>
            <w:tcW w:w="1549" w:type="dxa"/>
            <w:vMerge/>
          </w:tcPr>
          <w:p w14:paraId="537B7B0B" w14:textId="77777777" w:rsidR="0007559C" w:rsidRDefault="0007559C"/>
        </w:tc>
        <w:tc>
          <w:tcPr>
            <w:tcW w:w="1549" w:type="dxa"/>
          </w:tcPr>
          <w:p w14:paraId="43042594" w14:textId="77777777" w:rsidR="00F25A85" w:rsidRPr="0016162A" w:rsidRDefault="00F25A85" w:rsidP="00F25A85">
            <w:pPr>
              <w:rPr>
                <w:rFonts w:ascii="Times New Roman" w:eastAsia="Times New Roman" w:hAnsi="Times New Roman" w:cs="Times New Roman"/>
              </w:rPr>
            </w:pPr>
            <w:r w:rsidRPr="0016162A">
              <w:rPr>
                <w:rFonts w:ascii="Times New Roman" w:eastAsia="Times New Roman" w:hAnsi="Times New Roman" w:cs="Times New Roman"/>
              </w:rPr>
              <w:t>Project management</w:t>
            </w:r>
          </w:p>
        </w:tc>
        <w:tc>
          <w:tcPr>
            <w:tcW w:w="4866" w:type="dxa"/>
          </w:tcPr>
          <w:p w14:paraId="11227829" w14:textId="2362147A" w:rsidR="00F25A85" w:rsidRPr="0016162A" w:rsidRDefault="00F25A85" w:rsidP="00F25A85">
            <w:pPr>
              <w:rPr>
                <w:rFonts w:ascii="Times New Roman" w:eastAsia="Times New Roman" w:hAnsi="Times New Roman" w:cs="Times New Roman"/>
              </w:rPr>
            </w:pPr>
            <w:r w:rsidRPr="0016162A">
              <w:rPr>
                <w:rFonts w:ascii="Times New Roman" w:eastAsia="Times New Roman" w:hAnsi="Times New Roman" w:cs="Times New Roman"/>
              </w:rPr>
              <w:t>Student use</w:t>
            </w:r>
            <w:r w:rsidRPr="2B9A7094">
              <w:rPr>
                <w:rFonts w:ascii="Times New Roman" w:eastAsia="Times New Roman" w:hAnsi="Times New Roman" w:cs="Times New Roman"/>
              </w:rPr>
              <w:t>d</w:t>
            </w:r>
            <w:r w:rsidRPr="0016162A">
              <w:rPr>
                <w:rFonts w:ascii="Times New Roman" w:eastAsia="Times New Roman" w:hAnsi="Times New Roman" w:cs="Times New Roman"/>
              </w:rPr>
              <w:t xml:space="preserve"> LLMs for organizational assistance in planning division of labor and timelines for project milestones</w:t>
            </w:r>
          </w:p>
        </w:tc>
        <w:tc>
          <w:tcPr>
            <w:tcW w:w="1396" w:type="dxa"/>
          </w:tcPr>
          <w:p w14:paraId="726864C1" w14:textId="77777777" w:rsidR="00F25A85" w:rsidRPr="0016162A" w:rsidRDefault="475A7D98" w:rsidP="475A7D98">
            <w:pPr>
              <w:jc w:val="center"/>
              <w:rPr>
                <w:rFonts w:ascii="Times New Roman" w:eastAsia="Times New Roman" w:hAnsi="Times New Roman" w:cs="Times New Roman"/>
              </w:rPr>
            </w:pPr>
            <w:r w:rsidRPr="475A7D98">
              <w:rPr>
                <w:rFonts w:ascii="Times New Roman" w:eastAsia="Times New Roman" w:hAnsi="Times New Roman" w:cs="Times New Roman"/>
              </w:rPr>
              <w:t>3</w:t>
            </w:r>
          </w:p>
        </w:tc>
      </w:tr>
    </w:tbl>
    <w:p w14:paraId="5512365A" w14:textId="77777777" w:rsidR="003F5E39" w:rsidRDefault="003F5E39" w:rsidP="003F5E39">
      <w:pPr>
        <w:rPr>
          <w:rFonts w:ascii="Times New Roman" w:eastAsia="Times New Roman" w:hAnsi="Times New Roman" w:cs="Times New Roman"/>
          <w:i/>
          <w:iCs/>
        </w:rPr>
      </w:pPr>
    </w:p>
    <w:p w14:paraId="09C58758" w14:textId="5C6EEE79" w:rsidR="00F25A85" w:rsidRPr="003F5E39" w:rsidRDefault="41D3FD70" w:rsidP="003F5E39">
      <w:pPr>
        <w:rPr>
          <w:rFonts w:ascii="Times New Roman" w:eastAsia="Times New Roman" w:hAnsi="Times New Roman" w:cs="Times New Roman"/>
          <w:b/>
          <w:bCs/>
        </w:rPr>
      </w:pPr>
      <w:r w:rsidRPr="41D3FD70">
        <w:rPr>
          <w:rFonts w:ascii="Times New Roman" w:eastAsia="Times New Roman" w:hAnsi="Times New Roman" w:cs="Times New Roman"/>
          <w:b/>
          <w:bCs/>
        </w:rPr>
        <w:t xml:space="preserve">1. </w:t>
      </w:r>
      <w:r w:rsidR="007F0107">
        <w:rPr>
          <w:rFonts w:ascii="Times New Roman" w:eastAsia="Times New Roman" w:hAnsi="Times New Roman" w:cs="Times New Roman"/>
          <w:b/>
          <w:bCs/>
        </w:rPr>
        <w:t>Programming su</w:t>
      </w:r>
      <w:r w:rsidRPr="41D3FD70">
        <w:rPr>
          <w:rFonts w:ascii="Times New Roman" w:eastAsia="Times New Roman" w:hAnsi="Times New Roman" w:cs="Times New Roman"/>
          <w:b/>
          <w:bCs/>
        </w:rPr>
        <w:t>pport</w:t>
      </w:r>
    </w:p>
    <w:p w14:paraId="79E5E1C7" w14:textId="77777777" w:rsidR="00F25A85" w:rsidRPr="0016162A" w:rsidRDefault="00F25A85" w:rsidP="00F25A85">
      <w:pPr>
        <w:rPr>
          <w:rFonts w:ascii="Times New Roman" w:eastAsia="Times New Roman" w:hAnsi="Times New Roman" w:cs="Times New Roman"/>
          <w:i/>
          <w:iCs/>
        </w:rPr>
      </w:pPr>
    </w:p>
    <w:p w14:paraId="4DD9757F" w14:textId="5D113D11" w:rsidR="4BA74734" w:rsidRDefault="5923F7B6" w:rsidP="003F5E39">
      <w:r w:rsidRPr="5923F7B6">
        <w:rPr>
          <w:rFonts w:ascii="Times New Roman" w:eastAsia="Times New Roman" w:hAnsi="Times New Roman" w:cs="Times New Roman"/>
          <w:color w:val="000000" w:themeColor="text1"/>
        </w:rPr>
        <w:t xml:space="preserve">All nine students used LLMs to help them generate code or modify their pre-existing solutions. In the following example, Participant 9 provides an example of how he interacted with </w:t>
      </w:r>
      <w:proofErr w:type="spellStart"/>
      <w:r w:rsidRPr="5923F7B6">
        <w:rPr>
          <w:rFonts w:ascii="Times New Roman" w:eastAsia="Times New Roman" w:hAnsi="Times New Roman" w:cs="Times New Roman"/>
          <w:color w:val="000000" w:themeColor="text1"/>
        </w:rPr>
        <w:t>ChatGPT</w:t>
      </w:r>
      <w:proofErr w:type="spellEnd"/>
      <w:r w:rsidRPr="5923F7B6">
        <w:rPr>
          <w:rFonts w:ascii="Times New Roman" w:eastAsia="Times New Roman" w:hAnsi="Times New Roman" w:cs="Times New Roman"/>
          <w:color w:val="000000" w:themeColor="text1"/>
        </w:rPr>
        <w:t xml:space="preserve"> to generate code in TypeScript, a language he had no prior experience with:</w:t>
      </w:r>
    </w:p>
    <w:p w14:paraId="49F739CA" w14:textId="76DE16BA" w:rsidR="4BA74734" w:rsidRDefault="4BA74734" w:rsidP="4BA74734">
      <w:pPr>
        <w:ind w:firstLine="360"/>
      </w:pPr>
      <w:r w:rsidRPr="4BA74734">
        <w:rPr>
          <w:rFonts w:ascii="Times New Roman" w:eastAsia="Times New Roman" w:hAnsi="Times New Roman" w:cs="Times New Roman"/>
          <w:color w:val="000000" w:themeColor="text1"/>
        </w:rPr>
        <w:t xml:space="preserve"> </w:t>
      </w:r>
    </w:p>
    <w:p w14:paraId="013035ED" w14:textId="31BB40E9" w:rsidR="4BA74734" w:rsidRDefault="16A688BF" w:rsidP="003F5E39">
      <w:pPr>
        <w:ind w:left="360"/>
      </w:pPr>
      <w:r w:rsidRPr="16A688BF">
        <w:rPr>
          <w:rFonts w:ascii="Times New Roman" w:eastAsia="Times New Roman" w:hAnsi="Times New Roman" w:cs="Times New Roman"/>
          <w:i/>
          <w:iCs/>
          <w:color w:val="000000" w:themeColor="text1"/>
        </w:rPr>
        <w:t>“</w:t>
      </w:r>
      <w:proofErr w:type="gramStart"/>
      <w:r w:rsidRPr="16A688BF">
        <w:rPr>
          <w:rFonts w:ascii="Times New Roman" w:eastAsia="Times New Roman" w:hAnsi="Times New Roman" w:cs="Times New Roman"/>
          <w:i/>
          <w:iCs/>
          <w:color w:val="000000" w:themeColor="text1"/>
        </w:rPr>
        <w:t>So</w:t>
      </w:r>
      <w:proofErr w:type="gramEnd"/>
      <w:r w:rsidRPr="16A688BF">
        <w:rPr>
          <w:rFonts w:ascii="Times New Roman" w:eastAsia="Times New Roman" w:hAnsi="Times New Roman" w:cs="Times New Roman"/>
          <w:i/>
          <w:iCs/>
          <w:color w:val="000000" w:themeColor="text1"/>
        </w:rPr>
        <w:t xml:space="preserve"> I just told it, ‘Okay, show me TypeScript code to find out if...’ Actually, first I asked it how I could do it, how are versions of dependencies measured, and how to find out if they were constrained or not constrained. And then once I had learned enough about it, and considering the fact that I already knew how to fetch data from GitHub API, I just straight up asked it, ‘Give me TypeScript code which fetches whether dependencies are constrained or non-constrained,’ based on the earlier interactions that I already did. And... Yes. It showed me code for that.” [Par. 9]</w:t>
      </w:r>
    </w:p>
    <w:p w14:paraId="432FF3C5" w14:textId="731746BC" w:rsidR="4BA74734" w:rsidRDefault="4BA74734">
      <w:r w:rsidRPr="4BA74734">
        <w:rPr>
          <w:rFonts w:ascii="Times New Roman" w:eastAsia="Times New Roman" w:hAnsi="Times New Roman" w:cs="Times New Roman"/>
          <w:i/>
          <w:iCs/>
          <w:color w:val="000000" w:themeColor="text1"/>
        </w:rPr>
        <w:t xml:space="preserve"> </w:t>
      </w:r>
    </w:p>
    <w:p w14:paraId="732CE6C1" w14:textId="1E97F061" w:rsidR="4BA74734" w:rsidRDefault="350E565C" w:rsidP="003F5E39">
      <w:r w:rsidRPr="350E565C">
        <w:rPr>
          <w:rFonts w:ascii="Times New Roman" w:eastAsia="Times New Roman" w:hAnsi="Times New Roman" w:cs="Times New Roman"/>
          <w:color w:val="000000" w:themeColor="text1"/>
        </w:rPr>
        <w:t xml:space="preserve">In this case, Par. 9 demonstrates a common interaction protocol when interacting with </w:t>
      </w:r>
      <w:proofErr w:type="spellStart"/>
      <w:r w:rsidRPr="350E565C">
        <w:rPr>
          <w:rFonts w:ascii="Times New Roman" w:eastAsia="Times New Roman" w:hAnsi="Times New Roman" w:cs="Times New Roman"/>
          <w:color w:val="000000" w:themeColor="text1"/>
        </w:rPr>
        <w:t>ChatGPT</w:t>
      </w:r>
      <w:proofErr w:type="spellEnd"/>
      <w:r w:rsidRPr="350E565C">
        <w:rPr>
          <w:rFonts w:ascii="Times New Roman" w:eastAsia="Times New Roman" w:hAnsi="Times New Roman" w:cs="Times New Roman"/>
          <w:color w:val="000000" w:themeColor="text1"/>
        </w:rPr>
        <w:t>: first, provide the LLM with context for the problem, then request a technical solution by asking a specific prompt. This simple approach to LLM interactions was first introduced to students by the course instructor as a part of the course materials. In the following example, another student explained how they used GitHub Copilot in a similar manner:</w:t>
      </w:r>
    </w:p>
    <w:p w14:paraId="20FD6796" w14:textId="53A0494D" w:rsidR="4BA74734" w:rsidRDefault="4BA74734">
      <w:r w:rsidRPr="4BA74734">
        <w:rPr>
          <w:rFonts w:ascii="Times New Roman" w:eastAsia="Times New Roman" w:hAnsi="Times New Roman" w:cs="Times New Roman"/>
          <w:color w:val="000000" w:themeColor="text1"/>
          <w:sz w:val="28"/>
          <w:szCs w:val="28"/>
        </w:rPr>
        <w:t xml:space="preserve">         </w:t>
      </w:r>
    </w:p>
    <w:p w14:paraId="1A599081" w14:textId="480D1CA6" w:rsidR="4BA74734" w:rsidRDefault="4BA74734" w:rsidP="003F5E39">
      <w:pPr>
        <w:ind w:left="360"/>
      </w:pPr>
      <w:r w:rsidRPr="4BA74734">
        <w:rPr>
          <w:rFonts w:ascii="Times New Roman" w:eastAsia="Times New Roman" w:hAnsi="Times New Roman" w:cs="Times New Roman"/>
          <w:i/>
          <w:iCs/>
          <w:color w:val="000000" w:themeColor="text1"/>
        </w:rPr>
        <w:t xml:space="preserve">“[I used] a little bit of </w:t>
      </w:r>
      <w:proofErr w:type="spellStart"/>
      <w:r w:rsidRPr="4BA74734">
        <w:rPr>
          <w:rFonts w:ascii="Times New Roman" w:eastAsia="Times New Roman" w:hAnsi="Times New Roman" w:cs="Times New Roman"/>
          <w:i/>
          <w:iCs/>
          <w:color w:val="000000" w:themeColor="text1"/>
        </w:rPr>
        <w:t>ChatGPT</w:t>
      </w:r>
      <w:proofErr w:type="spellEnd"/>
      <w:r w:rsidRPr="4BA74734">
        <w:rPr>
          <w:rFonts w:ascii="Times New Roman" w:eastAsia="Times New Roman" w:hAnsi="Times New Roman" w:cs="Times New Roman"/>
          <w:i/>
          <w:iCs/>
          <w:color w:val="000000" w:themeColor="text1"/>
        </w:rPr>
        <w:t xml:space="preserve"> for understanding the framework of TypeScript, getting started with TypeScript. And there was a lot of Copilot for, ‘I need to write this function.’ I write a comment for this function, see what it gives me.” [Par. 3]</w:t>
      </w:r>
    </w:p>
    <w:p w14:paraId="25E87C89" w14:textId="222CE636" w:rsidR="4BA74734" w:rsidRDefault="4BA74734">
      <w:r w:rsidRPr="4BA74734">
        <w:rPr>
          <w:rFonts w:ascii="Times New Roman" w:eastAsia="Times New Roman" w:hAnsi="Times New Roman" w:cs="Times New Roman"/>
          <w:color w:val="000000" w:themeColor="text1"/>
        </w:rPr>
        <w:t xml:space="preserve"> </w:t>
      </w:r>
    </w:p>
    <w:p w14:paraId="2959DBEA" w14:textId="4EE9D346" w:rsidR="4BA74734" w:rsidRDefault="5B50D0B8" w:rsidP="41D3FD70">
      <w:pPr>
        <w:rPr>
          <w:rFonts w:ascii="Times New Roman" w:eastAsia="Times New Roman" w:hAnsi="Times New Roman" w:cs="Times New Roman"/>
          <w:color w:val="000000" w:themeColor="text1"/>
        </w:rPr>
      </w:pPr>
      <w:r w:rsidRPr="5B50D0B8">
        <w:rPr>
          <w:rFonts w:ascii="Times New Roman" w:eastAsia="Times New Roman" w:hAnsi="Times New Roman" w:cs="Times New Roman"/>
          <w:color w:val="000000" w:themeColor="text1"/>
        </w:rPr>
        <w:t xml:space="preserve">Par. 3 notes that he used </w:t>
      </w:r>
      <w:proofErr w:type="spellStart"/>
      <w:r w:rsidRPr="5B50D0B8">
        <w:rPr>
          <w:rFonts w:ascii="Times New Roman" w:eastAsia="Times New Roman" w:hAnsi="Times New Roman" w:cs="Times New Roman"/>
          <w:color w:val="000000" w:themeColor="text1"/>
        </w:rPr>
        <w:t>ChatGPT</w:t>
      </w:r>
      <w:proofErr w:type="spellEnd"/>
      <w:r w:rsidRPr="5B50D0B8">
        <w:rPr>
          <w:rFonts w:ascii="Times New Roman" w:eastAsia="Times New Roman" w:hAnsi="Times New Roman" w:cs="Times New Roman"/>
          <w:color w:val="000000" w:themeColor="text1"/>
        </w:rPr>
        <w:t xml:space="preserve"> and Copilot for fundamentally different roles in the project, which was a sentiment echoed by other students as well. While students restricted the use of Copilot to simply act as a code generator and editor, they regularly assigned </w:t>
      </w:r>
      <w:proofErr w:type="spellStart"/>
      <w:r w:rsidRPr="5B50D0B8">
        <w:rPr>
          <w:rFonts w:ascii="Times New Roman" w:eastAsia="Times New Roman" w:hAnsi="Times New Roman" w:cs="Times New Roman"/>
          <w:color w:val="000000" w:themeColor="text1"/>
        </w:rPr>
        <w:t>ChatGPT</w:t>
      </w:r>
      <w:proofErr w:type="spellEnd"/>
      <w:r w:rsidRPr="5B50D0B8">
        <w:rPr>
          <w:rFonts w:ascii="Times New Roman" w:eastAsia="Times New Roman" w:hAnsi="Times New Roman" w:cs="Times New Roman"/>
          <w:color w:val="000000" w:themeColor="text1"/>
        </w:rPr>
        <w:t xml:space="preserve"> to other complete other complex tasks beyond coding, as exemplified below. These tendencies align with the descriptions of these two LLM tools in Table 1.</w:t>
      </w:r>
    </w:p>
    <w:p w14:paraId="52A547CF" w14:textId="77777777" w:rsidR="009C27FE" w:rsidRPr="0016162A" w:rsidRDefault="009C27FE" w:rsidP="0E675E98">
      <w:pPr>
        <w:rPr>
          <w:rFonts w:ascii="Times New Roman" w:eastAsia="Times New Roman" w:hAnsi="Times New Roman" w:cs="Times New Roman"/>
          <w:i/>
          <w:iCs/>
        </w:rPr>
      </w:pPr>
    </w:p>
    <w:p w14:paraId="29C0BAD3" w14:textId="07D59D7A" w:rsidR="009C27FE" w:rsidRPr="003F5E39" w:rsidRDefault="003F5E39" w:rsidP="003F5E39">
      <w:pPr>
        <w:jc w:val="both"/>
        <w:rPr>
          <w:rFonts w:ascii="Times New Roman" w:eastAsia="Times New Roman" w:hAnsi="Times New Roman" w:cs="Times New Roman"/>
          <w:b/>
          <w:bCs/>
        </w:rPr>
      </w:pPr>
      <w:r w:rsidRPr="003F5E39">
        <w:rPr>
          <w:rFonts w:ascii="Times New Roman" w:eastAsia="Times New Roman" w:hAnsi="Times New Roman" w:cs="Times New Roman"/>
          <w:b/>
          <w:bCs/>
        </w:rPr>
        <w:t xml:space="preserve">2. </w:t>
      </w:r>
      <w:r w:rsidR="0E675E98" w:rsidRPr="003F5E39">
        <w:rPr>
          <w:rFonts w:ascii="Times New Roman" w:eastAsia="Times New Roman" w:hAnsi="Times New Roman" w:cs="Times New Roman"/>
          <w:b/>
          <w:bCs/>
        </w:rPr>
        <w:t>Writing support</w:t>
      </w:r>
    </w:p>
    <w:p w14:paraId="61CBF655" w14:textId="77777777" w:rsidR="009C27FE" w:rsidRPr="0016162A" w:rsidRDefault="009C27FE" w:rsidP="0E675E98">
      <w:pPr>
        <w:rPr>
          <w:rFonts w:ascii="Times New Roman" w:eastAsia="Times New Roman" w:hAnsi="Times New Roman" w:cs="Times New Roman"/>
          <w:i/>
          <w:iCs/>
        </w:rPr>
      </w:pPr>
    </w:p>
    <w:p w14:paraId="68B6183B" w14:textId="065F8359" w:rsidR="009C27FE" w:rsidRDefault="46E7FE60" w:rsidP="003F5E39">
      <w:pPr>
        <w:rPr>
          <w:rFonts w:ascii="Times New Roman" w:eastAsia="Times New Roman" w:hAnsi="Times New Roman" w:cs="Times New Roman"/>
        </w:rPr>
      </w:pPr>
      <w:r w:rsidRPr="46E7FE60">
        <w:rPr>
          <w:rFonts w:ascii="Times New Roman" w:eastAsia="Times New Roman" w:hAnsi="Times New Roman" w:cs="Times New Roman"/>
        </w:rPr>
        <w:t xml:space="preserve">Six students used LLMs to benefit their writing and communication endeavors. This example highlights how </w:t>
      </w:r>
      <w:proofErr w:type="spellStart"/>
      <w:r w:rsidRPr="46E7FE60">
        <w:rPr>
          <w:rFonts w:ascii="Times New Roman" w:eastAsia="Times New Roman" w:hAnsi="Times New Roman" w:cs="Times New Roman"/>
        </w:rPr>
        <w:t>ChatGPT</w:t>
      </w:r>
      <w:proofErr w:type="spellEnd"/>
      <w:r w:rsidRPr="46E7FE60">
        <w:rPr>
          <w:rFonts w:ascii="Times New Roman" w:eastAsia="Times New Roman" w:hAnsi="Times New Roman" w:cs="Times New Roman"/>
        </w:rPr>
        <w:t xml:space="preserve"> was used in such a manner:</w:t>
      </w:r>
    </w:p>
    <w:p w14:paraId="2CCC8B37" w14:textId="584C2D7A" w:rsidR="009C27FE" w:rsidRDefault="009C27FE" w:rsidP="0E675E98">
      <w:pPr>
        <w:rPr>
          <w:rFonts w:ascii="Times New Roman" w:eastAsia="Times New Roman" w:hAnsi="Times New Roman" w:cs="Times New Roman"/>
        </w:rPr>
      </w:pPr>
    </w:p>
    <w:p w14:paraId="5865B2BF" w14:textId="01FCCCC0" w:rsidR="00F871D5" w:rsidRDefault="46E7FE60" w:rsidP="46E7FE60">
      <w:pPr>
        <w:ind w:left="360"/>
        <w:rPr>
          <w:rFonts w:ascii="Times New Roman" w:eastAsia="Times New Roman" w:hAnsi="Times New Roman" w:cs="Times New Roman"/>
          <w:i/>
          <w:iCs/>
        </w:rPr>
        <w:sectPr w:rsidR="00F871D5" w:rsidSect="00FB5197">
          <w:headerReference w:type="default" r:id="rId10"/>
          <w:footerReference w:type="even" r:id="rId11"/>
          <w:footerReference w:type="default" r:id="rId12"/>
          <w:pgSz w:w="12240" w:h="15840"/>
          <w:pgMar w:top="1440" w:right="1440" w:bottom="1440" w:left="1440" w:header="720" w:footer="720" w:gutter="0"/>
          <w:cols w:space="720"/>
          <w:docGrid w:linePitch="360"/>
        </w:sectPr>
      </w:pPr>
      <w:r w:rsidRPr="46E7FE60">
        <w:rPr>
          <w:rFonts w:ascii="Times New Roman" w:eastAsia="Times New Roman" w:hAnsi="Times New Roman" w:cs="Times New Roman"/>
          <w:i/>
          <w:iCs/>
        </w:rPr>
        <w:t>“</w:t>
      </w:r>
      <w:proofErr w:type="gramStart"/>
      <w:r w:rsidRPr="46E7FE60">
        <w:rPr>
          <w:rFonts w:ascii="Times New Roman" w:eastAsia="Times New Roman" w:hAnsi="Times New Roman" w:cs="Times New Roman"/>
          <w:i/>
          <w:iCs/>
        </w:rPr>
        <w:t>So</w:t>
      </w:r>
      <w:proofErr w:type="gramEnd"/>
      <w:r w:rsidRPr="46E7FE60">
        <w:rPr>
          <w:rFonts w:ascii="Times New Roman" w:eastAsia="Times New Roman" w:hAnsi="Times New Roman" w:cs="Times New Roman"/>
          <w:i/>
          <w:iCs/>
        </w:rPr>
        <w:t xml:space="preserve"> I think [</w:t>
      </w:r>
      <w:proofErr w:type="spellStart"/>
      <w:r w:rsidRPr="46E7FE60">
        <w:rPr>
          <w:rFonts w:ascii="Times New Roman" w:eastAsia="Times New Roman" w:hAnsi="Times New Roman" w:cs="Times New Roman"/>
          <w:i/>
          <w:iCs/>
        </w:rPr>
        <w:t>ChatGPT</w:t>
      </w:r>
      <w:proofErr w:type="spellEnd"/>
      <w:r w:rsidRPr="46E7FE60">
        <w:rPr>
          <w:rFonts w:ascii="Times New Roman" w:eastAsia="Times New Roman" w:hAnsi="Times New Roman" w:cs="Times New Roman"/>
          <w:i/>
          <w:iCs/>
        </w:rPr>
        <w:t xml:space="preserve">] helped me format my emails, help me keep a professional tone. So now it's a lot easier to write an email than it was a year ago. Before a year ago, I'd have to be like, ‘Oh, shoot. What word do I want to use? How do I start off a sentence?’ But because I've asked </w:t>
      </w:r>
      <w:proofErr w:type="spellStart"/>
      <w:r w:rsidRPr="46E7FE60">
        <w:rPr>
          <w:rFonts w:ascii="Times New Roman" w:eastAsia="Times New Roman" w:hAnsi="Times New Roman" w:cs="Times New Roman"/>
          <w:i/>
          <w:iCs/>
        </w:rPr>
        <w:t>ChatGPT</w:t>
      </w:r>
      <w:proofErr w:type="spellEnd"/>
      <w:r w:rsidRPr="46E7FE60">
        <w:rPr>
          <w:rFonts w:ascii="Times New Roman" w:eastAsia="Times New Roman" w:hAnsi="Times New Roman" w:cs="Times New Roman"/>
          <w:i/>
          <w:iCs/>
        </w:rPr>
        <w:t xml:space="preserve"> to help me, I know the general structure that it will generate.” [Par. 8]</w:t>
      </w:r>
    </w:p>
    <w:p w14:paraId="07EE8514" w14:textId="69B07A82" w:rsidR="009C27FE" w:rsidRPr="0016162A" w:rsidRDefault="46E7FE60" w:rsidP="7607E52B">
      <w:pPr>
        <w:rPr>
          <w:rFonts w:ascii="Times New Roman" w:eastAsia="Times New Roman" w:hAnsi="Times New Roman" w:cs="Times New Roman"/>
        </w:rPr>
      </w:pPr>
      <w:r w:rsidRPr="46E7FE60">
        <w:rPr>
          <w:rFonts w:ascii="Times New Roman" w:eastAsia="Times New Roman" w:hAnsi="Times New Roman" w:cs="Times New Roman"/>
        </w:rPr>
        <w:t>Par. 8 expressed in this snippet the desire to establish a professional tone adequate for emails. Most commonly, students cited using LLMs to edit similar correspondences, such as generate emails to the professor or check for grammatical errors on an assignment.</w:t>
      </w:r>
    </w:p>
    <w:p w14:paraId="6474174C" w14:textId="77777777" w:rsidR="009C27FE" w:rsidRPr="0016162A" w:rsidRDefault="009C27FE" w:rsidP="0E675E98">
      <w:pPr>
        <w:rPr>
          <w:rFonts w:ascii="Times New Roman" w:eastAsia="Times New Roman" w:hAnsi="Times New Roman" w:cs="Times New Roman"/>
          <w:i/>
          <w:iCs/>
        </w:rPr>
      </w:pPr>
    </w:p>
    <w:p w14:paraId="558CBB16" w14:textId="202B910B" w:rsidR="00F25A85" w:rsidRPr="003F5E39" w:rsidRDefault="003F5E39" w:rsidP="003F5E39">
      <w:pPr>
        <w:jc w:val="both"/>
        <w:rPr>
          <w:rFonts w:ascii="Times New Roman" w:eastAsia="Times New Roman" w:hAnsi="Times New Roman" w:cs="Times New Roman"/>
          <w:b/>
          <w:bCs/>
        </w:rPr>
      </w:pPr>
      <w:r w:rsidRPr="003F5E39">
        <w:rPr>
          <w:rFonts w:ascii="Times New Roman" w:eastAsia="Times New Roman" w:hAnsi="Times New Roman" w:cs="Times New Roman"/>
          <w:b/>
          <w:bCs/>
        </w:rPr>
        <w:t xml:space="preserve">3. </w:t>
      </w:r>
      <w:r w:rsidR="00F25A85" w:rsidRPr="003F5E39">
        <w:rPr>
          <w:rFonts w:ascii="Times New Roman" w:eastAsia="Times New Roman" w:hAnsi="Times New Roman" w:cs="Times New Roman"/>
          <w:b/>
          <w:bCs/>
        </w:rPr>
        <w:t>Idea generation</w:t>
      </w:r>
    </w:p>
    <w:p w14:paraId="12F21CB4" w14:textId="77777777" w:rsidR="00F25A85" w:rsidRPr="0016162A" w:rsidRDefault="00F25A85" w:rsidP="00F25A85">
      <w:pPr>
        <w:rPr>
          <w:rFonts w:ascii="Times New Roman" w:eastAsia="Times New Roman" w:hAnsi="Times New Roman" w:cs="Times New Roman"/>
          <w:i/>
          <w:iCs/>
        </w:rPr>
      </w:pPr>
    </w:p>
    <w:p w14:paraId="043A57CE" w14:textId="30E89AEE" w:rsidR="4BA74734" w:rsidRDefault="41D3FD70" w:rsidP="003F5E39">
      <w:r w:rsidRPr="41D3FD70">
        <w:rPr>
          <w:rFonts w:ascii="Times New Roman" w:eastAsia="Times New Roman" w:hAnsi="Times New Roman" w:cs="Times New Roman"/>
          <w:color w:val="000000" w:themeColor="text1"/>
        </w:rPr>
        <w:t xml:space="preserve">Five students used LLMs to play a creative role throughout their projects. In this example, one of the students shared his process for using </w:t>
      </w:r>
      <w:proofErr w:type="spellStart"/>
      <w:r w:rsidRPr="41D3FD70">
        <w:rPr>
          <w:rFonts w:ascii="Times New Roman" w:eastAsia="Times New Roman" w:hAnsi="Times New Roman" w:cs="Times New Roman"/>
          <w:color w:val="000000" w:themeColor="text1"/>
        </w:rPr>
        <w:t>ChatGPT</w:t>
      </w:r>
      <w:proofErr w:type="spellEnd"/>
      <w:r w:rsidRPr="41D3FD70">
        <w:rPr>
          <w:rFonts w:ascii="Times New Roman" w:eastAsia="Times New Roman" w:hAnsi="Times New Roman" w:cs="Times New Roman"/>
          <w:color w:val="000000" w:themeColor="text1"/>
        </w:rPr>
        <w:t xml:space="preserve"> to help him construct an alternative solution to the one he presented:</w:t>
      </w:r>
    </w:p>
    <w:p w14:paraId="02EC3B9E" w14:textId="7B88C49A" w:rsidR="4BA74734" w:rsidRDefault="4BA74734">
      <w:r w:rsidRPr="4BA74734">
        <w:rPr>
          <w:rFonts w:ascii="Times New Roman" w:eastAsia="Times New Roman" w:hAnsi="Times New Roman" w:cs="Times New Roman"/>
          <w:color w:val="000000" w:themeColor="text1"/>
        </w:rPr>
        <w:t xml:space="preserve"> </w:t>
      </w:r>
    </w:p>
    <w:p w14:paraId="7DA3A428" w14:textId="48F0595F" w:rsidR="4BA74734" w:rsidRDefault="07B3AF55" w:rsidP="003F5E39">
      <w:pPr>
        <w:ind w:left="360"/>
      </w:pPr>
      <w:r w:rsidRPr="07B3AF55">
        <w:rPr>
          <w:rFonts w:ascii="Times New Roman" w:eastAsia="Times New Roman" w:hAnsi="Times New Roman" w:cs="Times New Roman"/>
          <w:i/>
          <w:iCs/>
          <w:color w:val="000000" w:themeColor="text1"/>
        </w:rPr>
        <w:t>“And it could also serve a rubber ducky</w:t>
      </w:r>
      <w:r w:rsidRPr="07B3AF55">
        <w:rPr>
          <w:rFonts w:ascii="Times New Roman" w:eastAsia="Times New Roman" w:hAnsi="Times New Roman" w:cs="Times New Roman"/>
          <w:i/>
          <w:iCs/>
          <w:color w:val="000000" w:themeColor="text1"/>
          <w:vertAlign w:val="superscript"/>
        </w:rPr>
        <w:t>1</w:t>
      </w:r>
      <w:r w:rsidRPr="07B3AF55">
        <w:rPr>
          <w:rFonts w:ascii="Times New Roman" w:eastAsia="Times New Roman" w:hAnsi="Times New Roman" w:cs="Times New Roman"/>
          <w:i/>
          <w:iCs/>
          <w:color w:val="000000" w:themeColor="text1"/>
        </w:rPr>
        <w:t xml:space="preserve"> kind of role where I'm just telling it, ‘Okay, this is what I'm trying, this is what is not working.’ And even if it doesn't really know what next steps or what's the exact line of code I need to include, it can, I guess, I don't want to say reason just because I know that an LLM cannot reason, but it can provide alternative ways that I can use, which I've not thought about.” [Par. 6]</w:t>
      </w:r>
    </w:p>
    <w:p w14:paraId="513616C2" w14:textId="0145648F" w:rsidR="4BA74734" w:rsidRDefault="4BA74734">
      <w:r w:rsidRPr="4BA74734">
        <w:rPr>
          <w:rFonts w:ascii="Times New Roman" w:eastAsia="Times New Roman" w:hAnsi="Times New Roman" w:cs="Times New Roman"/>
          <w:color w:val="000000" w:themeColor="text1"/>
        </w:rPr>
        <w:t xml:space="preserve"> </w:t>
      </w:r>
    </w:p>
    <w:p w14:paraId="766C0F68" w14:textId="5CA391FB" w:rsidR="4BA74734" w:rsidRDefault="4BA74734" w:rsidP="003F5E39">
      <w:r w:rsidRPr="4BA74734">
        <w:rPr>
          <w:rFonts w:ascii="Times New Roman" w:eastAsia="Times New Roman" w:hAnsi="Times New Roman" w:cs="Times New Roman"/>
          <w:color w:val="000000" w:themeColor="text1"/>
        </w:rPr>
        <w:t>Par. 6 demonstrates one of the ways he interfaces with LLMs. In this case, he provides the LLM with an appropriate amount of context of both his problem, then requests guidance towards a solution rather than prompting for a specific, technical fix. Other students demonstrated the use of LLMs for directional decisions, like so:</w:t>
      </w:r>
    </w:p>
    <w:p w14:paraId="50159A9E" w14:textId="130A3619" w:rsidR="4BA74734" w:rsidRDefault="4BA74734" w:rsidP="4BA74734">
      <w:pPr>
        <w:ind w:firstLine="360"/>
      </w:pPr>
      <w:r w:rsidRPr="4BA74734">
        <w:rPr>
          <w:rFonts w:ascii="Times New Roman" w:eastAsia="Times New Roman" w:hAnsi="Times New Roman" w:cs="Times New Roman"/>
          <w:color w:val="000000" w:themeColor="text1"/>
        </w:rPr>
        <w:t xml:space="preserve"> </w:t>
      </w:r>
    </w:p>
    <w:p w14:paraId="6B992DF7" w14:textId="4DBF02C2" w:rsidR="4BA74734" w:rsidRDefault="4BA74734" w:rsidP="003F5E39">
      <w:pPr>
        <w:ind w:left="360"/>
      </w:pPr>
      <w:r w:rsidRPr="4BA74734">
        <w:rPr>
          <w:rFonts w:ascii="Times New Roman" w:eastAsia="Times New Roman" w:hAnsi="Times New Roman" w:cs="Times New Roman"/>
          <w:i/>
          <w:iCs/>
          <w:color w:val="000000" w:themeColor="text1"/>
        </w:rPr>
        <w:t>“I'm much more detail-oriented […] I use [</w:t>
      </w:r>
      <w:proofErr w:type="spellStart"/>
      <w:r w:rsidRPr="4BA74734">
        <w:rPr>
          <w:rFonts w:ascii="Times New Roman" w:eastAsia="Times New Roman" w:hAnsi="Times New Roman" w:cs="Times New Roman"/>
          <w:i/>
          <w:iCs/>
          <w:color w:val="000000" w:themeColor="text1"/>
        </w:rPr>
        <w:t>ChatGPT</w:t>
      </w:r>
      <w:proofErr w:type="spellEnd"/>
      <w:r w:rsidRPr="4BA74734">
        <w:rPr>
          <w:rFonts w:ascii="Times New Roman" w:eastAsia="Times New Roman" w:hAnsi="Times New Roman" w:cs="Times New Roman"/>
          <w:i/>
          <w:iCs/>
          <w:color w:val="000000" w:themeColor="text1"/>
        </w:rPr>
        <w:t>] to get a broader picture, and [I] try to focus on components. And then, when I'm actually trying to get something integrated and working with other aspects, I am more detail-oriented there.” [Par. 1]</w:t>
      </w:r>
    </w:p>
    <w:p w14:paraId="70ECB69B" w14:textId="6024A594" w:rsidR="4BA74734" w:rsidRDefault="4BA74734">
      <w:r w:rsidRPr="4BA74734">
        <w:rPr>
          <w:rFonts w:ascii="Times New Roman" w:eastAsia="Times New Roman" w:hAnsi="Times New Roman" w:cs="Times New Roman"/>
          <w:i/>
          <w:iCs/>
          <w:color w:val="000000" w:themeColor="text1"/>
        </w:rPr>
        <w:t xml:space="preserve"> </w:t>
      </w:r>
    </w:p>
    <w:p w14:paraId="681F48DE" w14:textId="584F26A9" w:rsidR="4BA74734" w:rsidRDefault="4BA74734" w:rsidP="003F5E39">
      <w:r w:rsidRPr="4BA74734">
        <w:rPr>
          <w:rFonts w:ascii="Times New Roman" w:eastAsia="Times New Roman" w:hAnsi="Times New Roman" w:cs="Times New Roman"/>
          <w:color w:val="000000" w:themeColor="text1"/>
        </w:rPr>
        <w:t>Par. 1 shared his preferences for writing his own code but chose to outsource the scoping of the project to LLMs. Of all the students who used LLMs for idea generation, their use cases could fit into one of two buckets: idea generation for system-level design, or idea generation for debugging and editing their solutions.</w:t>
      </w:r>
    </w:p>
    <w:p w14:paraId="2C445C11" w14:textId="77777777" w:rsidR="00F25A85" w:rsidRPr="00F25A85" w:rsidRDefault="00F25A85" w:rsidP="00F25A85">
      <w:pPr>
        <w:rPr>
          <w:rFonts w:ascii="Times New Roman" w:eastAsia="Times New Roman" w:hAnsi="Times New Roman" w:cs="Times New Roman"/>
          <w:i/>
          <w:iCs/>
        </w:rPr>
      </w:pPr>
    </w:p>
    <w:p w14:paraId="54AE9FF1" w14:textId="0A7CE286" w:rsidR="009C27FE" w:rsidRPr="003F5E39" w:rsidRDefault="003F5E39" w:rsidP="003F5E39">
      <w:pPr>
        <w:rPr>
          <w:rFonts w:ascii="Times New Roman" w:eastAsia="Times New Roman" w:hAnsi="Times New Roman" w:cs="Times New Roman"/>
          <w:b/>
          <w:bCs/>
        </w:rPr>
      </w:pPr>
      <w:r w:rsidRPr="003F5E39">
        <w:rPr>
          <w:rFonts w:ascii="Times New Roman" w:eastAsia="Times New Roman" w:hAnsi="Times New Roman" w:cs="Times New Roman"/>
          <w:b/>
          <w:bCs/>
        </w:rPr>
        <w:t xml:space="preserve">4. </w:t>
      </w:r>
      <w:r w:rsidR="0E675E98" w:rsidRPr="003F5E39">
        <w:rPr>
          <w:rFonts w:ascii="Times New Roman" w:eastAsia="Times New Roman" w:hAnsi="Times New Roman" w:cs="Times New Roman"/>
          <w:b/>
          <w:bCs/>
        </w:rPr>
        <w:t>Project management</w:t>
      </w:r>
    </w:p>
    <w:p w14:paraId="4A3AB884" w14:textId="77777777" w:rsidR="009C27FE" w:rsidRPr="0016162A" w:rsidRDefault="009C27FE" w:rsidP="0E675E98">
      <w:pPr>
        <w:rPr>
          <w:rFonts w:ascii="Times New Roman" w:eastAsia="Times New Roman" w:hAnsi="Times New Roman" w:cs="Times New Roman"/>
        </w:rPr>
      </w:pPr>
    </w:p>
    <w:p w14:paraId="49C5833C" w14:textId="77777777" w:rsidR="009C27FE" w:rsidRDefault="50E44A3E" w:rsidP="003F5E39">
      <w:pPr>
        <w:rPr>
          <w:rFonts w:ascii="Times New Roman" w:eastAsia="Times New Roman" w:hAnsi="Times New Roman" w:cs="Times New Roman"/>
        </w:rPr>
      </w:pPr>
      <w:r w:rsidRPr="50E44A3E">
        <w:rPr>
          <w:rFonts w:ascii="Times New Roman" w:eastAsia="Times New Roman" w:hAnsi="Times New Roman" w:cs="Times New Roman"/>
        </w:rPr>
        <w:t xml:space="preserve">Three students indicated that they used LLMs to assist in administrative duties, such as project management and organizational planning. The following quote demonstrates how one of the students tasked </w:t>
      </w:r>
      <w:proofErr w:type="spellStart"/>
      <w:r w:rsidRPr="50E44A3E">
        <w:rPr>
          <w:rFonts w:ascii="Times New Roman" w:eastAsia="Times New Roman" w:hAnsi="Times New Roman" w:cs="Times New Roman"/>
        </w:rPr>
        <w:t>ChatGPT</w:t>
      </w:r>
      <w:proofErr w:type="spellEnd"/>
      <w:r w:rsidRPr="50E44A3E">
        <w:rPr>
          <w:rFonts w:ascii="Times New Roman" w:eastAsia="Times New Roman" w:hAnsi="Times New Roman" w:cs="Times New Roman"/>
        </w:rPr>
        <w:t xml:space="preserve"> with generating a timeline and the division for labor of the project at the start of the semester:</w:t>
      </w:r>
    </w:p>
    <w:p w14:paraId="39486220" w14:textId="77777777" w:rsidR="009C27FE" w:rsidRPr="0016162A" w:rsidRDefault="009C27FE" w:rsidP="0E675E98">
      <w:pPr>
        <w:ind w:left="360"/>
        <w:rPr>
          <w:rFonts w:ascii="Times New Roman" w:eastAsia="Times New Roman" w:hAnsi="Times New Roman" w:cs="Times New Roman"/>
        </w:rPr>
      </w:pPr>
    </w:p>
    <w:p w14:paraId="50AE0BE3" w14:textId="77777777" w:rsidR="00EC7D64" w:rsidRDefault="350E565C" w:rsidP="350E565C">
      <w:pPr>
        <w:ind w:left="360"/>
        <w:rPr>
          <w:rFonts w:ascii="Times New Roman" w:eastAsia="Times New Roman" w:hAnsi="Times New Roman" w:cs="Times New Roman"/>
          <w:i/>
          <w:iCs/>
        </w:rPr>
        <w:sectPr w:rsidR="00EC7D64" w:rsidSect="00FB5197">
          <w:footerReference w:type="default" r:id="rId13"/>
          <w:pgSz w:w="12240" w:h="15840"/>
          <w:pgMar w:top="1440" w:right="1440" w:bottom="1440" w:left="1440" w:header="720" w:footer="720" w:gutter="0"/>
          <w:cols w:space="720"/>
          <w:docGrid w:linePitch="360"/>
        </w:sectPr>
      </w:pPr>
      <w:r w:rsidRPr="350E565C">
        <w:rPr>
          <w:rFonts w:ascii="Times New Roman" w:eastAsia="Times New Roman" w:hAnsi="Times New Roman" w:cs="Times New Roman"/>
          <w:i/>
          <w:iCs/>
        </w:rPr>
        <w:t xml:space="preserve">“I told </w:t>
      </w:r>
      <w:proofErr w:type="spellStart"/>
      <w:r w:rsidRPr="350E565C">
        <w:rPr>
          <w:rFonts w:ascii="Times New Roman" w:eastAsia="Times New Roman" w:hAnsi="Times New Roman" w:cs="Times New Roman"/>
          <w:i/>
          <w:iCs/>
        </w:rPr>
        <w:t>ChatGPT</w:t>
      </w:r>
      <w:proofErr w:type="spellEnd"/>
      <w:r w:rsidRPr="350E565C">
        <w:rPr>
          <w:rFonts w:ascii="Times New Roman" w:eastAsia="Times New Roman" w:hAnsi="Times New Roman" w:cs="Times New Roman"/>
          <w:i/>
          <w:iCs/>
        </w:rPr>
        <w:t xml:space="preserve"> to describe, ‘You are a project manager. Propose a timeline and split the work to four people.’ And it correctly identified a front end, a backend, a DevOps, and I believe it was </w:t>
      </w:r>
      <w:proofErr w:type="gramStart"/>
      <w:r w:rsidRPr="350E565C">
        <w:rPr>
          <w:rFonts w:ascii="Times New Roman" w:eastAsia="Times New Roman" w:hAnsi="Times New Roman" w:cs="Times New Roman"/>
          <w:i/>
          <w:iCs/>
        </w:rPr>
        <w:t>a</w:t>
      </w:r>
      <w:proofErr w:type="gramEnd"/>
      <w:r w:rsidRPr="350E565C">
        <w:rPr>
          <w:rFonts w:ascii="Times New Roman" w:eastAsia="Times New Roman" w:hAnsi="Times New Roman" w:cs="Times New Roman"/>
          <w:i/>
          <w:iCs/>
        </w:rPr>
        <w:t xml:space="preserve"> AWS/security person, and then, it split the work according to that.” [Par. 6]</w:t>
      </w:r>
    </w:p>
    <w:p w14:paraId="140FAE1E" w14:textId="400AEFBD" w:rsidR="00EC7D64" w:rsidRDefault="00EC7D64">
      <w:pPr>
        <w:rPr>
          <w:rFonts w:ascii="Times New Roman" w:eastAsia="Times New Roman" w:hAnsi="Times New Roman" w:cs="Times New Roman"/>
        </w:rPr>
      </w:pPr>
    </w:p>
    <w:p w14:paraId="68CD0C30" w14:textId="77368AA5" w:rsidR="00972111" w:rsidRDefault="009B5197" w:rsidP="003F5E39">
      <w:pPr>
        <w:rPr>
          <w:rFonts w:ascii="Times New Roman" w:eastAsia="Times New Roman" w:hAnsi="Times New Roman" w:cs="Times New Roman"/>
        </w:rPr>
      </w:pPr>
      <w:r>
        <w:rPr>
          <w:rFonts w:ascii="Times New Roman" w:eastAsia="Times New Roman" w:hAnsi="Times New Roman" w:cs="Times New Roman"/>
        </w:rPr>
        <w:t xml:space="preserve">Par. 6 gave exact instruction to </w:t>
      </w:r>
      <w:proofErr w:type="spellStart"/>
      <w:r>
        <w:rPr>
          <w:rFonts w:ascii="Times New Roman" w:eastAsia="Times New Roman" w:hAnsi="Times New Roman" w:cs="Times New Roman"/>
        </w:rPr>
        <w:t>ChatGPT</w:t>
      </w:r>
      <w:proofErr w:type="spellEnd"/>
      <w:r>
        <w:rPr>
          <w:rFonts w:ascii="Times New Roman" w:eastAsia="Times New Roman" w:hAnsi="Times New Roman" w:cs="Times New Roman"/>
        </w:rPr>
        <w:t xml:space="preserve"> for generating a project timeline from the perspective of a manager and was interviewee to report doing so. However, other students discussed the role of LLMs for other tasks related to professional skills like organization:</w:t>
      </w:r>
    </w:p>
    <w:p w14:paraId="76DC8A55" w14:textId="77777777" w:rsidR="009B5197" w:rsidRDefault="009B5197" w:rsidP="009B5197">
      <w:pPr>
        <w:ind w:firstLine="360"/>
        <w:rPr>
          <w:rFonts w:ascii="Times New Roman" w:eastAsia="Times New Roman" w:hAnsi="Times New Roman" w:cs="Times New Roman"/>
        </w:rPr>
      </w:pPr>
    </w:p>
    <w:p w14:paraId="5F120AEE" w14:textId="678CDE34" w:rsidR="009B5197" w:rsidRDefault="009B5197" w:rsidP="009B5197">
      <w:pPr>
        <w:ind w:left="360"/>
        <w:rPr>
          <w:rFonts w:ascii="Times New Roman" w:eastAsia="Times New Roman" w:hAnsi="Times New Roman" w:cs="Times New Roman"/>
          <w:i/>
          <w:iCs/>
        </w:rPr>
      </w:pPr>
      <w:r w:rsidRPr="009B5197">
        <w:rPr>
          <w:rFonts w:ascii="Times New Roman" w:eastAsia="Times New Roman" w:hAnsi="Times New Roman" w:cs="Times New Roman"/>
          <w:i/>
          <w:iCs/>
        </w:rPr>
        <w:t>“</w:t>
      </w:r>
      <w:r>
        <w:rPr>
          <w:rFonts w:ascii="Times New Roman" w:eastAsia="Times New Roman" w:hAnsi="Times New Roman" w:cs="Times New Roman"/>
          <w:i/>
          <w:iCs/>
        </w:rPr>
        <w:t>[</w:t>
      </w:r>
      <w:proofErr w:type="spellStart"/>
      <w:r>
        <w:rPr>
          <w:rFonts w:ascii="Times New Roman" w:eastAsia="Times New Roman" w:hAnsi="Times New Roman" w:cs="Times New Roman"/>
          <w:i/>
          <w:iCs/>
        </w:rPr>
        <w:t>ChatGPT</w:t>
      </w:r>
      <w:proofErr w:type="spellEnd"/>
      <w:r>
        <w:rPr>
          <w:rFonts w:ascii="Times New Roman" w:eastAsia="Times New Roman" w:hAnsi="Times New Roman" w:cs="Times New Roman"/>
          <w:i/>
          <w:iCs/>
        </w:rPr>
        <w:t>]</w:t>
      </w:r>
      <w:r w:rsidRPr="009B5197">
        <w:rPr>
          <w:rFonts w:ascii="Times New Roman" w:eastAsia="Times New Roman" w:hAnsi="Times New Roman" w:cs="Times New Roman"/>
          <w:i/>
          <w:iCs/>
        </w:rPr>
        <w:t xml:space="preserve"> was more of an organization tool. And so, it saved a lot of time for me because, instead of spending an hour </w:t>
      </w:r>
      <w:r>
        <w:rPr>
          <w:rFonts w:ascii="Times New Roman" w:eastAsia="Times New Roman" w:hAnsi="Times New Roman" w:cs="Times New Roman"/>
          <w:i/>
          <w:iCs/>
        </w:rPr>
        <w:t>[planning]</w:t>
      </w:r>
      <w:r w:rsidRPr="009B5197">
        <w:rPr>
          <w:rFonts w:ascii="Times New Roman" w:eastAsia="Times New Roman" w:hAnsi="Times New Roman" w:cs="Times New Roman"/>
          <w:i/>
          <w:iCs/>
        </w:rPr>
        <w:t>, I just had it laid out in front of me.” [Par. 2]</w:t>
      </w:r>
    </w:p>
    <w:p w14:paraId="758B8B0C" w14:textId="77777777" w:rsidR="009B5197" w:rsidRDefault="009B5197" w:rsidP="009B5197">
      <w:pPr>
        <w:ind w:left="360"/>
        <w:rPr>
          <w:rFonts w:ascii="Times New Roman" w:eastAsia="Times New Roman" w:hAnsi="Times New Roman" w:cs="Times New Roman"/>
          <w:i/>
          <w:iCs/>
        </w:rPr>
      </w:pPr>
    </w:p>
    <w:p w14:paraId="230B9253" w14:textId="4A61D114" w:rsidR="009B5197" w:rsidRPr="009B5197" w:rsidRDefault="00490183" w:rsidP="003F5E39">
      <w:pPr>
        <w:rPr>
          <w:rFonts w:ascii="Times New Roman" w:eastAsia="Times New Roman" w:hAnsi="Times New Roman" w:cs="Times New Roman"/>
        </w:rPr>
      </w:pPr>
      <w:r>
        <w:rPr>
          <w:rFonts w:ascii="Times New Roman" w:eastAsia="Times New Roman" w:hAnsi="Times New Roman" w:cs="Times New Roman"/>
        </w:rPr>
        <w:t xml:space="preserve">While the theme of project management was the least common among the four use cases identified, all three students had unique ways of demonstrating it. Par. 6 notably stood out from the other two </w:t>
      </w:r>
      <w:r w:rsidR="009E1132">
        <w:rPr>
          <w:rFonts w:ascii="Times New Roman" w:eastAsia="Times New Roman" w:hAnsi="Times New Roman" w:cs="Times New Roman"/>
        </w:rPr>
        <w:t xml:space="preserve">participants due to how he assigned an identity to </w:t>
      </w:r>
      <w:proofErr w:type="spellStart"/>
      <w:r w:rsidR="009E1132">
        <w:rPr>
          <w:rFonts w:ascii="Times New Roman" w:eastAsia="Times New Roman" w:hAnsi="Times New Roman" w:cs="Times New Roman"/>
        </w:rPr>
        <w:t>ChatGPT</w:t>
      </w:r>
      <w:proofErr w:type="spellEnd"/>
      <w:r w:rsidR="009E1132">
        <w:rPr>
          <w:rFonts w:ascii="Times New Roman" w:eastAsia="Times New Roman" w:hAnsi="Times New Roman" w:cs="Times New Roman"/>
        </w:rPr>
        <w:t xml:space="preserve"> in saying “you are a project manager.” This phenomenon demonstrated itself in the speech of other students throughout the interviews and will be discussed more thoroughly in the Discussion section.</w:t>
      </w:r>
    </w:p>
    <w:p w14:paraId="1D3553B6" w14:textId="77777777" w:rsidR="009B5197" w:rsidRDefault="009B5197" w:rsidP="0E675E98">
      <w:pPr>
        <w:rPr>
          <w:rFonts w:ascii="Times New Roman" w:eastAsia="Times New Roman" w:hAnsi="Times New Roman" w:cs="Times New Roman"/>
          <w:b/>
          <w:bCs/>
        </w:rPr>
      </w:pPr>
    </w:p>
    <w:p w14:paraId="1C7FADF4" w14:textId="77777777" w:rsidR="00F25A85" w:rsidRPr="003F5E39" w:rsidRDefault="350E565C" w:rsidP="00F25A85">
      <w:pPr>
        <w:rPr>
          <w:rFonts w:ascii="Times New Roman" w:eastAsia="Times New Roman" w:hAnsi="Times New Roman" w:cs="Times New Roman"/>
          <w:b/>
          <w:bCs/>
        </w:rPr>
      </w:pPr>
      <w:r w:rsidRPr="350E565C">
        <w:rPr>
          <w:rFonts w:ascii="Times New Roman" w:eastAsia="Times New Roman" w:hAnsi="Times New Roman" w:cs="Times New Roman"/>
          <w:b/>
          <w:bCs/>
        </w:rPr>
        <w:t>Research Question 2: How does the use of LLMs influence students’ perceptions of their learning?</w:t>
      </w:r>
    </w:p>
    <w:p w14:paraId="69411BEA" w14:textId="77777777" w:rsidR="00F25A85" w:rsidRPr="0016162A" w:rsidRDefault="00F25A85" w:rsidP="00F25A85">
      <w:pPr>
        <w:rPr>
          <w:rFonts w:ascii="Times New Roman" w:eastAsia="Times New Roman" w:hAnsi="Times New Roman" w:cs="Times New Roman"/>
          <w:b/>
          <w:bCs/>
        </w:rPr>
      </w:pPr>
    </w:p>
    <w:p w14:paraId="01D8DBA5" w14:textId="31AD10A2" w:rsidR="00F25A85" w:rsidRDefault="5B50D0B8" w:rsidP="003F5E39">
      <w:pPr>
        <w:rPr>
          <w:rFonts w:ascii="Times New Roman" w:eastAsia="Times New Roman" w:hAnsi="Times New Roman" w:cs="Times New Roman"/>
        </w:rPr>
      </w:pPr>
      <w:r w:rsidRPr="5B50D0B8">
        <w:rPr>
          <w:rFonts w:ascii="Times New Roman" w:eastAsia="Times New Roman" w:hAnsi="Times New Roman" w:cs="Times New Roman"/>
        </w:rPr>
        <w:t xml:space="preserve">Our second question explored how students perceived LLMs influencing their learning </w:t>
      </w:r>
      <w:proofErr w:type="gramStart"/>
      <w:r w:rsidRPr="5B50D0B8">
        <w:rPr>
          <w:rFonts w:ascii="Times New Roman" w:eastAsia="Times New Roman" w:hAnsi="Times New Roman" w:cs="Times New Roman"/>
        </w:rPr>
        <w:t>From</w:t>
      </w:r>
      <w:proofErr w:type="gramEnd"/>
      <w:r w:rsidRPr="5B50D0B8">
        <w:rPr>
          <w:rFonts w:ascii="Times New Roman" w:eastAsia="Times New Roman" w:hAnsi="Times New Roman" w:cs="Times New Roman"/>
        </w:rPr>
        <w:t xml:space="preserve"> the thematic analysis, we identified six unique themes within their responses: knowledge retention concerns, over-reliance on LLMs, improve accessibility of information, improved accessibility of solution, requires prerequisite knowledge, and improved self-sufficiency. We summarize these themes and how frequently they were mentioned by interviewees in Table 5.</w:t>
      </w:r>
    </w:p>
    <w:p w14:paraId="776EF12D" w14:textId="77777777" w:rsidR="00F25A85" w:rsidRPr="0016162A" w:rsidRDefault="00F25A85" w:rsidP="00F25A85">
      <w:pPr>
        <w:rPr>
          <w:rFonts w:ascii="Times New Roman" w:eastAsia="Times New Roman" w:hAnsi="Times New Roman" w:cs="Times New Roman"/>
        </w:rPr>
      </w:pPr>
    </w:p>
    <w:p w14:paraId="762739F1" w14:textId="02066865" w:rsidR="00F25A85" w:rsidRPr="0016162A" w:rsidRDefault="5B50D0B8" w:rsidP="00F25A85">
      <w:pPr>
        <w:rPr>
          <w:rFonts w:ascii="Times New Roman" w:eastAsia="Times New Roman" w:hAnsi="Times New Roman" w:cs="Times New Roman"/>
        </w:rPr>
      </w:pPr>
      <w:r w:rsidRPr="5B50D0B8">
        <w:rPr>
          <w:rFonts w:ascii="Times New Roman" w:eastAsia="Times New Roman" w:hAnsi="Times New Roman" w:cs="Times New Roman"/>
        </w:rPr>
        <w:t>Table 5. Themes describing students’ perceptions of how LLMs impact their learning.</w:t>
      </w:r>
    </w:p>
    <w:tbl>
      <w:tblPr>
        <w:tblStyle w:val="TableGrid"/>
        <w:tblW w:w="0" w:type="auto"/>
        <w:tblLook w:val="04A0" w:firstRow="1" w:lastRow="0" w:firstColumn="1" w:lastColumn="0" w:noHBand="0" w:noVBand="1"/>
      </w:tblPr>
      <w:tblGrid>
        <w:gridCol w:w="1862"/>
        <w:gridCol w:w="5817"/>
        <w:gridCol w:w="1671"/>
      </w:tblGrid>
      <w:tr w:rsidR="00F25A85" w14:paraId="265FEC71" w14:textId="77777777" w:rsidTr="60FF2594">
        <w:tc>
          <w:tcPr>
            <w:tcW w:w="1862" w:type="dxa"/>
            <w:shd w:val="clear" w:color="auto" w:fill="E7E6E6" w:themeFill="background2"/>
          </w:tcPr>
          <w:p w14:paraId="59E6C75D" w14:textId="77777777" w:rsidR="00F25A85" w:rsidRPr="0016162A" w:rsidRDefault="350E565C" w:rsidP="00C30BA6">
            <w:pPr>
              <w:rPr>
                <w:rFonts w:ascii="Times New Roman" w:eastAsia="Times New Roman" w:hAnsi="Times New Roman" w:cs="Times New Roman"/>
              </w:rPr>
            </w:pPr>
            <w:r w:rsidRPr="350E565C">
              <w:rPr>
                <w:rFonts w:ascii="Times New Roman" w:eastAsia="Times New Roman" w:hAnsi="Times New Roman" w:cs="Times New Roman"/>
              </w:rPr>
              <w:t>Theme</w:t>
            </w:r>
          </w:p>
        </w:tc>
        <w:tc>
          <w:tcPr>
            <w:tcW w:w="5817" w:type="dxa"/>
            <w:shd w:val="clear" w:color="auto" w:fill="E7E6E6" w:themeFill="background2"/>
          </w:tcPr>
          <w:p w14:paraId="057B1B85" w14:textId="77777777" w:rsidR="00F25A85" w:rsidRPr="0016162A" w:rsidRDefault="00F25A85" w:rsidP="00C30BA6">
            <w:pPr>
              <w:rPr>
                <w:rFonts w:ascii="Times New Roman" w:eastAsia="Times New Roman" w:hAnsi="Times New Roman" w:cs="Times New Roman"/>
              </w:rPr>
            </w:pPr>
            <w:r w:rsidRPr="0016162A">
              <w:rPr>
                <w:rFonts w:ascii="Times New Roman" w:eastAsia="Times New Roman" w:hAnsi="Times New Roman" w:cs="Times New Roman"/>
              </w:rPr>
              <w:t>Definition</w:t>
            </w:r>
          </w:p>
        </w:tc>
        <w:tc>
          <w:tcPr>
            <w:tcW w:w="1671" w:type="dxa"/>
            <w:shd w:val="clear" w:color="auto" w:fill="E7E6E6" w:themeFill="background2"/>
          </w:tcPr>
          <w:p w14:paraId="5EDB83E6" w14:textId="79907F66" w:rsidR="00F25A85" w:rsidRPr="0016162A" w:rsidRDefault="00F25A85" w:rsidP="00C30BA6">
            <w:pPr>
              <w:spacing w:line="259" w:lineRule="auto"/>
              <w:rPr>
                <w:rFonts w:ascii="Times New Roman" w:eastAsia="Times New Roman" w:hAnsi="Times New Roman" w:cs="Times New Roman"/>
              </w:rPr>
            </w:pPr>
            <w:r>
              <w:rPr>
                <w:rFonts w:ascii="Times New Roman" w:eastAsia="Times New Roman" w:hAnsi="Times New Roman" w:cs="Times New Roman"/>
              </w:rPr>
              <w:t>Frequency</w:t>
            </w:r>
          </w:p>
        </w:tc>
      </w:tr>
      <w:tr w:rsidR="00F25A85" w14:paraId="282F1A15" w14:textId="77777777" w:rsidTr="60FF2594">
        <w:tc>
          <w:tcPr>
            <w:tcW w:w="1862" w:type="dxa"/>
          </w:tcPr>
          <w:p w14:paraId="48FE7561" w14:textId="77777777" w:rsidR="00F25A85" w:rsidRPr="0016162A" w:rsidRDefault="00F25A85" w:rsidP="00C30BA6">
            <w:pPr>
              <w:rPr>
                <w:rFonts w:ascii="Times New Roman" w:eastAsia="Times New Roman" w:hAnsi="Times New Roman" w:cs="Times New Roman"/>
              </w:rPr>
            </w:pPr>
            <w:r w:rsidRPr="0016162A">
              <w:rPr>
                <w:rFonts w:ascii="Times New Roman" w:eastAsia="Times New Roman" w:hAnsi="Times New Roman" w:cs="Times New Roman"/>
              </w:rPr>
              <w:t>Accessibility of information</w:t>
            </w:r>
          </w:p>
        </w:tc>
        <w:tc>
          <w:tcPr>
            <w:tcW w:w="5817" w:type="dxa"/>
          </w:tcPr>
          <w:p w14:paraId="64E9EB45" w14:textId="09CEBBA5" w:rsidR="00F25A85" w:rsidRPr="0016162A" w:rsidRDefault="5923F7B6" w:rsidP="00C30BA6">
            <w:pPr>
              <w:rPr>
                <w:rFonts w:ascii="Times New Roman" w:eastAsia="Times New Roman" w:hAnsi="Times New Roman" w:cs="Times New Roman"/>
              </w:rPr>
            </w:pPr>
            <w:r w:rsidRPr="5923F7B6">
              <w:rPr>
                <w:rFonts w:ascii="Times New Roman" w:eastAsia="Times New Roman" w:hAnsi="Times New Roman" w:cs="Times New Roman"/>
              </w:rPr>
              <w:t>Student believes that using LLMs allows them to research and gather intelligence more efficiently</w:t>
            </w:r>
          </w:p>
        </w:tc>
        <w:tc>
          <w:tcPr>
            <w:tcW w:w="1671" w:type="dxa"/>
          </w:tcPr>
          <w:p w14:paraId="7CF39885" w14:textId="77777777" w:rsidR="00F25A85" w:rsidRPr="0016162A" w:rsidRDefault="60FF2594" w:rsidP="60FF2594">
            <w:pPr>
              <w:jc w:val="center"/>
              <w:rPr>
                <w:rFonts w:ascii="Times New Roman" w:eastAsia="Times New Roman" w:hAnsi="Times New Roman" w:cs="Times New Roman"/>
              </w:rPr>
            </w:pPr>
            <w:r w:rsidRPr="60FF2594">
              <w:rPr>
                <w:rFonts w:ascii="Times New Roman" w:eastAsia="Times New Roman" w:hAnsi="Times New Roman" w:cs="Times New Roman"/>
              </w:rPr>
              <w:t>8</w:t>
            </w:r>
          </w:p>
        </w:tc>
      </w:tr>
      <w:tr w:rsidR="00F25A85" w14:paraId="2972ED3B" w14:textId="77777777" w:rsidTr="60FF2594">
        <w:tc>
          <w:tcPr>
            <w:tcW w:w="1862" w:type="dxa"/>
          </w:tcPr>
          <w:p w14:paraId="32086388" w14:textId="77777777" w:rsidR="00F25A85" w:rsidRPr="0016162A" w:rsidRDefault="00F25A85" w:rsidP="00C30BA6">
            <w:pPr>
              <w:rPr>
                <w:rFonts w:ascii="Times New Roman" w:eastAsia="Times New Roman" w:hAnsi="Times New Roman" w:cs="Times New Roman"/>
              </w:rPr>
            </w:pPr>
            <w:r w:rsidRPr="0016162A">
              <w:rPr>
                <w:rFonts w:ascii="Times New Roman" w:eastAsia="Times New Roman" w:hAnsi="Times New Roman" w:cs="Times New Roman"/>
              </w:rPr>
              <w:t>Accessibility of solution</w:t>
            </w:r>
          </w:p>
        </w:tc>
        <w:tc>
          <w:tcPr>
            <w:tcW w:w="5817" w:type="dxa"/>
          </w:tcPr>
          <w:p w14:paraId="06DF3253" w14:textId="2BFD9F81" w:rsidR="00F25A85" w:rsidRPr="0016162A" w:rsidRDefault="5923F7B6" w:rsidP="00C30BA6">
            <w:pPr>
              <w:rPr>
                <w:rFonts w:ascii="Times New Roman" w:eastAsia="Times New Roman" w:hAnsi="Times New Roman" w:cs="Times New Roman"/>
              </w:rPr>
            </w:pPr>
            <w:r w:rsidRPr="5923F7B6">
              <w:rPr>
                <w:rFonts w:ascii="Times New Roman" w:eastAsia="Times New Roman" w:hAnsi="Times New Roman" w:cs="Times New Roman"/>
              </w:rPr>
              <w:t>Student believes that using LLMs allows them to design successful project elements faster</w:t>
            </w:r>
          </w:p>
        </w:tc>
        <w:tc>
          <w:tcPr>
            <w:tcW w:w="1671" w:type="dxa"/>
          </w:tcPr>
          <w:p w14:paraId="3B9A4C6E" w14:textId="77777777" w:rsidR="00F25A85" w:rsidRPr="0016162A" w:rsidRDefault="60FF2594" w:rsidP="60FF2594">
            <w:pPr>
              <w:jc w:val="center"/>
              <w:rPr>
                <w:rFonts w:ascii="Times New Roman" w:eastAsia="Times New Roman" w:hAnsi="Times New Roman" w:cs="Times New Roman"/>
              </w:rPr>
            </w:pPr>
            <w:r w:rsidRPr="60FF2594">
              <w:rPr>
                <w:rFonts w:ascii="Times New Roman" w:eastAsia="Times New Roman" w:hAnsi="Times New Roman" w:cs="Times New Roman"/>
              </w:rPr>
              <w:t>8</w:t>
            </w:r>
          </w:p>
        </w:tc>
      </w:tr>
      <w:tr w:rsidR="00F25A85" w14:paraId="7A41E08D" w14:textId="77777777" w:rsidTr="60FF2594">
        <w:tc>
          <w:tcPr>
            <w:tcW w:w="1862" w:type="dxa"/>
          </w:tcPr>
          <w:p w14:paraId="3903BF09" w14:textId="77777777" w:rsidR="00F25A85" w:rsidRPr="0016162A" w:rsidRDefault="00F25A85" w:rsidP="00C30BA6">
            <w:pPr>
              <w:rPr>
                <w:rFonts w:ascii="Times New Roman" w:eastAsia="Times New Roman" w:hAnsi="Times New Roman" w:cs="Times New Roman"/>
              </w:rPr>
            </w:pPr>
            <w:r w:rsidRPr="0016162A">
              <w:rPr>
                <w:rFonts w:ascii="Times New Roman" w:eastAsia="Times New Roman" w:hAnsi="Times New Roman" w:cs="Times New Roman"/>
              </w:rPr>
              <w:t>Knowledge retention concerns</w:t>
            </w:r>
          </w:p>
        </w:tc>
        <w:tc>
          <w:tcPr>
            <w:tcW w:w="5817" w:type="dxa"/>
          </w:tcPr>
          <w:p w14:paraId="5FC48480" w14:textId="5108B811" w:rsidR="00F25A85" w:rsidRPr="0016162A" w:rsidRDefault="350E565C" w:rsidP="00C30BA6">
            <w:pPr>
              <w:rPr>
                <w:rFonts w:ascii="Times New Roman" w:eastAsia="Times New Roman" w:hAnsi="Times New Roman" w:cs="Times New Roman"/>
              </w:rPr>
            </w:pPr>
            <w:r w:rsidRPr="350E565C">
              <w:rPr>
                <w:rFonts w:ascii="Times New Roman" w:eastAsia="Times New Roman" w:hAnsi="Times New Roman" w:cs="Times New Roman"/>
              </w:rPr>
              <w:t>Student believes that using LLMs may hurt their ability to retain novel concepts.</w:t>
            </w:r>
          </w:p>
        </w:tc>
        <w:tc>
          <w:tcPr>
            <w:tcW w:w="1671" w:type="dxa"/>
          </w:tcPr>
          <w:p w14:paraId="111C003D" w14:textId="77777777" w:rsidR="00F25A85" w:rsidRPr="0016162A" w:rsidRDefault="60FF2594" w:rsidP="60FF2594">
            <w:pPr>
              <w:jc w:val="center"/>
              <w:rPr>
                <w:rFonts w:ascii="Times New Roman" w:eastAsia="Times New Roman" w:hAnsi="Times New Roman" w:cs="Times New Roman"/>
              </w:rPr>
            </w:pPr>
            <w:r w:rsidRPr="60FF2594">
              <w:rPr>
                <w:rFonts w:ascii="Times New Roman" w:eastAsia="Times New Roman" w:hAnsi="Times New Roman" w:cs="Times New Roman"/>
              </w:rPr>
              <w:t>8</w:t>
            </w:r>
          </w:p>
        </w:tc>
      </w:tr>
      <w:tr w:rsidR="00F25A85" w14:paraId="7EC27692" w14:textId="77777777" w:rsidTr="60FF2594">
        <w:tc>
          <w:tcPr>
            <w:tcW w:w="1862" w:type="dxa"/>
          </w:tcPr>
          <w:p w14:paraId="4C506A7F" w14:textId="77777777" w:rsidR="00F25A85" w:rsidRPr="0016162A" w:rsidRDefault="00F25A85" w:rsidP="00C30BA6">
            <w:pPr>
              <w:rPr>
                <w:rFonts w:ascii="Times New Roman" w:eastAsia="Times New Roman" w:hAnsi="Times New Roman" w:cs="Times New Roman"/>
              </w:rPr>
            </w:pPr>
            <w:r w:rsidRPr="0016162A">
              <w:rPr>
                <w:rFonts w:ascii="Times New Roman" w:eastAsia="Times New Roman" w:hAnsi="Times New Roman" w:cs="Times New Roman"/>
              </w:rPr>
              <w:t>Requires pre-requisite knowledge</w:t>
            </w:r>
          </w:p>
        </w:tc>
        <w:tc>
          <w:tcPr>
            <w:tcW w:w="5817" w:type="dxa"/>
          </w:tcPr>
          <w:p w14:paraId="44126BEB" w14:textId="607A33D5" w:rsidR="00F25A85" w:rsidRPr="0016162A" w:rsidRDefault="5923F7B6" w:rsidP="00C30BA6">
            <w:pPr>
              <w:rPr>
                <w:rFonts w:ascii="Times New Roman" w:eastAsia="Times New Roman" w:hAnsi="Times New Roman" w:cs="Times New Roman"/>
              </w:rPr>
            </w:pPr>
            <w:r w:rsidRPr="5923F7B6">
              <w:rPr>
                <w:rFonts w:ascii="Times New Roman" w:eastAsia="Times New Roman" w:hAnsi="Times New Roman" w:cs="Times New Roman"/>
              </w:rPr>
              <w:t>Student believes that using LLMs may be ineffective if users do not have a base-level understanding of certain topics</w:t>
            </w:r>
          </w:p>
        </w:tc>
        <w:tc>
          <w:tcPr>
            <w:tcW w:w="1671" w:type="dxa"/>
          </w:tcPr>
          <w:p w14:paraId="11C2F1C9" w14:textId="77777777" w:rsidR="00F25A85" w:rsidRPr="0016162A" w:rsidRDefault="60FF2594" w:rsidP="60FF2594">
            <w:pPr>
              <w:jc w:val="center"/>
              <w:rPr>
                <w:rFonts w:ascii="Times New Roman" w:eastAsia="Times New Roman" w:hAnsi="Times New Roman" w:cs="Times New Roman"/>
              </w:rPr>
            </w:pPr>
            <w:r w:rsidRPr="60FF2594">
              <w:rPr>
                <w:rFonts w:ascii="Times New Roman" w:eastAsia="Times New Roman" w:hAnsi="Times New Roman" w:cs="Times New Roman"/>
              </w:rPr>
              <w:t>6</w:t>
            </w:r>
          </w:p>
        </w:tc>
      </w:tr>
      <w:tr w:rsidR="00F25A85" w14:paraId="3EE04FD0" w14:textId="77777777" w:rsidTr="60FF2594">
        <w:tc>
          <w:tcPr>
            <w:tcW w:w="1862" w:type="dxa"/>
          </w:tcPr>
          <w:p w14:paraId="054BB4FB" w14:textId="77777777" w:rsidR="00F25A85" w:rsidRPr="0016162A" w:rsidRDefault="00F25A85" w:rsidP="00C30BA6">
            <w:pPr>
              <w:rPr>
                <w:rFonts w:ascii="Times New Roman" w:eastAsia="Times New Roman" w:hAnsi="Times New Roman" w:cs="Times New Roman"/>
              </w:rPr>
            </w:pPr>
            <w:r w:rsidRPr="0016162A">
              <w:rPr>
                <w:rFonts w:ascii="Times New Roman" w:eastAsia="Times New Roman" w:hAnsi="Times New Roman" w:cs="Times New Roman"/>
              </w:rPr>
              <w:t>Increased self-sufficiency</w:t>
            </w:r>
          </w:p>
        </w:tc>
        <w:tc>
          <w:tcPr>
            <w:tcW w:w="5817" w:type="dxa"/>
          </w:tcPr>
          <w:p w14:paraId="446AB110" w14:textId="369433EE" w:rsidR="00F25A85" w:rsidRPr="0016162A" w:rsidRDefault="5923F7B6" w:rsidP="00C30BA6">
            <w:pPr>
              <w:rPr>
                <w:rFonts w:ascii="Times New Roman" w:eastAsia="Times New Roman" w:hAnsi="Times New Roman" w:cs="Times New Roman"/>
              </w:rPr>
            </w:pPr>
            <w:r w:rsidRPr="5923F7B6">
              <w:rPr>
                <w:rFonts w:ascii="Times New Roman" w:eastAsia="Times New Roman" w:hAnsi="Times New Roman" w:cs="Times New Roman"/>
              </w:rPr>
              <w:t>Student believes that using LLMs allowed them to decrease their reliance on help from course staff</w:t>
            </w:r>
          </w:p>
        </w:tc>
        <w:tc>
          <w:tcPr>
            <w:tcW w:w="1671" w:type="dxa"/>
          </w:tcPr>
          <w:p w14:paraId="4C178F46" w14:textId="77777777" w:rsidR="00F25A85" w:rsidRPr="0016162A" w:rsidRDefault="60FF2594" w:rsidP="60FF2594">
            <w:pPr>
              <w:jc w:val="center"/>
              <w:rPr>
                <w:rFonts w:ascii="Times New Roman" w:eastAsia="Times New Roman" w:hAnsi="Times New Roman" w:cs="Times New Roman"/>
              </w:rPr>
            </w:pPr>
            <w:r w:rsidRPr="60FF2594">
              <w:rPr>
                <w:rFonts w:ascii="Times New Roman" w:eastAsia="Times New Roman" w:hAnsi="Times New Roman" w:cs="Times New Roman"/>
              </w:rPr>
              <w:t>4</w:t>
            </w:r>
          </w:p>
        </w:tc>
      </w:tr>
      <w:tr w:rsidR="00F25A85" w:rsidRPr="0016162A" w14:paraId="00F0F57D" w14:textId="77777777" w:rsidTr="60FF2594">
        <w:tc>
          <w:tcPr>
            <w:tcW w:w="1862" w:type="dxa"/>
          </w:tcPr>
          <w:p w14:paraId="3E62C12B" w14:textId="77777777" w:rsidR="00F25A85" w:rsidRPr="0016162A" w:rsidRDefault="00F25A85" w:rsidP="00C30BA6">
            <w:pPr>
              <w:rPr>
                <w:rFonts w:ascii="Times New Roman" w:eastAsia="Times New Roman" w:hAnsi="Times New Roman" w:cs="Times New Roman"/>
              </w:rPr>
            </w:pPr>
            <w:r w:rsidRPr="0016162A">
              <w:rPr>
                <w:rFonts w:ascii="Times New Roman" w:eastAsia="Times New Roman" w:hAnsi="Times New Roman" w:cs="Times New Roman"/>
              </w:rPr>
              <w:t>Over-reliance on LLMs</w:t>
            </w:r>
          </w:p>
        </w:tc>
        <w:tc>
          <w:tcPr>
            <w:tcW w:w="5817" w:type="dxa"/>
          </w:tcPr>
          <w:p w14:paraId="6D9969F5" w14:textId="7FA74908" w:rsidR="00F25A85" w:rsidRPr="0016162A" w:rsidRDefault="5923F7B6" w:rsidP="00C30BA6">
            <w:pPr>
              <w:rPr>
                <w:rFonts w:ascii="Times New Roman" w:eastAsia="Times New Roman" w:hAnsi="Times New Roman" w:cs="Times New Roman"/>
              </w:rPr>
            </w:pPr>
            <w:r w:rsidRPr="5923F7B6">
              <w:rPr>
                <w:rFonts w:ascii="Times New Roman" w:eastAsia="Times New Roman" w:hAnsi="Times New Roman" w:cs="Times New Roman"/>
              </w:rPr>
              <w:t>Student believes that using LLMs may create a dependency on the technology to find solutions</w:t>
            </w:r>
          </w:p>
        </w:tc>
        <w:tc>
          <w:tcPr>
            <w:tcW w:w="1671" w:type="dxa"/>
          </w:tcPr>
          <w:p w14:paraId="3182C5F4" w14:textId="77777777" w:rsidR="00F25A85" w:rsidRPr="0016162A" w:rsidRDefault="60FF2594" w:rsidP="60FF2594">
            <w:pPr>
              <w:jc w:val="center"/>
              <w:rPr>
                <w:rFonts w:ascii="Times New Roman" w:eastAsia="Times New Roman" w:hAnsi="Times New Roman" w:cs="Times New Roman"/>
              </w:rPr>
            </w:pPr>
            <w:r w:rsidRPr="60FF2594">
              <w:rPr>
                <w:rFonts w:ascii="Times New Roman" w:eastAsia="Times New Roman" w:hAnsi="Times New Roman" w:cs="Times New Roman"/>
              </w:rPr>
              <w:t>3</w:t>
            </w:r>
          </w:p>
        </w:tc>
      </w:tr>
    </w:tbl>
    <w:p w14:paraId="370679B4" w14:textId="77777777" w:rsidR="00F25A85" w:rsidRDefault="00F25A85" w:rsidP="00F25A85">
      <w:pPr>
        <w:rPr>
          <w:rFonts w:ascii="Times New Roman" w:eastAsia="Times New Roman" w:hAnsi="Times New Roman" w:cs="Times New Roman"/>
        </w:rPr>
      </w:pPr>
    </w:p>
    <w:p w14:paraId="0E77B833" w14:textId="5828EF92" w:rsidR="00F25A85" w:rsidRPr="003F5E39" w:rsidRDefault="003F5E39" w:rsidP="003F5E39">
      <w:pPr>
        <w:rPr>
          <w:rFonts w:ascii="Times New Roman" w:eastAsia="Times New Roman" w:hAnsi="Times New Roman" w:cs="Times New Roman"/>
          <w:b/>
          <w:bCs/>
        </w:rPr>
      </w:pPr>
      <w:r w:rsidRPr="003F5E39">
        <w:rPr>
          <w:rFonts w:ascii="Times New Roman" w:eastAsia="Times New Roman" w:hAnsi="Times New Roman" w:cs="Times New Roman"/>
          <w:b/>
          <w:bCs/>
        </w:rPr>
        <w:t xml:space="preserve">1. </w:t>
      </w:r>
      <w:r w:rsidR="00F25A85" w:rsidRPr="003F5E39">
        <w:rPr>
          <w:rFonts w:ascii="Times New Roman" w:eastAsia="Times New Roman" w:hAnsi="Times New Roman" w:cs="Times New Roman"/>
          <w:b/>
          <w:bCs/>
        </w:rPr>
        <w:t>Improved accessibility of information</w:t>
      </w:r>
    </w:p>
    <w:p w14:paraId="21E2383F" w14:textId="77777777" w:rsidR="00F25A85" w:rsidRPr="0016162A" w:rsidRDefault="00F25A85" w:rsidP="00F25A85">
      <w:pPr>
        <w:rPr>
          <w:rFonts w:ascii="Times New Roman" w:eastAsia="Times New Roman" w:hAnsi="Times New Roman" w:cs="Times New Roman"/>
        </w:rPr>
      </w:pPr>
    </w:p>
    <w:p w14:paraId="7E9499CE" w14:textId="77777777" w:rsidR="00F25A85" w:rsidRPr="0016162A" w:rsidRDefault="350E565C" w:rsidP="003F5E39">
      <w:pPr>
        <w:rPr>
          <w:rFonts w:ascii="Times New Roman" w:eastAsia="Times New Roman" w:hAnsi="Times New Roman" w:cs="Times New Roman"/>
        </w:rPr>
      </w:pPr>
      <w:r w:rsidRPr="350E565C">
        <w:rPr>
          <w:rFonts w:ascii="Times New Roman" w:eastAsia="Times New Roman" w:hAnsi="Times New Roman" w:cs="Times New Roman"/>
        </w:rPr>
        <w:t>Eight students cited that using LLMs greatly facilitated the knowledge acquisition process. One of these students made note of his abilities to retain new LLM-provided information in the provided snippet:</w:t>
      </w:r>
    </w:p>
    <w:p w14:paraId="25DD7AA2" w14:textId="77777777" w:rsidR="00F25A85" w:rsidRPr="0016162A" w:rsidRDefault="00F25A85" w:rsidP="00F25A85">
      <w:pPr>
        <w:ind w:firstLine="360"/>
        <w:rPr>
          <w:rFonts w:ascii="Times New Roman" w:eastAsia="Times New Roman" w:hAnsi="Times New Roman" w:cs="Times New Roman"/>
        </w:rPr>
      </w:pPr>
    </w:p>
    <w:p w14:paraId="3CB66A00" w14:textId="77777777" w:rsidR="00F25A85" w:rsidRPr="0016162A" w:rsidRDefault="00F25A85" w:rsidP="00AB0996">
      <w:pPr>
        <w:ind w:left="360"/>
        <w:rPr>
          <w:rFonts w:ascii="Times New Roman" w:eastAsia="Times New Roman" w:hAnsi="Times New Roman" w:cs="Times New Roman"/>
          <w:i/>
          <w:iCs/>
        </w:rPr>
      </w:pPr>
      <w:r w:rsidRPr="0016162A">
        <w:rPr>
          <w:rFonts w:ascii="Times New Roman" w:eastAsia="Times New Roman" w:hAnsi="Times New Roman" w:cs="Times New Roman"/>
          <w:i/>
          <w:iCs/>
        </w:rPr>
        <w:t xml:space="preserve">“So, I think it's one of those things where I learn this knowledge and then I just kind of keep it with me. So, I think a big thing that it might help with is, like any machine learning AI, jobs and interviews. I now know this topic and, even though you can say, </w:t>
      </w:r>
      <w:r w:rsidRPr="0D024436">
        <w:rPr>
          <w:rFonts w:ascii="Times New Roman" w:eastAsia="Times New Roman" w:hAnsi="Times New Roman" w:cs="Times New Roman"/>
          <w:i/>
          <w:iCs/>
        </w:rPr>
        <w:t>‘</w:t>
      </w:r>
      <w:r w:rsidRPr="0016162A">
        <w:rPr>
          <w:rFonts w:ascii="Times New Roman" w:eastAsia="Times New Roman" w:hAnsi="Times New Roman" w:cs="Times New Roman"/>
          <w:i/>
          <w:iCs/>
        </w:rPr>
        <w:t>Oh, you didn't go through as much reading and textbooks. You just read one paragraph and you're going to forget it.</w:t>
      </w:r>
      <w:r w:rsidRPr="0D024436">
        <w:rPr>
          <w:rFonts w:ascii="Times New Roman" w:eastAsia="Times New Roman" w:hAnsi="Times New Roman" w:cs="Times New Roman"/>
          <w:i/>
          <w:iCs/>
        </w:rPr>
        <w:t>’</w:t>
      </w:r>
      <w:r w:rsidRPr="0016162A">
        <w:rPr>
          <w:rFonts w:ascii="Times New Roman" w:eastAsia="Times New Roman" w:hAnsi="Times New Roman" w:cs="Times New Roman"/>
          <w:i/>
          <w:iCs/>
        </w:rPr>
        <w:t xml:space="preserve"> But I think that the majority of learning, especially for me, comes from kind of using it and exploring with it.” [Par. 2]</w:t>
      </w:r>
    </w:p>
    <w:p w14:paraId="3D0D50FA" w14:textId="77777777" w:rsidR="00F25A85" w:rsidRPr="0016162A" w:rsidRDefault="00F25A85" w:rsidP="00F25A85">
      <w:pPr>
        <w:ind w:firstLine="360"/>
        <w:rPr>
          <w:rFonts w:ascii="Times New Roman" w:eastAsia="Times New Roman" w:hAnsi="Times New Roman" w:cs="Times New Roman"/>
          <w:i/>
          <w:iCs/>
        </w:rPr>
      </w:pPr>
    </w:p>
    <w:p w14:paraId="42E84B88" w14:textId="6CD321C1" w:rsidR="00F25A85" w:rsidRDefault="350E565C" w:rsidP="003F5E39">
      <w:pPr>
        <w:rPr>
          <w:rFonts w:ascii="Times New Roman" w:eastAsia="Times New Roman" w:hAnsi="Times New Roman" w:cs="Times New Roman"/>
        </w:rPr>
      </w:pPr>
      <w:r w:rsidRPr="350E565C">
        <w:rPr>
          <w:rFonts w:ascii="Times New Roman" w:eastAsia="Times New Roman" w:hAnsi="Times New Roman" w:cs="Times New Roman"/>
        </w:rPr>
        <w:t>Here, Par. 2 is aware of how much nuance LLMs omit when they generate content. He then goes on to explain that being exposed to the new knowledge in the first place and interacting with it via prompt engineering is just as valuable to his learning. Other students felt a similar level of satisfaction with LLMs, as demonstrated here:</w:t>
      </w:r>
    </w:p>
    <w:p w14:paraId="491849B7" w14:textId="77777777" w:rsidR="00AB0996" w:rsidRDefault="00AB0996" w:rsidP="00F25A85">
      <w:pPr>
        <w:ind w:firstLine="360"/>
        <w:rPr>
          <w:rFonts w:ascii="Times New Roman" w:eastAsia="Times New Roman" w:hAnsi="Times New Roman" w:cs="Times New Roman"/>
        </w:rPr>
      </w:pPr>
    </w:p>
    <w:p w14:paraId="3A8B0C2E" w14:textId="7AB038E6" w:rsidR="00AB0996" w:rsidRPr="00AB0996" w:rsidRDefault="00AB0996" w:rsidP="00AB0996">
      <w:pPr>
        <w:ind w:left="360"/>
        <w:rPr>
          <w:rFonts w:ascii="Times New Roman" w:eastAsia="Times New Roman" w:hAnsi="Times New Roman" w:cs="Times New Roman"/>
          <w:i/>
          <w:iCs/>
        </w:rPr>
      </w:pPr>
      <w:r w:rsidRPr="00AB0996">
        <w:rPr>
          <w:rFonts w:ascii="Times New Roman" w:eastAsia="Times New Roman" w:hAnsi="Times New Roman" w:cs="Times New Roman"/>
          <w:i/>
          <w:iCs/>
        </w:rPr>
        <w:t>“</w:t>
      </w:r>
      <w:r>
        <w:rPr>
          <w:rFonts w:ascii="Times New Roman" w:eastAsia="Times New Roman" w:hAnsi="Times New Roman" w:cs="Times New Roman"/>
          <w:i/>
          <w:iCs/>
        </w:rPr>
        <w:t>[…]</w:t>
      </w:r>
      <w:r w:rsidRPr="00AB0996">
        <w:rPr>
          <w:rFonts w:ascii="Times New Roman" w:eastAsia="Times New Roman" w:hAnsi="Times New Roman" w:cs="Times New Roman"/>
          <w:i/>
          <w:iCs/>
        </w:rPr>
        <w:t xml:space="preserve"> as a research tool, it's so powerful and you can easily find a lot of information at your fingertips using </w:t>
      </w:r>
      <w:proofErr w:type="spellStart"/>
      <w:r>
        <w:rPr>
          <w:rFonts w:ascii="Times New Roman" w:eastAsia="Times New Roman" w:hAnsi="Times New Roman" w:cs="Times New Roman"/>
          <w:i/>
          <w:iCs/>
        </w:rPr>
        <w:t>Chat</w:t>
      </w:r>
      <w:r w:rsidRPr="00AB0996">
        <w:rPr>
          <w:rFonts w:ascii="Times New Roman" w:eastAsia="Times New Roman" w:hAnsi="Times New Roman" w:cs="Times New Roman"/>
          <w:i/>
          <w:iCs/>
        </w:rPr>
        <w:t>GPT</w:t>
      </w:r>
      <w:proofErr w:type="spellEnd"/>
      <w:r w:rsidRPr="00AB0996">
        <w:rPr>
          <w:rFonts w:ascii="Times New Roman" w:eastAsia="Times New Roman" w:hAnsi="Times New Roman" w:cs="Times New Roman"/>
          <w:i/>
          <w:iCs/>
        </w:rPr>
        <w:t xml:space="preserve"> and focused information rather than general information. So much easier than if you use the web. Because the web you kind of have to go through and find exactly what you need, but with this you can easily find what you need.”</w:t>
      </w:r>
      <w:r>
        <w:rPr>
          <w:rFonts w:ascii="Times New Roman" w:eastAsia="Times New Roman" w:hAnsi="Times New Roman" w:cs="Times New Roman"/>
          <w:i/>
          <w:iCs/>
        </w:rPr>
        <w:t xml:space="preserve"> [Par. 7]</w:t>
      </w:r>
    </w:p>
    <w:p w14:paraId="64A66989" w14:textId="77777777" w:rsidR="00F25A85" w:rsidRDefault="00F25A85" w:rsidP="00F25A85">
      <w:pPr>
        <w:ind w:firstLine="360"/>
        <w:rPr>
          <w:rFonts w:ascii="Times New Roman" w:eastAsia="Times New Roman" w:hAnsi="Times New Roman" w:cs="Times New Roman"/>
        </w:rPr>
      </w:pPr>
    </w:p>
    <w:p w14:paraId="3C7B5A96" w14:textId="25F63CCB" w:rsidR="00AB0996" w:rsidRDefault="00AB0996" w:rsidP="003F5E39">
      <w:pPr>
        <w:rPr>
          <w:rFonts w:ascii="Times New Roman" w:eastAsia="Times New Roman" w:hAnsi="Times New Roman" w:cs="Times New Roman"/>
        </w:rPr>
      </w:pPr>
      <w:r>
        <w:rPr>
          <w:rFonts w:ascii="Times New Roman" w:eastAsia="Times New Roman" w:hAnsi="Times New Roman" w:cs="Times New Roman"/>
        </w:rPr>
        <w:t xml:space="preserve">Just like Par. 2, Par. 7 uses LLMs like </w:t>
      </w:r>
      <w:proofErr w:type="spellStart"/>
      <w:r>
        <w:rPr>
          <w:rFonts w:ascii="Times New Roman" w:eastAsia="Times New Roman" w:hAnsi="Times New Roman" w:cs="Times New Roman"/>
        </w:rPr>
        <w:t>ChatGPT</w:t>
      </w:r>
      <w:proofErr w:type="spellEnd"/>
      <w:r>
        <w:rPr>
          <w:rFonts w:ascii="Times New Roman" w:eastAsia="Times New Roman" w:hAnsi="Times New Roman" w:cs="Times New Roman"/>
        </w:rPr>
        <w:t xml:space="preserve"> as an effective way to consolidate information from multiple sources to a single webpage. Par. 7 is also particularly satisfied with the level of depth and complexity that </w:t>
      </w:r>
      <w:proofErr w:type="spellStart"/>
      <w:r>
        <w:rPr>
          <w:rFonts w:ascii="Times New Roman" w:eastAsia="Times New Roman" w:hAnsi="Times New Roman" w:cs="Times New Roman"/>
        </w:rPr>
        <w:t>ChatGPT</w:t>
      </w:r>
      <w:proofErr w:type="spellEnd"/>
      <w:r>
        <w:rPr>
          <w:rFonts w:ascii="Times New Roman" w:eastAsia="Times New Roman" w:hAnsi="Times New Roman" w:cs="Times New Roman"/>
        </w:rPr>
        <w:t xml:space="preserve"> responds to his queries with. Many other participants’ responses cited the </w:t>
      </w:r>
      <w:r w:rsidR="00D30BA3">
        <w:rPr>
          <w:rFonts w:ascii="Times New Roman" w:eastAsia="Times New Roman" w:hAnsi="Times New Roman" w:cs="Times New Roman"/>
        </w:rPr>
        <w:t>accessible</w:t>
      </w:r>
      <w:r>
        <w:rPr>
          <w:rFonts w:ascii="Times New Roman" w:eastAsia="Times New Roman" w:hAnsi="Times New Roman" w:cs="Times New Roman"/>
        </w:rPr>
        <w:t xml:space="preserve"> nature of </w:t>
      </w:r>
      <w:proofErr w:type="spellStart"/>
      <w:r>
        <w:rPr>
          <w:rFonts w:ascii="Times New Roman" w:eastAsia="Times New Roman" w:hAnsi="Times New Roman" w:cs="Times New Roman"/>
        </w:rPr>
        <w:t>ChatGPT</w:t>
      </w:r>
      <w:proofErr w:type="spellEnd"/>
      <w:r w:rsidR="00D30BA3">
        <w:rPr>
          <w:rFonts w:ascii="Times New Roman" w:eastAsia="Times New Roman" w:hAnsi="Times New Roman" w:cs="Times New Roman"/>
        </w:rPr>
        <w:t xml:space="preserve"> for why they often preferred interfacing with it instead of traditional search engines like Google. </w:t>
      </w:r>
    </w:p>
    <w:p w14:paraId="697C1F01" w14:textId="77777777" w:rsidR="00AB0996" w:rsidRPr="0016162A" w:rsidRDefault="00AB0996" w:rsidP="00F25A85">
      <w:pPr>
        <w:ind w:firstLine="360"/>
        <w:rPr>
          <w:rFonts w:ascii="Times New Roman" w:eastAsia="Times New Roman" w:hAnsi="Times New Roman" w:cs="Times New Roman"/>
        </w:rPr>
      </w:pPr>
    </w:p>
    <w:p w14:paraId="5F2B9166" w14:textId="398418CF" w:rsidR="00F25A85" w:rsidRPr="003F5E39" w:rsidRDefault="003F5E39" w:rsidP="003F5E39">
      <w:pPr>
        <w:rPr>
          <w:rFonts w:ascii="Times New Roman" w:eastAsia="Times New Roman" w:hAnsi="Times New Roman" w:cs="Times New Roman"/>
          <w:b/>
          <w:bCs/>
        </w:rPr>
      </w:pPr>
      <w:r w:rsidRPr="003F5E39">
        <w:rPr>
          <w:rFonts w:ascii="Times New Roman" w:eastAsia="Times New Roman" w:hAnsi="Times New Roman" w:cs="Times New Roman"/>
          <w:b/>
          <w:bCs/>
        </w:rPr>
        <w:t xml:space="preserve">2. </w:t>
      </w:r>
      <w:r w:rsidR="00F25A85" w:rsidRPr="003F5E39">
        <w:rPr>
          <w:rFonts w:ascii="Times New Roman" w:eastAsia="Times New Roman" w:hAnsi="Times New Roman" w:cs="Times New Roman"/>
          <w:b/>
          <w:bCs/>
        </w:rPr>
        <w:t>Improved accessibility of solution</w:t>
      </w:r>
    </w:p>
    <w:p w14:paraId="2575CDB9" w14:textId="77777777" w:rsidR="00F25A85" w:rsidRPr="0016162A" w:rsidRDefault="00F25A85" w:rsidP="00F25A85">
      <w:pPr>
        <w:rPr>
          <w:rFonts w:ascii="Times New Roman" w:eastAsia="Times New Roman" w:hAnsi="Times New Roman" w:cs="Times New Roman"/>
        </w:rPr>
      </w:pPr>
    </w:p>
    <w:p w14:paraId="3361F99D" w14:textId="2BA9E0CF" w:rsidR="00F25A85" w:rsidRPr="0016162A" w:rsidRDefault="350E565C" w:rsidP="003F5E39">
      <w:pPr>
        <w:rPr>
          <w:rFonts w:ascii="Times New Roman" w:eastAsia="Times New Roman" w:hAnsi="Times New Roman" w:cs="Times New Roman"/>
        </w:rPr>
      </w:pPr>
      <w:r w:rsidRPr="350E565C">
        <w:rPr>
          <w:rFonts w:ascii="Times New Roman" w:eastAsia="Times New Roman" w:hAnsi="Times New Roman" w:cs="Times New Roman"/>
        </w:rPr>
        <w:t xml:space="preserve">Eight students also cited that LLMs played a key role in identifying and implementing software engineering solutions to their projects. The following quote provides insight on how LLMs can be used to reduce the amount of time to find solutions: </w:t>
      </w:r>
    </w:p>
    <w:p w14:paraId="50B1D9D8" w14:textId="77777777" w:rsidR="00F25A85" w:rsidRPr="0016162A" w:rsidRDefault="00F25A85" w:rsidP="00F25A85">
      <w:pPr>
        <w:ind w:firstLine="360"/>
        <w:rPr>
          <w:rFonts w:ascii="Times New Roman" w:eastAsia="Times New Roman" w:hAnsi="Times New Roman" w:cs="Times New Roman"/>
        </w:rPr>
      </w:pPr>
    </w:p>
    <w:p w14:paraId="51FF1D31" w14:textId="77777777" w:rsidR="00F25A85" w:rsidRPr="0016162A" w:rsidRDefault="00F25A85" w:rsidP="00F25A85">
      <w:pPr>
        <w:ind w:left="360"/>
        <w:rPr>
          <w:rFonts w:ascii="Times New Roman" w:eastAsia="Times New Roman" w:hAnsi="Times New Roman" w:cs="Times New Roman"/>
        </w:rPr>
      </w:pPr>
      <w:r w:rsidRPr="0016162A">
        <w:rPr>
          <w:rFonts w:ascii="Times New Roman" w:eastAsia="Times New Roman" w:hAnsi="Times New Roman" w:cs="Times New Roman"/>
          <w:i/>
          <w:iCs/>
        </w:rPr>
        <w:t xml:space="preserve">“It's more just that using </w:t>
      </w:r>
      <w:proofErr w:type="spellStart"/>
      <w:r w:rsidRPr="0016162A">
        <w:rPr>
          <w:rFonts w:ascii="Times New Roman" w:eastAsia="Times New Roman" w:hAnsi="Times New Roman" w:cs="Times New Roman"/>
          <w:i/>
          <w:iCs/>
        </w:rPr>
        <w:t>ChatGPT</w:t>
      </w:r>
      <w:proofErr w:type="spellEnd"/>
      <w:r w:rsidRPr="0016162A">
        <w:rPr>
          <w:rFonts w:ascii="Times New Roman" w:eastAsia="Times New Roman" w:hAnsi="Times New Roman" w:cs="Times New Roman"/>
          <w:i/>
          <w:iCs/>
        </w:rPr>
        <w:t>, everything is in one place and I have quick access to asking a question. It gives me the response, as opposed to spending five minutes hunting down the official documentation or example usages in a YouTube video or Stack Overflow or something like that.” [Par. 1]</w:t>
      </w:r>
      <w:r w:rsidRPr="0016162A">
        <w:rPr>
          <w:rFonts w:ascii="Times New Roman" w:eastAsia="Times New Roman" w:hAnsi="Times New Roman" w:cs="Times New Roman"/>
        </w:rPr>
        <w:t xml:space="preserve"> </w:t>
      </w:r>
    </w:p>
    <w:p w14:paraId="430FC5F4" w14:textId="77777777" w:rsidR="00F25A85" w:rsidRPr="0016162A" w:rsidRDefault="00F25A85" w:rsidP="00F25A85">
      <w:pPr>
        <w:ind w:left="360"/>
        <w:rPr>
          <w:rFonts w:ascii="Times New Roman" w:eastAsia="Times New Roman" w:hAnsi="Times New Roman" w:cs="Times New Roman"/>
        </w:rPr>
      </w:pPr>
    </w:p>
    <w:p w14:paraId="4F2A03B9" w14:textId="09093811" w:rsidR="00F25A85" w:rsidRDefault="350E565C" w:rsidP="003F5E39">
      <w:pPr>
        <w:rPr>
          <w:rFonts w:ascii="Times New Roman" w:eastAsia="Times New Roman" w:hAnsi="Times New Roman" w:cs="Times New Roman"/>
        </w:rPr>
      </w:pPr>
      <w:r w:rsidRPr="350E565C">
        <w:rPr>
          <w:rFonts w:ascii="Times New Roman" w:eastAsia="Times New Roman" w:hAnsi="Times New Roman" w:cs="Times New Roman"/>
        </w:rPr>
        <w:t xml:space="preserve">In this case, Par. 1 demonstrates that </w:t>
      </w:r>
      <w:proofErr w:type="spellStart"/>
      <w:r w:rsidRPr="350E565C">
        <w:rPr>
          <w:rFonts w:ascii="Times New Roman" w:eastAsia="Times New Roman" w:hAnsi="Times New Roman" w:cs="Times New Roman"/>
        </w:rPr>
        <w:t>ChatGPT</w:t>
      </w:r>
      <w:proofErr w:type="spellEnd"/>
      <w:r w:rsidRPr="350E565C">
        <w:rPr>
          <w:rFonts w:ascii="Times New Roman" w:eastAsia="Times New Roman" w:hAnsi="Times New Roman" w:cs="Times New Roman"/>
        </w:rPr>
        <w:t xml:space="preserve"> can be faster information aggregators than traditional community forums. This in turn allows him to implement a solution more quickly than before, especially without having to “hunt down” official documentation. In the following example, another student recounts similar levels of increased productivity when working with Copilot to generate text: </w:t>
      </w:r>
    </w:p>
    <w:p w14:paraId="17E9696A" w14:textId="77777777" w:rsidR="00D30BA3" w:rsidRDefault="00D30BA3" w:rsidP="00F25A85">
      <w:pPr>
        <w:ind w:firstLine="360"/>
        <w:rPr>
          <w:rFonts w:ascii="Times New Roman" w:eastAsia="Times New Roman" w:hAnsi="Times New Roman" w:cs="Times New Roman"/>
        </w:rPr>
      </w:pPr>
    </w:p>
    <w:p w14:paraId="2275677B" w14:textId="58B193E8" w:rsidR="00D30BA3" w:rsidRDefault="00D30BA3" w:rsidP="00D30BA3">
      <w:pPr>
        <w:ind w:left="360"/>
        <w:rPr>
          <w:rFonts w:ascii="Times New Roman" w:eastAsia="Times New Roman" w:hAnsi="Times New Roman" w:cs="Times New Roman"/>
          <w:i/>
          <w:iCs/>
        </w:rPr>
      </w:pPr>
      <w:r>
        <w:rPr>
          <w:rFonts w:ascii="Times New Roman" w:eastAsia="Times New Roman" w:hAnsi="Times New Roman" w:cs="Times New Roman"/>
          <w:i/>
          <w:iCs/>
        </w:rPr>
        <w:t>“[I’m] g</w:t>
      </w:r>
      <w:r w:rsidRPr="00D30BA3">
        <w:rPr>
          <w:rFonts w:ascii="Times New Roman" w:eastAsia="Times New Roman" w:hAnsi="Times New Roman" w:cs="Times New Roman"/>
          <w:i/>
          <w:iCs/>
        </w:rPr>
        <w:t xml:space="preserve">etting two to three times as much done </w:t>
      </w:r>
      <w:r>
        <w:rPr>
          <w:rFonts w:ascii="Times New Roman" w:eastAsia="Times New Roman" w:hAnsi="Times New Roman" w:cs="Times New Roman"/>
          <w:i/>
          <w:iCs/>
        </w:rPr>
        <w:t xml:space="preserve">[by using Copilot] </w:t>
      </w:r>
      <w:r w:rsidRPr="00D30BA3">
        <w:rPr>
          <w:rFonts w:ascii="Times New Roman" w:eastAsia="Times New Roman" w:hAnsi="Times New Roman" w:cs="Times New Roman"/>
          <w:i/>
          <w:iCs/>
        </w:rPr>
        <w:t>as I would</w:t>
      </w:r>
      <w:r>
        <w:rPr>
          <w:rFonts w:ascii="Times New Roman" w:eastAsia="Times New Roman" w:hAnsi="Times New Roman" w:cs="Times New Roman"/>
          <w:i/>
          <w:iCs/>
        </w:rPr>
        <w:t xml:space="preserve"> [have by]</w:t>
      </w:r>
      <w:r w:rsidRPr="00D30BA3">
        <w:rPr>
          <w:rFonts w:ascii="Times New Roman" w:eastAsia="Times New Roman" w:hAnsi="Times New Roman" w:cs="Times New Roman"/>
          <w:i/>
          <w:iCs/>
        </w:rPr>
        <w:t xml:space="preserve"> writing every line.</w:t>
      </w:r>
      <w:r>
        <w:rPr>
          <w:rFonts w:ascii="Times New Roman" w:eastAsia="Times New Roman" w:hAnsi="Times New Roman" w:cs="Times New Roman"/>
          <w:i/>
          <w:iCs/>
        </w:rPr>
        <w:t xml:space="preserve"> […]</w:t>
      </w:r>
      <w:r w:rsidRPr="00D30BA3">
        <w:rPr>
          <w:rFonts w:ascii="Times New Roman" w:eastAsia="Times New Roman" w:hAnsi="Times New Roman" w:cs="Times New Roman"/>
          <w:i/>
          <w:iCs/>
        </w:rPr>
        <w:t xml:space="preserve"> I typed the comment and then in five seconds I have 10 lines of function versus that's going to take me two minutes to write 10 lines of function.</w:t>
      </w:r>
      <w:r>
        <w:rPr>
          <w:rFonts w:ascii="Times New Roman" w:eastAsia="Times New Roman" w:hAnsi="Times New Roman" w:cs="Times New Roman"/>
          <w:i/>
          <w:iCs/>
        </w:rPr>
        <w:t>” [Par. 3]</w:t>
      </w:r>
    </w:p>
    <w:p w14:paraId="76358E66" w14:textId="77777777" w:rsidR="00D30BA3" w:rsidRDefault="00D30BA3" w:rsidP="00D30BA3">
      <w:pPr>
        <w:ind w:left="360"/>
        <w:rPr>
          <w:rFonts w:ascii="Times New Roman" w:eastAsia="Times New Roman" w:hAnsi="Times New Roman" w:cs="Times New Roman"/>
          <w:i/>
          <w:iCs/>
        </w:rPr>
      </w:pPr>
    </w:p>
    <w:p w14:paraId="6F66E324" w14:textId="55CEE48D" w:rsidR="00D30BA3" w:rsidRPr="00D30BA3" w:rsidRDefault="49C0DF9E" w:rsidP="00D30BA3">
      <w:pPr>
        <w:rPr>
          <w:rFonts w:ascii="Times New Roman" w:eastAsia="Times New Roman" w:hAnsi="Times New Roman" w:cs="Times New Roman"/>
        </w:rPr>
      </w:pPr>
      <w:r w:rsidRPr="49C0DF9E">
        <w:rPr>
          <w:rFonts w:ascii="Times New Roman" w:eastAsia="Times New Roman" w:hAnsi="Times New Roman" w:cs="Times New Roman"/>
        </w:rPr>
        <w:t>Par. 3’s comment is representative of a general sentiment among students that that they solved problems faster when they included LLMs into their workflow.</w:t>
      </w:r>
    </w:p>
    <w:p w14:paraId="19DDA122" w14:textId="77777777" w:rsidR="00F25A85" w:rsidRPr="0016162A" w:rsidRDefault="00F25A85" w:rsidP="00F25A85">
      <w:pPr>
        <w:rPr>
          <w:rFonts w:ascii="Times New Roman" w:eastAsia="Times New Roman" w:hAnsi="Times New Roman" w:cs="Times New Roman"/>
        </w:rPr>
      </w:pPr>
    </w:p>
    <w:p w14:paraId="667B4F6B" w14:textId="2D9F6D1B" w:rsidR="00F25A85" w:rsidRPr="003F5E39" w:rsidRDefault="003F5E39" w:rsidP="003F5E39">
      <w:pPr>
        <w:rPr>
          <w:rFonts w:ascii="Times New Roman" w:eastAsia="Times New Roman" w:hAnsi="Times New Roman" w:cs="Times New Roman"/>
          <w:b/>
          <w:bCs/>
        </w:rPr>
      </w:pPr>
      <w:r w:rsidRPr="003F5E39">
        <w:rPr>
          <w:rFonts w:ascii="Times New Roman" w:eastAsia="Times New Roman" w:hAnsi="Times New Roman" w:cs="Times New Roman"/>
          <w:b/>
          <w:bCs/>
        </w:rPr>
        <w:t xml:space="preserve">3. </w:t>
      </w:r>
      <w:r w:rsidR="00F25A85" w:rsidRPr="003F5E39">
        <w:rPr>
          <w:rFonts w:ascii="Times New Roman" w:eastAsia="Times New Roman" w:hAnsi="Times New Roman" w:cs="Times New Roman"/>
          <w:b/>
          <w:bCs/>
        </w:rPr>
        <w:t>Knowledge retention concerns</w:t>
      </w:r>
      <w:r w:rsidR="00F25A85" w:rsidRPr="003F5E39">
        <w:rPr>
          <w:b/>
          <w:bCs/>
        </w:rPr>
        <w:tab/>
      </w:r>
    </w:p>
    <w:p w14:paraId="23A2B34F" w14:textId="77777777" w:rsidR="00F25A85" w:rsidRPr="0016162A" w:rsidRDefault="00F25A85" w:rsidP="00F25A85">
      <w:pPr>
        <w:rPr>
          <w:rFonts w:ascii="Times New Roman" w:eastAsia="Times New Roman" w:hAnsi="Times New Roman" w:cs="Times New Roman"/>
        </w:rPr>
      </w:pPr>
    </w:p>
    <w:p w14:paraId="33C5A5B5" w14:textId="77777777" w:rsidR="00F25A85" w:rsidRPr="0016162A" w:rsidRDefault="00F25A85" w:rsidP="003F5E39">
      <w:pPr>
        <w:rPr>
          <w:rFonts w:ascii="Times New Roman" w:eastAsia="Times New Roman" w:hAnsi="Times New Roman" w:cs="Times New Roman"/>
        </w:rPr>
      </w:pPr>
      <w:r w:rsidRPr="0016162A">
        <w:rPr>
          <w:rFonts w:ascii="Times New Roman" w:eastAsia="Times New Roman" w:hAnsi="Times New Roman" w:cs="Times New Roman"/>
        </w:rPr>
        <w:t xml:space="preserve">Eight students acknowledged that they were unsure if their LLM usage contributed to a lack of knowledge retention. Throughout the interviews, students revealed that at times they interacted with LLM solely with the intention of retrieving a solution to implement into their project without genuinely learning the content. For example, one student explained: </w:t>
      </w:r>
    </w:p>
    <w:p w14:paraId="4072D996" w14:textId="77777777" w:rsidR="00F25A85" w:rsidRPr="0016162A" w:rsidRDefault="00F25A85" w:rsidP="00F25A85">
      <w:pPr>
        <w:ind w:firstLine="360"/>
        <w:rPr>
          <w:rFonts w:ascii="Times New Roman" w:eastAsia="Times New Roman" w:hAnsi="Times New Roman" w:cs="Times New Roman"/>
        </w:rPr>
      </w:pPr>
    </w:p>
    <w:p w14:paraId="11121840" w14:textId="77777777" w:rsidR="00F25A85" w:rsidRPr="0016162A" w:rsidRDefault="00F25A85" w:rsidP="00F25A85">
      <w:pPr>
        <w:ind w:left="360"/>
        <w:rPr>
          <w:rFonts w:ascii="Times New Roman" w:eastAsia="Times New Roman" w:hAnsi="Times New Roman" w:cs="Times New Roman"/>
        </w:rPr>
      </w:pPr>
      <w:r w:rsidRPr="0016162A">
        <w:rPr>
          <w:rFonts w:ascii="Times New Roman" w:eastAsia="Times New Roman" w:hAnsi="Times New Roman" w:cs="Times New Roman"/>
          <w:i/>
          <w:iCs/>
        </w:rPr>
        <w:t>“It's definitely damaged my learning experience, in some cases, where if I'm doing the idea generation portion, I do actually learn things like this is good, this is bad for this scenario or whatever. But if I'm just doing the technical side of things, trying to complete a task that I've already planned out, I don't really retain those methods as well. I'm just trying to make it work.” [Par. 1]</w:t>
      </w:r>
    </w:p>
    <w:p w14:paraId="7E391109" w14:textId="77777777" w:rsidR="00F25A85" w:rsidRPr="0016162A" w:rsidRDefault="00F25A85" w:rsidP="00F25A85">
      <w:pPr>
        <w:ind w:left="360"/>
        <w:rPr>
          <w:rFonts w:ascii="Times New Roman" w:eastAsia="Times New Roman" w:hAnsi="Times New Roman" w:cs="Times New Roman"/>
        </w:rPr>
      </w:pPr>
    </w:p>
    <w:p w14:paraId="6E4F728A" w14:textId="68979E6C" w:rsidR="00F25A85" w:rsidRDefault="350E565C" w:rsidP="003F5E39">
      <w:pPr>
        <w:rPr>
          <w:rFonts w:ascii="Times New Roman" w:eastAsia="Times New Roman" w:hAnsi="Times New Roman" w:cs="Times New Roman"/>
        </w:rPr>
      </w:pPr>
      <w:r w:rsidRPr="350E565C">
        <w:rPr>
          <w:rFonts w:ascii="Times New Roman" w:eastAsia="Times New Roman" w:hAnsi="Times New Roman" w:cs="Times New Roman"/>
        </w:rPr>
        <w:t>In this example, Par. 1 acknowledges that his retention of knowledge varies based on the task at hand. When using LLMs to help with the creative process, the participant believed this to be an academically enriching experience. However, in technical applications such as implementing the code outlined from the creative/planning process, the participant’s behavior suggests their belief that the solution can be achieved without the need for understanding the technical concepts. Another student shares similar thoughts with more explicit mention of his concern:</w:t>
      </w:r>
    </w:p>
    <w:p w14:paraId="78EA041A" w14:textId="77777777" w:rsidR="00F25A85" w:rsidRPr="0016162A" w:rsidRDefault="00F25A85" w:rsidP="00F25A85">
      <w:pPr>
        <w:ind w:left="360"/>
        <w:rPr>
          <w:rFonts w:ascii="Times New Roman" w:eastAsia="Times New Roman" w:hAnsi="Times New Roman" w:cs="Times New Roman"/>
        </w:rPr>
      </w:pPr>
    </w:p>
    <w:p w14:paraId="44AC4FE8" w14:textId="07229974" w:rsidR="00F25A85" w:rsidRPr="0016162A" w:rsidRDefault="350E565C" w:rsidP="350E565C">
      <w:pPr>
        <w:ind w:left="360"/>
        <w:rPr>
          <w:rFonts w:ascii="Times New Roman" w:eastAsia="Times New Roman" w:hAnsi="Times New Roman" w:cs="Times New Roman"/>
          <w:i/>
          <w:iCs/>
        </w:rPr>
      </w:pPr>
      <w:r w:rsidRPr="350E565C">
        <w:rPr>
          <w:rFonts w:ascii="Times New Roman" w:eastAsia="Times New Roman" w:hAnsi="Times New Roman" w:cs="Times New Roman"/>
          <w:i/>
          <w:iCs/>
        </w:rPr>
        <w:t xml:space="preserve">“I feel like I'm writing code and Copilot suggests something and I'm looking at it, I'm like, ‘Yep, that looks good and I'll accept it’[…] I make sure that I'm reading the code before I accept it, but it's also like, ‘Well now I don't even have to think about what I'm doing because it just knows what I'm going to do.’ </w:t>
      </w:r>
      <w:proofErr w:type="gramStart"/>
      <w:r w:rsidRPr="350E565C">
        <w:rPr>
          <w:rFonts w:ascii="Times New Roman" w:eastAsia="Times New Roman" w:hAnsi="Times New Roman" w:cs="Times New Roman"/>
          <w:i/>
          <w:iCs/>
        </w:rPr>
        <w:t>So</w:t>
      </w:r>
      <w:proofErr w:type="gramEnd"/>
      <w:r w:rsidRPr="350E565C">
        <w:rPr>
          <w:rFonts w:ascii="Times New Roman" w:eastAsia="Times New Roman" w:hAnsi="Times New Roman" w:cs="Times New Roman"/>
          <w:i/>
          <w:iCs/>
        </w:rPr>
        <w:t xml:space="preserve"> I don't know. It's a little concerning.” [Par. 5]</w:t>
      </w:r>
    </w:p>
    <w:p w14:paraId="218257DE" w14:textId="77777777" w:rsidR="00F25A85" w:rsidRPr="0016162A" w:rsidRDefault="00F25A85" w:rsidP="00F25A85">
      <w:pPr>
        <w:ind w:left="360"/>
        <w:rPr>
          <w:rFonts w:ascii="Times New Roman" w:eastAsia="Times New Roman" w:hAnsi="Times New Roman" w:cs="Times New Roman"/>
        </w:rPr>
      </w:pPr>
    </w:p>
    <w:p w14:paraId="48910D52" w14:textId="153A2D3F" w:rsidR="004A6D6E" w:rsidRDefault="350E565C" w:rsidP="003F5E39">
      <w:pPr>
        <w:rPr>
          <w:rFonts w:ascii="Times New Roman" w:eastAsia="Times New Roman" w:hAnsi="Times New Roman" w:cs="Times New Roman"/>
        </w:rPr>
      </w:pPr>
      <w:r w:rsidRPr="350E565C">
        <w:rPr>
          <w:rFonts w:ascii="Times New Roman" w:eastAsia="Times New Roman" w:hAnsi="Times New Roman" w:cs="Times New Roman"/>
        </w:rPr>
        <w:t>Par. 5 notes that although he does review the code generated by LLMs, he suggests that the review process is more optional now that he “[doesn’t] even have to think about” the code he’s implementing.  In fact, other participants openly discussed this issue, for example:</w:t>
      </w:r>
    </w:p>
    <w:p w14:paraId="6FE11615" w14:textId="77777777" w:rsidR="004A6D6E" w:rsidRDefault="004A6D6E" w:rsidP="00F25A85">
      <w:pPr>
        <w:ind w:firstLine="360"/>
        <w:rPr>
          <w:rFonts w:ascii="Times New Roman" w:eastAsia="Times New Roman" w:hAnsi="Times New Roman" w:cs="Times New Roman"/>
        </w:rPr>
      </w:pPr>
    </w:p>
    <w:p w14:paraId="2071984C" w14:textId="0A4124C0" w:rsidR="00F25A85" w:rsidRPr="00E1215C" w:rsidRDefault="3FAC8DE5" w:rsidP="004A6D6E">
      <w:pPr>
        <w:ind w:left="360"/>
        <w:rPr>
          <w:rFonts w:ascii="Times New Roman" w:eastAsia="Times New Roman" w:hAnsi="Times New Roman" w:cs="Times New Roman"/>
        </w:rPr>
      </w:pPr>
      <w:r w:rsidRPr="3FAC8DE5">
        <w:rPr>
          <w:rFonts w:ascii="Times New Roman" w:eastAsia="Times New Roman" w:hAnsi="Times New Roman" w:cs="Times New Roman"/>
          <w:i/>
          <w:iCs/>
        </w:rPr>
        <w:t>“I think I'm relying on it maybe a little bit too much in [</w:t>
      </w:r>
      <w:r w:rsidR="007F02C1">
        <w:rPr>
          <w:rFonts w:ascii="Times New Roman" w:eastAsia="Times New Roman" w:hAnsi="Times New Roman" w:cs="Times New Roman"/>
          <w:i/>
          <w:iCs/>
        </w:rPr>
        <w:t>ECE 461</w:t>
      </w:r>
      <w:r w:rsidRPr="3FAC8DE5">
        <w:rPr>
          <w:rFonts w:ascii="Times New Roman" w:eastAsia="Times New Roman" w:hAnsi="Times New Roman" w:cs="Times New Roman"/>
          <w:i/>
          <w:iCs/>
        </w:rPr>
        <w:t>, because I'm not trying to really understand everything about what code is producing, and I'm like, "Okay, that worked." And then I always ... I'll copy it, and then I'll just go back and understand it, and I never do.” [Par. 4]</w:t>
      </w:r>
      <w:r w:rsidRPr="3FAC8DE5">
        <w:rPr>
          <w:rFonts w:ascii="Times New Roman" w:eastAsia="Times New Roman" w:hAnsi="Times New Roman" w:cs="Times New Roman"/>
        </w:rPr>
        <w:t xml:space="preserve"> </w:t>
      </w:r>
    </w:p>
    <w:p w14:paraId="40EC5B60" w14:textId="77777777" w:rsidR="00F25A85" w:rsidRDefault="00F25A85" w:rsidP="00F25A85">
      <w:pPr>
        <w:ind w:firstLine="360"/>
        <w:rPr>
          <w:rFonts w:ascii="Times New Roman" w:eastAsia="Times New Roman" w:hAnsi="Times New Roman" w:cs="Times New Roman"/>
        </w:rPr>
      </w:pPr>
    </w:p>
    <w:p w14:paraId="70F2BF4D" w14:textId="5A51718D" w:rsidR="004A6D6E" w:rsidRDefault="350E565C" w:rsidP="0099449E">
      <w:pPr>
        <w:rPr>
          <w:rFonts w:ascii="Times New Roman" w:eastAsia="Times New Roman" w:hAnsi="Times New Roman" w:cs="Times New Roman"/>
        </w:rPr>
      </w:pPr>
      <w:r w:rsidRPr="350E565C">
        <w:rPr>
          <w:rFonts w:ascii="Times New Roman" w:eastAsia="Times New Roman" w:hAnsi="Times New Roman" w:cs="Times New Roman"/>
        </w:rPr>
        <w:t>Par. 4 is not alone in admitting to his tendency to deprioritize learning the content generated by his queries, but this example further demonstrates that all of the participants share a belief that using LLMs has, at minimum, the capability to influence knowledge retention. Whether these retention challenges stem from the users or the LLMs is where many participants’ opinions become more nuanced. These nuances in participants’ opinions are further discussed under subsequent themes.</w:t>
      </w:r>
    </w:p>
    <w:p w14:paraId="788B985F" w14:textId="77777777" w:rsidR="004A6D6E" w:rsidRPr="00E1215C" w:rsidRDefault="004A6D6E" w:rsidP="00F25A85">
      <w:pPr>
        <w:ind w:firstLine="360"/>
        <w:rPr>
          <w:rFonts w:ascii="Times New Roman" w:eastAsia="Times New Roman" w:hAnsi="Times New Roman" w:cs="Times New Roman"/>
        </w:rPr>
      </w:pPr>
    </w:p>
    <w:p w14:paraId="467A3B74" w14:textId="572A87A7" w:rsidR="00F25A85" w:rsidRPr="003F5E39" w:rsidRDefault="003F5E39" w:rsidP="003F5E39">
      <w:pPr>
        <w:rPr>
          <w:rFonts w:ascii="Times New Roman" w:eastAsia="Times New Roman" w:hAnsi="Times New Roman" w:cs="Times New Roman"/>
          <w:b/>
          <w:bCs/>
        </w:rPr>
      </w:pPr>
      <w:r w:rsidRPr="003F5E39">
        <w:rPr>
          <w:rFonts w:ascii="Times New Roman" w:eastAsia="Times New Roman" w:hAnsi="Times New Roman" w:cs="Times New Roman"/>
          <w:b/>
          <w:bCs/>
        </w:rPr>
        <w:t xml:space="preserve">4. </w:t>
      </w:r>
      <w:r w:rsidR="00F25A85" w:rsidRPr="003F5E39">
        <w:rPr>
          <w:rFonts w:ascii="Times New Roman" w:eastAsia="Times New Roman" w:hAnsi="Times New Roman" w:cs="Times New Roman"/>
          <w:b/>
          <w:bCs/>
        </w:rPr>
        <w:t>Requires prerequisite knowledge</w:t>
      </w:r>
    </w:p>
    <w:p w14:paraId="5A47B937" w14:textId="77777777" w:rsidR="00F25A85" w:rsidRPr="0016162A" w:rsidRDefault="00F25A85" w:rsidP="00F25A85">
      <w:pPr>
        <w:rPr>
          <w:rFonts w:ascii="Times New Roman" w:eastAsia="Times New Roman" w:hAnsi="Times New Roman" w:cs="Times New Roman"/>
        </w:rPr>
      </w:pPr>
    </w:p>
    <w:p w14:paraId="0C995849" w14:textId="6275DE60" w:rsidR="00F25A85" w:rsidRPr="0016162A" w:rsidRDefault="00F25A85" w:rsidP="0099449E">
      <w:pPr>
        <w:rPr>
          <w:rFonts w:ascii="Times New Roman" w:eastAsia="Times New Roman" w:hAnsi="Times New Roman" w:cs="Times New Roman"/>
        </w:rPr>
      </w:pPr>
      <w:r w:rsidRPr="0016162A">
        <w:rPr>
          <w:rFonts w:ascii="Times New Roman" w:eastAsia="Times New Roman" w:hAnsi="Times New Roman" w:cs="Times New Roman"/>
        </w:rPr>
        <w:t xml:space="preserve">Six students </w:t>
      </w:r>
      <w:r w:rsidR="00DF732F" w:rsidRPr="0016162A">
        <w:rPr>
          <w:rFonts w:ascii="Times New Roman" w:eastAsia="Times New Roman" w:hAnsi="Times New Roman" w:cs="Times New Roman"/>
        </w:rPr>
        <w:t>said</w:t>
      </w:r>
      <w:r w:rsidRPr="0016162A">
        <w:rPr>
          <w:rFonts w:ascii="Times New Roman" w:eastAsia="Times New Roman" w:hAnsi="Times New Roman" w:cs="Times New Roman"/>
        </w:rPr>
        <w:t xml:space="preserve"> </w:t>
      </w:r>
      <w:r w:rsidRPr="0D024436">
        <w:rPr>
          <w:rFonts w:ascii="Times New Roman" w:eastAsia="Times New Roman" w:hAnsi="Times New Roman" w:cs="Times New Roman"/>
        </w:rPr>
        <w:t xml:space="preserve">that </w:t>
      </w:r>
      <w:r w:rsidRPr="0016162A">
        <w:rPr>
          <w:rFonts w:ascii="Times New Roman" w:eastAsia="Times New Roman" w:hAnsi="Times New Roman" w:cs="Times New Roman"/>
        </w:rPr>
        <w:t>extracting the most value out of LLMs requires a minimum amount of background experience or information relevant to the project. When asked where in their department’s curriculum should students be exposed to LLMs, one student stated the following:</w:t>
      </w:r>
    </w:p>
    <w:p w14:paraId="71DCB22C" w14:textId="77777777" w:rsidR="00F25A85" w:rsidRPr="0016162A" w:rsidRDefault="00F25A85" w:rsidP="00F25A85">
      <w:pPr>
        <w:ind w:firstLine="360"/>
        <w:rPr>
          <w:rFonts w:ascii="Times New Roman" w:eastAsia="Times New Roman" w:hAnsi="Times New Roman" w:cs="Times New Roman"/>
        </w:rPr>
      </w:pPr>
    </w:p>
    <w:p w14:paraId="3AAC3107" w14:textId="2254360E" w:rsidR="00F25A85" w:rsidRPr="0016162A" w:rsidRDefault="3FAC8DE5" w:rsidP="3FAC8DE5">
      <w:pPr>
        <w:ind w:left="360"/>
        <w:rPr>
          <w:rFonts w:ascii="Times New Roman" w:eastAsia="Times New Roman" w:hAnsi="Times New Roman" w:cs="Times New Roman"/>
          <w:i/>
          <w:iCs/>
        </w:rPr>
      </w:pPr>
      <w:r w:rsidRPr="3FAC8DE5">
        <w:rPr>
          <w:rFonts w:ascii="Times New Roman" w:eastAsia="Times New Roman" w:hAnsi="Times New Roman" w:cs="Times New Roman"/>
          <w:i/>
          <w:iCs/>
        </w:rPr>
        <w:t xml:space="preserve">“I don't think [LLMs] should be applied to a class like [data structures and algorithms class, a prerequisite for this course], because even though that's a high-level programming class, the purpose of [it] is to learn C and learn the algorithms. But knowing the algorithms and not knowing the C to write the algorithms, does no good. Whereas [with </w:t>
      </w:r>
      <w:r w:rsidR="007F02C1">
        <w:rPr>
          <w:rFonts w:ascii="Times New Roman" w:eastAsia="Times New Roman" w:hAnsi="Times New Roman" w:cs="Times New Roman"/>
          <w:i/>
          <w:iCs/>
        </w:rPr>
        <w:t>ECE 461</w:t>
      </w:r>
      <w:r w:rsidRPr="3FAC8DE5">
        <w:rPr>
          <w:rFonts w:ascii="Times New Roman" w:eastAsia="Times New Roman" w:hAnsi="Times New Roman" w:cs="Times New Roman"/>
          <w:i/>
          <w:iCs/>
        </w:rPr>
        <w:t>], you've already built that foundation [of knowing how to write C]. Now it's applying it to how we will use in the workplace.” [Par. 3]</w:t>
      </w:r>
    </w:p>
    <w:p w14:paraId="7AE1BADF" w14:textId="77777777" w:rsidR="00F25A85" w:rsidRPr="0016162A" w:rsidRDefault="00F25A85" w:rsidP="00F25A85">
      <w:pPr>
        <w:ind w:left="360"/>
        <w:rPr>
          <w:rFonts w:ascii="Times New Roman" w:eastAsia="Times New Roman" w:hAnsi="Times New Roman" w:cs="Times New Roman"/>
          <w:i/>
          <w:iCs/>
        </w:rPr>
      </w:pPr>
    </w:p>
    <w:p w14:paraId="40CAFB57" w14:textId="5F333697" w:rsidR="00F25A85" w:rsidRDefault="3FAC8DE5" w:rsidP="3FAC8DE5">
      <w:pPr>
        <w:rPr>
          <w:rFonts w:ascii="Times New Roman" w:eastAsia="Times New Roman" w:hAnsi="Times New Roman" w:cs="Times New Roman"/>
        </w:rPr>
      </w:pPr>
      <w:r w:rsidRPr="3FAC8DE5">
        <w:rPr>
          <w:rFonts w:ascii="Times New Roman" w:eastAsia="Times New Roman" w:hAnsi="Times New Roman" w:cs="Times New Roman"/>
        </w:rPr>
        <w:t xml:space="preserve">Par. 3’s point is that learning algorithms from LLMs without having a foundational working knowledge of the C language can be ineffective. His concern for the mis-adoption of LLMs does not extend to his experience in </w:t>
      </w:r>
      <w:r w:rsidR="007F02C1">
        <w:rPr>
          <w:rFonts w:ascii="Times New Roman" w:eastAsia="Times New Roman" w:hAnsi="Times New Roman" w:cs="Times New Roman"/>
        </w:rPr>
        <w:t>ECE 461</w:t>
      </w:r>
      <w:r w:rsidRPr="3FAC8DE5">
        <w:rPr>
          <w:rFonts w:ascii="Times New Roman" w:eastAsia="Times New Roman" w:hAnsi="Times New Roman" w:cs="Times New Roman"/>
          <w:i/>
          <w:iCs/>
        </w:rPr>
        <w:t xml:space="preserve"> </w:t>
      </w:r>
      <w:r w:rsidRPr="3FAC8DE5">
        <w:rPr>
          <w:rFonts w:ascii="Times New Roman" w:eastAsia="Times New Roman" w:hAnsi="Times New Roman" w:cs="Times New Roman"/>
        </w:rPr>
        <w:t xml:space="preserve">however, as he believed that the foundations required for </w:t>
      </w:r>
      <w:r w:rsidR="007F02C1">
        <w:rPr>
          <w:rFonts w:ascii="Times New Roman" w:eastAsia="Times New Roman" w:hAnsi="Times New Roman" w:cs="Times New Roman"/>
        </w:rPr>
        <w:t>ECE 461</w:t>
      </w:r>
      <w:r w:rsidRPr="3FAC8DE5">
        <w:rPr>
          <w:rFonts w:ascii="Times New Roman" w:eastAsia="Times New Roman" w:hAnsi="Times New Roman" w:cs="Times New Roman"/>
        </w:rPr>
        <w:t xml:space="preserve"> have already been built by previous classes. Other participants shared similar concerns towards introducing LLMs to a student before a solid foundation of knowledge can form. For example: </w:t>
      </w:r>
    </w:p>
    <w:p w14:paraId="0532ADEB" w14:textId="77777777" w:rsidR="00315061" w:rsidRDefault="00315061" w:rsidP="00F25A85">
      <w:pPr>
        <w:ind w:firstLine="360"/>
        <w:rPr>
          <w:rFonts w:ascii="Times New Roman" w:eastAsia="Times New Roman" w:hAnsi="Times New Roman" w:cs="Times New Roman"/>
        </w:rPr>
      </w:pPr>
    </w:p>
    <w:p w14:paraId="2C18D362" w14:textId="5951062C" w:rsidR="00315061" w:rsidRDefault="00315061" w:rsidP="00315061">
      <w:pPr>
        <w:ind w:left="360"/>
        <w:rPr>
          <w:rFonts w:ascii="Times New Roman" w:eastAsia="Times New Roman" w:hAnsi="Times New Roman" w:cs="Times New Roman"/>
          <w:i/>
          <w:iCs/>
        </w:rPr>
      </w:pPr>
      <w:r>
        <w:rPr>
          <w:rFonts w:ascii="Times New Roman" w:eastAsia="Times New Roman" w:hAnsi="Times New Roman" w:cs="Times New Roman"/>
          <w:i/>
          <w:iCs/>
        </w:rPr>
        <w:t>“</w:t>
      </w:r>
      <w:r w:rsidRPr="00315061">
        <w:rPr>
          <w:rFonts w:ascii="Times New Roman" w:eastAsia="Times New Roman" w:hAnsi="Times New Roman" w:cs="Times New Roman"/>
          <w:i/>
          <w:iCs/>
        </w:rPr>
        <w:t xml:space="preserve">But I do think that students, if they're learning how to code, they should learn the fundamentals first before learning how to use </w:t>
      </w:r>
      <w:r>
        <w:rPr>
          <w:rFonts w:ascii="Times New Roman" w:eastAsia="Times New Roman" w:hAnsi="Times New Roman" w:cs="Times New Roman"/>
          <w:i/>
          <w:iCs/>
        </w:rPr>
        <w:t>[Chat]</w:t>
      </w:r>
      <w:r w:rsidRPr="00315061">
        <w:rPr>
          <w:rFonts w:ascii="Times New Roman" w:eastAsia="Times New Roman" w:hAnsi="Times New Roman" w:cs="Times New Roman"/>
          <w:i/>
          <w:iCs/>
        </w:rPr>
        <w:t xml:space="preserve">GPT. </w:t>
      </w:r>
      <w:r>
        <w:rPr>
          <w:rFonts w:ascii="Times New Roman" w:eastAsia="Times New Roman" w:hAnsi="Times New Roman" w:cs="Times New Roman"/>
          <w:i/>
          <w:iCs/>
        </w:rPr>
        <w:t xml:space="preserve">[…] [LLMs could be introduced to students in] maybe </w:t>
      </w:r>
      <w:r w:rsidRPr="00315061">
        <w:rPr>
          <w:rFonts w:ascii="Times New Roman" w:eastAsia="Times New Roman" w:hAnsi="Times New Roman" w:cs="Times New Roman"/>
          <w:i/>
          <w:iCs/>
        </w:rPr>
        <w:t>middle school or high school, some point where they can recognize how powerful the tool is, and how it can be good and how it can be really bad</w:t>
      </w:r>
      <w:r>
        <w:rPr>
          <w:rFonts w:ascii="Times New Roman" w:eastAsia="Times New Roman" w:hAnsi="Times New Roman" w:cs="Times New Roman"/>
          <w:i/>
          <w:iCs/>
        </w:rPr>
        <w:t>.” [Par. 7]</w:t>
      </w:r>
    </w:p>
    <w:p w14:paraId="47A092FA" w14:textId="77777777" w:rsidR="00315061" w:rsidRDefault="00315061" w:rsidP="00315061">
      <w:pPr>
        <w:rPr>
          <w:rFonts w:ascii="Times New Roman" w:eastAsia="Times New Roman" w:hAnsi="Times New Roman" w:cs="Times New Roman"/>
          <w:i/>
          <w:iCs/>
        </w:rPr>
      </w:pPr>
    </w:p>
    <w:p w14:paraId="2D6FECD8" w14:textId="782BE33E" w:rsidR="00315061" w:rsidRPr="00315061" w:rsidRDefault="350E565C" w:rsidP="0099449E">
      <w:pPr>
        <w:rPr>
          <w:rFonts w:ascii="Times New Roman" w:eastAsia="Times New Roman" w:hAnsi="Times New Roman" w:cs="Times New Roman"/>
        </w:rPr>
      </w:pPr>
      <w:r w:rsidRPr="350E565C">
        <w:rPr>
          <w:rFonts w:ascii="Times New Roman" w:eastAsia="Times New Roman" w:hAnsi="Times New Roman" w:cs="Times New Roman"/>
        </w:rPr>
        <w:t xml:space="preserve">While Par. 7’s initially refers to prerequisite technical knowledge like the ability to understand code, he also makes note of prerequisite conceptual knowledge, like the full extent of what </w:t>
      </w:r>
      <w:proofErr w:type="spellStart"/>
      <w:r w:rsidRPr="350E565C">
        <w:rPr>
          <w:rFonts w:ascii="Times New Roman" w:eastAsia="Times New Roman" w:hAnsi="Times New Roman" w:cs="Times New Roman"/>
        </w:rPr>
        <w:t>ChatGPT</w:t>
      </w:r>
      <w:proofErr w:type="spellEnd"/>
      <w:r w:rsidRPr="350E565C">
        <w:rPr>
          <w:rFonts w:ascii="Times New Roman" w:eastAsia="Times New Roman" w:hAnsi="Times New Roman" w:cs="Times New Roman"/>
        </w:rPr>
        <w:t xml:space="preserve"> and other LLMs are capable of. Par. 7 also warns that LLMs can be used in a way described as “really bad,” suggesting his belief that misuse of LLMs can be damaging as well. He then provided an example of </w:t>
      </w:r>
      <w:proofErr w:type="spellStart"/>
      <w:proofErr w:type="gramStart"/>
      <w:r w:rsidRPr="350E565C">
        <w:rPr>
          <w:rFonts w:ascii="Times New Roman" w:eastAsia="Times New Roman" w:hAnsi="Times New Roman" w:cs="Times New Roman"/>
        </w:rPr>
        <w:t>a</w:t>
      </w:r>
      <w:proofErr w:type="spellEnd"/>
      <w:proofErr w:type="gramEnd"/>
      <w:r w:rsidRPr="350E565C">
        <w:rPr>
          <w:rFonts w:ascii="Times New Roman" w:eastAsia="Times New Roman" w:hAnsi="Times New Roman" w:cs="Times New Roman"/>
        </w:rPr>
        <w:t xml:space="preserve"> elementary school student who would use LLMs to get their homework done quickly in order to spend more time on recreation.</w:t>
      </w:r>
    </w:p>
    <w:p w14:paraId="46191C09" w14:textId="77777777" w:rsidR="00F25A85" w:rsidRPr="0016162A" w:rsidRDefault="00F25A85" w:rsidP="00F25A85">
      <w:pPr>
        <w:ind w:firstLine="360"/>
        <w:rPr>
          <w:rFonts w:ascii="Times New Roman" w:eastAsia="Times New Roman" w:hAnsi="Times New Roman" w:cs="Times New Roman"/>
          <w:i/>
          <w:iCs/>
        </w:rPr>
      </w:pPr>
    </w:p>
    <w:p w14:paraId="4C556088" w14:textId="35AE3B52" w:rsidR="00F25A85" w:rsidRPr="003F5E39" w:rsidRDefault="003F5E39" w:rsidP="003F5E39">
      <w:pPr>
        <w:rPr>
          <w:rFonts w:ascii="Times New Roman" w:eastAsia="Times New Roman" w:hAnsi="Times New Roman" w:cs="Times New Roman"/>
          <w:b/>
          <w:bCs/>
        </w:rPr>
      </w:pPr>
      <w:r w:rsidRPr="003F5E39">
        <w:rPr>
          <w:rFonts w:ascii="Times New Roman" w:eastAsia="Times New Roman" w:hAnsi="Times New Roman" w:cs="Times New Roman"/>
          <w:b/>
          <w:bCs/>
        </w:rPr>
        <w:t xml:space="preserve">5. </w:t>
      </w:r>
      <w:r w:rsidR="00F25A85" w:rsidRPr="003F5E39">
        <w:rPr>
          <w:rFonts w:ascii="Times New Roman" w:eastAsia="Times New Roman" w:hAnsi="Times New Roman" w:cs="Times New Roman"/>
          <w:b/>
          <w:bCs/>
        </w:rPr>
        <w:t>Improved self-sufficiency</w:t>
      </w:r>
    </w:p>
    <w:p w14:paraId="02652464" w14:textId="77777777" w:rsidR="00F25A85" w:rsidRPr="0016162A" w:rsidRDefault="00F25A85" w:rsidP="00F25A85">
      <w:pPr>
        <w:rPr>
          <w:rFonts w:ascii="Times New Roman" w:eastAsia="Times New Roman" w:hAnsi="Times New Roman" w:cs="Times New Roman"/>
        </w:rPr>
      </w:pPr>
    </w:p>
    <w:p w14:paraId="7D31C1C7" w14:textId="77777777" w:rsidR="00F25A85" w:rsidRPr="0016162A" w:rsidRDefault="00F25A85" w:rsidP="003F5E39">
      <w:pPr>
        <w:rPr>
          <w:rFonts w:ascii="Times New Roman" w:eastAsia="Times New Roman" w:hAnsi="Times New Roman" w:cs="Times New Roman"/>
        </w:rPr>
      </w:pPr>
      <w:r w:rsidRPr="0016162A">
        <w:rPr>
          <w:rFonts w:ascii="Times New Roman" w:eastAsia="Times New Roman" w:hAnsi="Times New Roman" w:cs="Times New Roman"/>
        </w:rPr>
        <w:t>Four students noted that their LLM usage resulted in them needing to seek help from instructional staff less th</w:t>
      </w:r>
      <w:r w:rsidRPr="0D024436">
        <w:rPr>
          <w:rFonts w:ascii="Times New Roman" w:eastAsia="Times New Roman" w:hAnsi="Times New Roman" w:cs="Times New Roman"/>
        </w:rPr>
        <w:t>a</w:t>
      </w:r>
      <w:r w:rsidRPr="0016162A">
        <w:rPr>
          <w:rFonts w:ascii="Times New Roman" w:eastAsia="Times New Roman" w:hAnsi="Times New Roman" w:cs="Times New Roman"/>
        </w:rPr>
        <w:t xml:space="preserve">n expected. One student </w:t>
      </w:r>
      <w:r w:rsidRPr="0D024436">
        <w:rPr>
          <w:rFonts w:ascii="Times New Roman" w:eastAsia="Times New Roman" w:hAnsi="Times New Roman" w:cs="Times New Roman"/>
        </w:rPr>
        <w:t>explained</w:t>
      </w:r>
      <w:r w:rsidRPr="0016162A">
        <w:rPr>
          <w:rFonts w:ascii="Times New Roman" w:eastAsia="Times New Roman" w:hAnsi="Times New Roman" w:cs="Times New Roman"/>
        </w:rPr>
        <w:t xml:space="preserve"> how much more accessible LLM technologies can be compared to their human counterparts in the classroom environment:</w:t>
      </w:r>
    </w:p>
    <w:p w14:paraId="78E3EB00" w14:textId="77777777" w:rsidR="00F25A85" w:rsidRPr="0016162A" w:rsidRDefault="00F25A85" w:rsidP="00F25A85">
      <w:pPr>
        <w:ind w:firstLine="360"/>
        <w:rPr>
          <w:rFonts w:ascii="Times New Roman" w:eastAsia="Times New Roman" w:hAnsi="Times New Roman" w:cs="Times New Roman"/>
        </w:rPr>
      </w:pPr>
    </w:p>
    <w:p w14:paraId="5ABB4B92" w14:textId="2598B49C" w:rsidR="00F25A85" w:rsidRPr="0016162A" w:rsidRDefault="00F25A85" w:rsidP="00AB0996">
      <w:pPr>
        <w:ind w:left="360"/>
        <w:rPr>
          <w:rFonts w:ascii="Times New Roman" w:eastAsia="Times New Roman" w:hAnsi="Times New Roman" w:cs="Times New Roman"/>
        </w:rPr>
      </w:pPr>
      <w:r w:rsidRPr="0016162A">
        <w:rPr>
          <w:rFonts w:ascii="Times New Roman" w:eastAsia="Times New Roman" w:hAnsi="Times New Roman" w:cs="Times New Roman"/>
          <w:i/>
          <w:iCs/>
        </w:rPr>
        <w:t>“Teaching assistants require resources that are very limited at times. Or maybe you're working on</w:t>
      </w:r>
      <w:r w:rsidR="00DF732F">
        <w:rPr>
          <w:rFonts w:ascii="Times New Roman" w:eastAsia="Times New Roman" w:hAnsi="Times New Roman" w:cs="Times New Roman"/>
          <w:i/>
          <w:iCs/>
        </w:rPr>
        <w:t xml:space="preserve"> [an]</w:t>
      </w:r>
      <w:r w:rsidRPr="0016162A">
        <w:rPr>
          <w:rFonts w:ascii="Times New Roman" w:eastAsia="Times New Roman" w:hAnsi="Times New Roman" w:cs="Times New Roman"/>
          <w:i/>
          <w:iCs/>
        </w:rPr>
        <w:t xml:space="preserve"> assignment at a time when teaching assistants aren't available, Piazza is not active. So</w:t>
      </w:r>
      <w:r w:rsidRPr="0D024436">
        <w:rPr>
          <w:rFonts w:ascii="Times New Roman" w:eastAsia="Times New Roman" w:hAnsi="Times New Roman" w:cs="Times New Roman"/>
          <w:i/>
          <w:iCs/>
        </w:rPr>
        <w:t>,</w:t>
      </w:r>
      <w:r w:rsidRPr="0016162A">
        <w:rPr>
          <w:rFonts w:ascii="Times New Roman" w:eastAsia="Times New Roman" w:hAnsi="Times New Roman" w:cs="Times New Roman"/>
          <w:i/>
          <w:iCs/>
        </w:rPr>
        <w:t xml:space="preserve"> you're using </w:t>
      </w:r>
      <w:r w:rsidRPr="0D024436">
        <w:rPr>
          <w:rFonts w:ascii="Times New Roman" w:eastAsia="Times New Roman" w:hAnsi="Times New Roman" w:cs="Times New Roman"/>
          <w:i/>
          <w:iCs/>
        </w:rPr>
        <w:t>[</w:t>
      </w:r>
      <w:proofErr w:type="spellStart"/>
      <w:r w:rsidRPr="0D024436">
        <w:rPr>
          <w:rFonts w:ascii="Times New Roman" w:eastAsia="Times New Roman" w:hAnsi="Times New Roman" w:cs="Times New Roman"/>
          <w:i/>
          <w:iCs/>
        </w:rPr>
        <w:t>ChatGPT</w:t>
      </w:r>
      <w:proofErr w:type="spellEnd"/>
      <w:r w:rsidRPr="0D024436">
        <w:rPr>
          <w:rFonts w:ascii="Times New Roman" w:eastAsia="Times New Roman" w:hAnsi="Times New Roman" w:cs="Times New Roman"/>
          <w:i/>
          <w:iCs/>
        </w:rPr>
        <w:t>]</w:t>
      </w:r>
      <w:r w:rsidRPr="0016162A">
        <w:rPr>
          <w:rFonts w:ascii="Times New Roman" w:eastAsia="Times New Roman" w:hAnsi="Times New Roman" w:cs="Times New Roman"/>
          <w:i/>
          <w:iCs/>
        </w:rPr>
        <w:t xml:space="preserve"> as another resource. There's Stack Overflow. It's another resource like that. And I've used it this way to where it's very helpful to get another explanation, or, </w:t>
      </w:r>
      <w:r w:rsidRPr="0D024436">
        <w:rPr>
          <w:rFonts w:ascii="Times New Roman" w:eastAsia="Times New Roman" w:hAnsi="Times New Roman" w:cs="Times New Roman"/>
          <w:i/>
          <w:iCs/>
        </w:rPr>
        <w:t>‘</w:t>
      </w:r>
      <w:r w:rsidRPr="0016162A">
        <w:rPr>
          <w:rFonts w:ascii="Times New Roman" w:eastAsia="Times New Roman" w:hAnsi="Times New Roman" w:cs="Times New Roman"/>
          <w:i/>
          <w:iCs/>
        </w:rPr>
        <w:t>I'm struggling with this. Give me an example for this topic and how to solve it.</w:t>
      </w:r>
      <w:r w:rsidRPr="0D024436">
        <w:rPr>
          <w:rFonts w:ascii="Times New Roman" w:eastAsia="Times New Roman" w:hAnsi="Times New Roman" w:cs="Times New Roman"/>
          <w:i/>
          <w:iCs/>
        </w:rPr>
        <w:t>’</w:t>
      </w:r>
      <w:r w:rsidRPr="0016162A">
        <w:rPr>
          <w:rFonts w:ascii="Times New Roman" w:eastAsia="Times New Roman" w:hAnsi="Times New Roman" w:cs="Times New Roman"/>
          <w:i/>
          <w:iCs/>
        </w:rPr>
        <w:t>” [Par. 3]</w:t>
      </w:r>
    </w:p>
    <w:p w14:paraId="5E4F0185" w14:textId="77777777" w:rsidR="00F25A85" w:rsidRPr="0016162A" w:rsidRDefault="00F25A85" w:rsidP="00F25A85">
      <w:pPr>
        <w:rPr>
          <w:rFonts w:ascii="Times New Roman" w:eastAsia="Times New Roman" w:hAnsi="Times New Roman" w:cs="Times New Roman"/>
        </w:rPr>
      </w:pPr>
    </w:p>
    <w:p w14:paraId="34B7D267" w14:textId="313BE416" w:rsidR="00E673C7" w:rsidRDefault="350E565C" w:rsidP="003F5E39">
      <w:pPr>
        <w:rPr>
          <w:rFonts w:ascii="Times New Roman" w:eastAsia="Times New Roman" w:hAnsi="Times New Roman" w:cs="Times New Roman"/>
        </w:rPr>
      </w:pPr>
      <w:r w:rsidRPr="350E565C">
        <w:rPr>
          <w:rFonts w:ascii="Times New Roman" w:eastAsia="Times New Roman" w:hAnsi="Times New Roman" w:cs="Times New Roman"/>
        </w:rPr>
        <w:t>Par. 3 notes that LLMs are another resource where a student’s access is not dependent on the schedules and time of others. This perspective suggests that the accessibility of LLMs grants students the opportunity to have more sovereignty over the time they allot themselves to work on their projects. While previous results already demonstrated that students were saving more time by using LLMs instead of search engines or traditional online research, another student remarked that LLMs can be another time-conscientious alternative to course staff:</w:t>
      </w:r>
    </w:p>
    <w:p w14:paraId="107FE358" w14:textId="77777777" w:rsidR="00DF732F" w:rsidRDefault="00DF732F" w:rsidP="00E673C7">
      <w:pPr>
        <w:ind w:firstLine="360"/>
        <w:rPr>
          <w:rFonts w:ascii="Times New Roman" w:eastAsia="Times New Roman" w:hAnsi="Times New Roman" w:cs="Times New Roman"/>
        </w:rPr>
      </w:pPr>
    </w:p>
    <w:p w14:paraId="05ED07F6" w14:textId="177B9DD7" w:rsidR="00DF732F" w:rsidRDefault="00DF732F" w:rsidP="00DF732F">
      <w:pPr>
        <w:ind w:left="360"/>
        <w:rPr>
          <w:rFonts w:ascii="Times New Roman" w:eastAsia="Times New Roman" w:hAnsi="Times New Roman" w:cs="Times New Roman"/>
          <w:i/>
          <w:iCs/>
        </w:rPr>
      </w:pPr>
      <w:r>
        <w:rPr>
          <w:rFonts w:ascii="Times New Roman" w:eastAsia="Times New Roman" w:hAnsi="Times New Roman" w:cs="Times New Roman"/>
          <w:i/>
          <w:iCs/>
        </w:rPr>
        <w:t xml:space="preserve">“[…] </w:t>
      </w:r>
      <w:r w:rsidRPr="00DF732F">
        <w:rPr>
          <w:rFonts w:ascii="Times New Roman" w:eastAsia="Times New Roman" w:hAnsi="Times New Roman" w:cs="Times New Roman"/>
          <w:i/>
          <w:iCs/>
        </w:rPr>
        <w:t>I'm getting explanations for the things I didn't really understand a lot quicker than I would just kind of looking it up, or going to a TA for help or the professor</w:t>
      </w:r>
      <w:r>
        <w:rPr>
          <w:rFonts w:ascii="Times New Roman" w:eastAsia="Times New Roman" w:hAnsi="Times New Roman" w:cs="Times New Roman"/>
          <w:i/>
          <w:iCs/>
        </w:rPr>
        <w:t>” [Par. 2]</w:t>
      </w:r>
    </w:p>
    <w:p w14:paraId="1AE0280A" w14:textId="77777777" w:rsidR="00DF732F" w:rsidRDefault="00DF732F" w:rsidP="00DF732F">
      <w:pPr>
        <w:rPr>
          <w:rFonts w:ascii="Times New Roman" w:eastAsia="Times New Roman" w:hAnsi="Times New Roman" w:cs="Times New Roman"/>
          <w:i/>
          <w:iCs/>
        </w:rPr>
      </w:pPr>
    </w:p>
    <w:p w14:paraId="54C7DA62" w14:textId="284584F4" w:rsidR="00DF732F" w:rsidRDefault="00DF732F" w:rsidP="003F5E39">
      <w:pPr>
        <w:rPr>
          <w:rFonts w:ascii="Times New Roman" w:eastAsia="Times New Roman" w:hAnsi="Times New Roman" w:cs="Times New Roman"/>
        </w:rPr>
      </w:pPr>
      <w:r>
        <w:rPr>
          <w:rFonts w:ascii="Times New Roman" w:eastAsia="Times New Roman" w:hAnsi="Times New Roman" w:cs="Times New Roman"/>
        </w:rPr>
        <w:t>Par. 2 then goes on to provide additional remarks where he makes a comparison between LLMs and teaching assistants:</w:t>
      </w:r>
    </w:p>
    <w:p w14:paraId="1162E562" w14:textId="0A8B0802" w:rsidR="00DF732F" w:rsidRDefault="00DF732F" w:rsidP="00DF732F">
      <w:pPr>
        <w:ind w:firstLine="360"/>
        <w:rPr>
          <w:rFonts w:ascii="Times New Roman" w:eastAsia="Times New Roman" w:hAnsi="Times New Roman" w:cs="Times New Roman"/>
        </w:rPr>
      </w:pPr>
    </w:p>
    <w:p w14:paraId="42491445" w14:textId="7F909018" w:rsidR="00DF732F" w:rsidRPr="00DF732F" w:rsidRDefault="00DF732F" w:rsidP="00DF732F">
      <w:pPr>
        <w:ind w:left="360"/>
        <w:rPr>
          <w:rFonts w:ascii="Times New Roman" w:eastAsia="Times New Roman" w:hAnsi="Times New Roman" w:cs="Times New Roman"/>
          <w:i/>
          <w:iCs/>
        </w:rPr>
      </w:pPr>
      <w:r w:rsidRPr="00DF732F">
        <w:rPr>
          <w:rFonts w:ascii="Times New Roman" w:eastAsia="Times New Roman" w:hAnsi="Times New Roman" w:cs="Times New Roman"/>
          <w:i/>
          <w:iCs/>
        </w:rPr>
        <w:t xml:space="preserve">“But then again, I'm getting more comfortable with </w:t>
      </w:r>
      <w:r>
        <w:rPr>
          <w:rFonts w:ascii="Times New Roman" w:eastAsia="Times New Roman" w:hAnsi="Times New Roman" w:cs="Times New Roman"/>
          <w:i/>
          <w:iCs/>
        </w:rPr>
        <w:t>[</w:t>
      </w:r>
      <w:proofErr w:type="spellStart"/>
      <w:r>
        <w:rPr>
          <w:rFonts w:ascii="Times New Roman" w:eastAsia="Times New Roman" w:hAnsi="Times New Roman" w:cs="Times New Roman"/>
          <w:i/>
          <w:iCs/>
        </w:rPr>
        <w:t>ChatGPT</w:t>
      </w:r>
      <w:proofErr w:type="spellEnd"/>
      <w:r>
        <w:rPr>
          <w:rFonts w:ascii="Times New Roman" w:eastAsia="Times New Roman" w:hAnsi="Times New Roman" w:cs="Times New Roman"/>
          <w:i/>
          <w:iCs/>
        </w:rPr>
        <w:t>]</w:t>
      </w:r>
      <w:r w:rsidRPr="00DF732F">
        <w:rPr>
          <w:rFonts w:ascii="Times New Roman" w:eastAsia="Times New Roman" w:hAnsi="Times New Roman" w:cs="Times New Roman"/>
          <w:i/>
          <w:iCs/>
        </w:rPr>
        <w:t xml:space="preserve">. </w:t>
      </w:r>
      <w:proofErr w:type="gramStart"/>
      <w:r w:rsidRPr="00DF732F">
        <w:rPr>
          <w:rFonts w:ascii="Times New Roman" w:eastAsia="Times New Roman" w:hAnsi="Times New Roman" w:cs="Times New Roman"/>
          <w:i/>
          <w:iCs/>
        </w:rPr>
        <w:t>So</w:t>
      </w:r>
      <w:proofErr w:type="gramEnd"/>
      <w:r w:rsidRPr="00DF732F">
        <w:rPr>
          <w:rFonts w:ascii="Times New Roman" w:eastAsia="Times New Roman" w:hAnsi="Times New Roman" w:cs="Times New Roman"/>
          <w:i/>
          <w:iCs/>
        </w:rPr>
        <w:t xml:space="preserve"> I'm using it more as a tool for understanding greater topics. </w:t>
      </w:r>
      <w:r>
        <w:rPr>
          <w:rFonts w:ascii="Times New Roman" w:eastAsia="Times New Roman" w:hAnsi="Times New Roman" w:cs="Times New Roman"/>
          <w:i/>
          <w:iCs/>
        </w:rPr>
        <w:t xml:space="preserve">[…] </w:t>
      </w:r>
      <w:r w:rsidRPr="00DF732F">
        <w:rPr>
          <w:rFonts w:ascii="Times New Roman" w:eastAsia="Times New Roman" w:hAnsi="Times New Roman" w:cs="Times New Roman"/>
          <w:i/>
          <w:iCs/>
        </w:rPr>
        <w:t xml:space="preserve">Now it's I do a quick Google search. "That didn't come up with much. Let's see what </w:t>
      </w:r>
      <w:proofErr w:type="spellStart"/>
      <w:r w:rsidRPr="00DF732F">
        <w:rPr>
          <w:rFonts w:ascii="Times New Roman" w:eastAsia="Times New Roman" w:hAnsi="Times New Roman" w:cs="Times New Roman"/>
          <w:i/>
          <w:iCs/>
        </w:rPr>
        <w:t>ChatGPT</w:t>
      </w:r>
      <w:proofErr w:type="spellEnd"/>
      <w:r w:rsidRPr="00DF732F">
        <w:rPr>
          <w:rFonts w:ascii="Times New Roman" w:eastAsia="Times New Roman" w:hAnsi="Times New Roman" w:cs="Times New Roman"/>
          <w:i/>
          <w:iCs/>
        </w:rPr>
        <w:t xml:space="preserve"> says." </w:t>
      </w:r>
      <w:proofErr w:type="gramStart"/>
      <w:r w:rsidRPr="00DF732F">
        <w:rPr>
          <w:rFonts w:ascii="Times New Roman" w:eastAsia="Times New Roman" w:hAnsi="Times New Roman" w:cs="Times New Roman"/>
          <w:i/>
          <w:iCs/>
        </w:rPr>
        <w:t>So</w:t>
      </w:r>
      <w:proofErr w:type="gramEnd"/>
      <w:r w:rsidRPr="00DF732F">
        <w:rPr>
          <w:rFonts w:ascii="Times New Roman" w:eastAsia="Times New Roman" w:hAnsi="Times New Roman" w:cs="Times New Roman"/>
          <w:i/>
          <w:iCs/>
        </w:rPr>
        <w:t xml:space="preserve"> using it even more as a teaching assistant.” [Par. 2]</w:t>
      </w:r>
    </w:p>
    <w:p w14:paraId="743F0C61" w14:textId="77777777" w:rsidR="00F25A85" w:rsidRDefault="00F25A85" w:rsidP="00F25A85">
      <w:pPr>
        <w:rPr>
          <w:rFonts w:ascii="Times New Roman" w:eastAsia="Times New Roman" w:hAnsi="Times New Roman" w:cs="Times New Roman"/>
        </w:rPr>
      </w:pPr>
    </w:p>
    <w:p w14:paraId="3F466E39" w14:textId="1D024FB5" w:rsidR="00DF732F" w:rsidRDefault="001F4746" w:rsidP="003F5E39">
      <w:pPr>
        <w:rPr>
          <w:rFonts w:ascii="Times New Roman" w:eastAsia="Times New Roman" w:hAnsi="Times New Roman" w:cs="Times New Roman"/>
        </w:rPr>
      </w:pPr>
      <w:r>
        <w:rPr>
          <w:rFonts w:ascii="Times New Roman" w:eastAsia="Times New Roman" w:hAnsi="Times New Roman" w:cs="Times New Roman"/>
        </w:rPr>
        <w:t xml:space="preserve">Participants were not polled during the interview whether this semester saw them interacting with </w:t>
      </w:r>
      <w:r w:rsidR="007F0107">
        <w:rPr>
          <w:rFonts w:ascii="Times New Roman" w:eastAsia="Times New Roman" w:hAnsi="Times New Roman" w:cs="Times New Roman"/>
        </w:rPr>
        <w:t>course staff</w:t>
      </w:r>
      <w:r>
        <w:rPr>
          <w:rFonts w:ascii="Times New Roman" w:eastAsia="Times New Roman" w:hAnsi="Times New Roman" w:cs="Times New Roman"/>
        </w:rPr>
        <w:t xml:space="preserve"> less than in the past, but these responses indicate that future interventions may benefit from that additional data point. While the idea that LLMs have the capacity to replace teaching assistants in certain contexts is present within some of the participants, whether or not they actively used LLMs in place of teaching assistants consistently has yet to be seen.</w:t>
      </w:r>
    </w:p>
    <w:p w14:paraId="39B81622" w14:textId="77777777" w:rsidR="00DF732F" w:rsidRDefault="00DF732F" w:rsidP="00F25A85">
      <w:pPr>
        <w:rPr>
          <w:rFonts w:ascii="Times New Roman" w:eastAsia="Times New Roman" w:hAnsi="Times New Roman" w:cs="Times New Roman"/>
        </w:rPr>
      </w:pPr>
    </w:p>
    <w:p w14:paraId="31CAD9AE" w14:textId="4C0136B2" w:rsidR="00F25A85" w:rsidRPr="003F5E39" w:rsidRDefault="5C1497D7" w:rsidP="003F5E39">
      <w:pPr>
        <w:rPr>
          <w:rFonts w:ascii="Times New Roman" w:eastAsia="Times New Roman" w:hAnsi="Times New Roman" w:cs="Times New Roman"/>
          <w:b/>
          <w:bCs/>
        </w:rPr>
      </w:pPr>
      <w:r w:rsidRPr="5C1497D7">
        <w:rPr>
          <w:rFonts w:ascii="Times New Roman" w:eastAsia="Times New Roman" w:hAnsi="Times New Roman" w:cs="Times New Roman"/>
          <w:b/>
          <w:bCs/>
        </w:rPr>
        <w:t>6. Over-reliance on LLMs</w:t>
      </w:r>
    </w:p>
    <w:p w14:paraId="4E0DA62D" w14:textId="77777777" w:rsidR="00F25A85" w:rsidRPr="0016162A" w:rsidRDefault="00F25A85" w:rsidP="00F25A85">
      <w:pPr>
        <w:rPr>
          <w:rFonts w:ascii="Times New Roman" w:eastAsia="Times New Roman" w:hAnsi="Times New Roman" w:cs="Times New Roman"/>
        </w:rPr>
      </w:pPr>
    </w:p>
    <w:p w14:paraId="7CACEE80" w14:textId="77777777" w:rsidR="00F25A85" w:rsidRPr="0016162A" w:rsidRDefault="00F25A85" w:rsidP="003F5E39">
      <w:pPr>
        <w:rPr>
          <w:rFonts w:ascii="Times New Roman" w:eastAsia="Times New Roman" w:hAnsi="Times New Roman" w:cs="Times New Roman"/>
        </w:rPr>
      </w:pPr>
      <w:r w:rsidRPr="0016162A">
        <w:rPr>
          <w:rFonts w:ascii="Times New Roman" w:eastAsia="Times New Roman" w:hAnsi="Times New Roman" w:cs="Times New Roman"/>
        </w:rPr>
        <w:t>Three students expressed concerns about potentially developing dependency on LLMs to complete their projects. In the following example, this student describes a scenario in where his dependence on LLMs might be detrimental:</w:t>
      </w:r>
    </w:p>
    <w:p w14:paraId="1146A2C2" w14:textId="77777777" w:rsidR="00F25A85" w:rsidRPr="0016162A" w:rsidRDefault="00F25A85" w:rsidP="00F25A85">
      <w:pPr>
        <w:ind w:firstLine="360"/>
        <w:rPr>
          <w:rFonts w:ascii="Times New Roman" w:eastAsia="Times New Roman" w:hAnsi="Times New Roman" w:cs="Times New Roman"/>
        </w:rPr>
      </w:pPr>
    </w:p>
    <w:p w14:paraId="5DDEA280" w14:textId="77777777" w:rsidR="00F25A85" w:rsidRPr="0016162A" w:rsidRDefault="00F25A85" w:rsidP="00F25A85">
      <w:pPr>
        <w:ind w:left="360"/>
        <w:rPr>
          <w:rFonts w:ascii="Times New Roman" w:eastAsia="Times New Roman" w:hAnsi="Times New Roman" w:cs="Times New Roman"/>
          <w:i/>
          <w:iCs/>
        </w:rPr>
      </w:pPr>
      <w:r w:rsidRPr="0016162A">
        <w:rPr>
          <w:rFonts w:ascii="Times New Roman" w:eastAsia="Times New Roman" w:hAnsi="Times New Roman" w:cs="Times New Roman"/>
          <w:i/>
          <w:iCs/>
        </w:rPr>
        <w:t>“Some days where I want to use it, I haven't been able to use it, which kind of made me realize it's easy to create a dependency on them and, if [online LLM services] go down, it's kind of annoying.” [Par. 8]</w:t>
      </w:r>
    </w:p>
    <w:p w14:paraId="410CE0EA" w14:textId="77777777" w:rsidR="00F25A85" w:rsidRPr="0016162A" w:rsidRDefault="00F25A85" w:rsidP="00F25A85">
      <w:pPr>
        <w:rPr>
          <w:rFonts w:ascii="Times New Roman" w:eastAsia="Times New Roman" w:hAnsi="Times New Roman" w:cs="Times New Roman"/>
        </w:rPr>
      </w:pPr>
    </w:p>
    <w:p w14:paraId="261D57BD" w14:textId="033D46F4" w:rsidR="00F25A85" w:rsidRDefault="350E565C" w:rsidP="003F5E39">
      <w:pPr>
        <w:rPr>
          <w:rFonts w:ascii="Times New Roman" w:eastAsia="Times New Roman" w:hAnsi="Times New Roman" w:cs="Times New Roman"/>
        </w:rPr>
      </w:pPr>
      <w:r w:rsidRPr="350E565C">
        <w:rPr>
          <w:rFonts w:ascii="Times New Roman" w:eastAsia="Times New Roman" w:hAnsi="Times New Roman" w:cs="Times New Roman"/>
        </w:rPr>
        <w:t>Par. 8 identifies that LLMs may be inaccessible due to external factors such as a web service failure. In this case, the student notes that being stripped of his ability to work with LLMs negatively affects his ability to complete his work. Another example suggests that excessive LLM usage may still cause concern even without external factors:</w:t>
      </w:r>
    </w:p>
    <w:p w14:paraId="74F41D3B" w14:textId="77777777" w:rsidR="000C1B16" w:rsidRDefault="000C1B16" w:rsidP="00F25A85">
      <w:pPr>
        <w:rPr>
          <w:rFonts w:ascii="Times New Roman" w:eastAsia="Times New Roman" w:hAnsi="Times New Roman" w:cs="Times New Roman"/>
        </w:rPr>
      </w:pPr>
    </w:p>
    <w:p w14:paraId="1A6C1CC4" w14:textId="75B9CE9A" w:rsidR="000C1B16" w:rsidRPr="000C1B16" w:rsidRDefault="000C1B16" w:rsidP="000C1B16">
      <w:pPr>
        <w:ind w:left="360"/>
        <w:rPr>
          <w:rFonts w:ascii="Times New Roman" w:eastAsia="Times New Roman" w:hAnsi="Times New Roman" w:cs="Times New Roman"/>
          <w:i/>
          <w:iCs/>
        </w:rPr>
      </w:pPr>
      <w:r>
        <w:rPr>
          <w:rFonts w:ascii="Times New Roman" w:eastAsia="Times New Roman" w:hAnsi="Times New Roman" w:cs="Times New Roman"/>
          <w:i/>
          <w:iCs/>
        </w:rPr>
        <w:t>“</w:t>
      </w:r>
      <w:r w:rsidRPr="000C1B16">
        <w:rPr>
          <w:rFonts w:ascii="Times New Roman" w:eastAsia="Times New Roman" w:hAnsi="Times New Roman" w:cs="Times New Roman"/>
          <w:i/>
          <w:iCs/>
        </w:rPr>
        <w:t xml:space="preserve">Yeah. I think things are a challenge for a reason, and you're supposed to be thinking and using your brain or else you get lazy. Over the summer, if you're just doing nothing, when you come back to </w:t>
      </w:r>
      <w:proofErr w:type="gramStart"/>
      <w:r w:rsidRPr="000C1B16">
        <w:rPr>
          <w:rFonts w:ascii="Times New Roman" w:eastAsia="Times New Roman" w:hAnsi="Times New Roman" w:cs="Times New Roman"/>
          <w:i/>
          <w:iCs/>
        </w:rPr>
        <w:t>school</w:t>
      </w:r>
      <w:proofErr w:type="gramEnd"/>
      <w:r w:rsidRPr="000C1B16">
        <w:rPr>
          <w:rFonts w:ascii="Times New Roman" w:eastAsia="Times New Roman" w:hAnsi="Times New Roman" w:cs="Times New Roman"/>
          <w:i/>
          <w:iCs/>
        </w:rPr>
        <w:t xml:space="preserve"> you're like, "I just forgot how to think." </w:t>
      </w:r>
      <w:r>
        <w:rPr>
          <w:rFonts w:ascii="Times New Roman" w:eastAsia="Times New Roman" w:hAnsi="Times New Roman" w:cs="Times New Roman"/>
          <w:i/>
          <w:iCs/>
        </w:rPr>
        <w:t>[Using LLMs is]</w:t>
      </w:r>
      <w:r w:rsidRPr="000C1B16">
        <w:rPr>
          <w:rFonts w:ascii="Times New Roman" w:eastAsia="Times New Roman" w:hAnsi="Times New Roman" w:cs="Times New Roman"/>
          <w:i/>
          <w:iCs/>
        </w:rPr>
        <w:t xml:space="preserve"> like that.</w:t>
      </w:r>
      <w:r>
        <w:rPr>
          <w:rFonts w:ascii="Times New Roman" w:eastAsia="Times New Roman" w:hAnsi="Times New Roman" w:cs="Times New Roman"/>
          <w:i/>
          <w:iCs/>
        </w:rPr>
        <w:t>” [Par. 4]</w:t>
      </w:r>
    </w:p>
    <w:p w14:paraId="5E8850C1" w14:textId="77777777" w:rsidR="000C1B16" w:rsidRDefault="000C1B16" w:rsidP="00F25A85">
      <w:pPr>
        <w:rPr>
          <w:rFonts w:ascii="Times New Roman" w:eastAsia="Times New Roman" w:hAnsi="Times New Roman" w:cs="Times New Roman"/>
        </w:rPr>
      </w:pPr>
    </w:p>
    <w:p w14:paraId="39175EC9" w14:textId="0D29C7F1" w:rsidR="000C1B16" w:rsidRPr="0016162A" w:rsidRDefault="68F881D0" w:rsidP="003F5E39">
      <w:pPr>
        <w:rPr>
          <w:rFonts w:ascii="Times New Roman" w:eastAsia="Times New Roman" w:hAnsi="Times New Roman" w:cs="Times New Roman"/>
        </w:rPr>
      </w:pPr>
      <w:r w:rsidRPr="68F881D0">
        <w:rPr>
          <w:rFonts w:ascii="Times New Roman" w:eastAsia="Times New Roman" w:hAnsi="Times New Roman" w:cs="Times New Roman"/>
        </w:rPr>
        <w:t>Par. 4’s suggestion that LLMs can reduce the difficulty of a challenge is not unique among other student responses. However, he warns that using LLMs too much can create a reliance that encourages behaviors in students that is detrimental to their own learning. For Par. 4 specifically, the idea that “forgetting” how to “think,” or generally problem solve is enough to warrant his concerns about relying on LLMs too heavily.</w:t>
      </w:r>
    </w:p>
    <w:p w14:paraId="6433D7C8" w14:textId="50CAA199" w:rsidR="0099449E" w:rsidRDefault="0099449E" w:rsidP="68F881D0">
      <w:pPr>
        <w:rPr>
          <w:rFonts w:ascii="Times New Roman" w:eastAsia="Times New Roman" w:hAnsi="Times New Roman" w:cs="Times New Roman"/>
        </w:rPr>
      </w:pPr>
    </w:p>
    <w:p w14:paraId="7F479B9D" w14:textId="146AE8A1" w:rsidR="0099449E" w:rsidRDefault="7C2C05BE" w:rsidP="68F881D0">
      <w:pPr>
        <w:rPr>
          <w:rFonts w:ascii="Times New Roman" w:eastAsia="Times New Roman" w:hAnsi="Times New Roman" w:cs="Times New Roman"/>
        </w:rPr>
      </w:pPr>
      <w:r w:rsidRPr="7C2C05BE">
        <w:rPr>
          <w:rFonts w:ascii="Times New Roman" w:eastAsia="Times New Roman" w:hAnsi="Times New Roman" w:cs="Times New Roman"/>
        </w:rPr>
        <w:t xml:space="preserve">One of the interview questions asked students to identify at what point in the ECE curriculum they felt LLMs should be formally introduced as a resource. Students’ responses shed further light on the possibility of over-reliance on LLMs. Generally, responses fell into one of two camps: either that upper-level courses like </w:t>
      </w:r>
      <w:r w:rsidR="007F02C1">
        <w:rPr>
          <w:rFonts w:ascii="Times New Roman" w:eastAsia="Times New Roman" w:hAnsi="Times New Roman" w:cs="Times New Roman"/>
        </w:rPr>
        <w:t>ECE 461</w:t>
      </w:r>
      <w:r w:rsidRPr="7C2C05BE">
        <w:rPr>
          <w:rFonts w:ascii="Times New Roman" w:eastAsia="Times New Roman" w:hAnsi="Times New Roman" w:cs="Times New Roman"/>
        </w:rPr>
        <w:t xml:space="preserve"> should be where LLMs are introduced, or that lower-level classes that emphasize foundational skills are more appropriate. In this example, a student shares his insights:</w:t>
      </w:r>
    </w:p>
    <w:p w14:paraId="607123E0" w14:textId="726903C3" w:rsidR="0099449E" w:rsidRDefault="0099449E" w:rsidP="68F881D0">
      <w:pPr>
        <w:rPr>
          <w:rFonts w:ascii="Times New Roman" w:eastAsia="Times New Roman" w:hAnsi="Times New Roman" w:cs="Times New Roman"/>
        </w:rPr>
      </w:pPr>
    </w:p>
    <w:p w14:paraId="7342FF6A" w14:textId="33E04D9A" w:rsidR="0099449E" w:rsidRDefault="7C2C05BE" w:rsidP="16A688BF">
      <w:pPr>
        <w:ind w:left="720"/>
        <w:rPr>
          <w:rFonts w:ascii="Times New Roman" w:eastAsia="Times New Roman" w:hAnsi="Times New Roman" w:cs="Times New Roman"/>
        </w:rPr>
      </w:pPr>
      <w:r w:rsidRPr="7C2C05BE">
        <w:rPr>
          <w:rFonts w:ascii="Times New Roman" w:eastAsia="Times New Roman" w:hAnsi="Times New Roman" w:cs="Times New Roman"/>
          <w:i/>
          <w:iCs/>
        </w:rPr>
        <w:t xml:space="preserve">“I think this is a great class to have LLMs, because in the actual class, we’re learning about the software development processes, cycles, tools, and techniques. We’re not actually learning about the code or what we’re actually making. </w:t>
      </w:r>
      <w:proofErr w:type="gramStart"/>
      <w:r w:rsidRPr="7C2C05BE">
        <w:rPr>
          <w:rFonts w:ascii="Times New Roman" w:eastAsia="Times New Roman" w:hAnsi="Times New Roman" w:cs="Times New Roman"/>
          <w:i/>
          <w:iCs/>
        </w:rPr>
        <w:t>So</w:t>
      </w:r>
      <w:proofErr w:type="gramEnd"/>
      <w:r w:rsidRPr="7C2C05BE">
        <w:rPr>
          <w:rFonts w:ascii="Times New Roman" w:eastAsia="Times New Roman" w:hAnsi="Times New Roman" w:cs="Times New Roman"/>
          <w:i/>
          <w:iCs/>
        </w:rPr>
        <w:t xml:space="preserve"> I think for a class like </w:t>
      </w:r>
      <w:r w:rsidR="007F02C1">
        <w:rPr>
          <w:rFonts w:ascii="Times New Roman" w:eastAsia="Times New Roman" w:hAnsi="Times New Roman" w:cs="Times New Roman"/>
          <w:i/>
          <w:iCs/>
        </w:rPr>
        <w:t>ECE 461,</w:t>
      </w:r>
      <w:r w:rsidRPr="7C2C05BE">
        <w:rPr>
          <w:rFonts w:ascii="Times New Roman" w:eastAsia="Times New Roman" w:hAnsi="Times New Roman" w:cs="Times New Roman"/>
          <w:i/>
          <w:iCs/>
        </w:rPr>
        <w:t xml:space="preserve"> it is a great tool to use. However, for classes like [first- and second-year courses], I feel like those would not be as good because there’s a template and it's really easy to copy and paste [solutions generated by the LLM].” [Par. 8]</w:t>
      </w:r>
    </w:p>
    <w:p w14:paraId="3C831A24" w14:textId="150658A8" w:rsidR="0099449E" w:rsidRDefault="0099449E" w:rsidP="68F881D0">
      <w:pPr>
        <w:rPr>
          <w:rFonts w:ascii="Times New Roman" w:eastAsia="Times New Roman" w:hAnsi="Times New Roman" w:cs="Times New Roman"/>
          <w:i/>
          <w:iCs/>
        </w:rPr>
      </w:pPr>
    </w:p>
    <w:p w14:paraId="69FA9C08" w14:textId="2E8F0392" w:rsidR="0099449E" w:rsidRDefault="68F881D0" w:rsidP="68F881D0">
      <w:pPr>
        <w:rPr>
          <w:rFonts w:ascii="Times New Roman" w:eastAsia="Times New Roman" w:hAnsi="Times New Roman" w:cs="Times New Roman"/>
        </w:rPr>
      </w:pPr>
      <w:r w:rsidRPr="68F881D0">
        <w:rPr>
          <w:rFonts w:ascii="Times New Roman" w:eastAsia="Times New Roman" w:hAnsi="Times New Roman" w:cs="Times New Roman"/>
        </w:rPr>
        <w:t xml:space="preserve">Here, Par. 8 compares the learning outcomes between upper- and lower-level courses. His mention of “templates” refers to the more uniform structure of assignments in introductory coding courses where we expect less variance in students’ solutions when compared to project-based courses like </w:t>
      </w:r>
      <w:r w:rsidR="007F02C1">
        <w:rPr>
          <w:rFonts w:ascii="Times New Roman" w:eastAsia="Times New Roman" w:hAnsi="Times New Roman" w:cs="Times New Roman"/>
        </w:rPr>
        <w:t>ECE 461</w:t>
      </w:r>
      <w:r w:rsidRPr="68F881D0">
        <w:rPr>
          <w:rFonts w:ascii="Times New Roman" w:eastAsia="Times New Roman" w:hAnsi="Times New Roman" w:cs="Times New Roman"/>
        </w:rPr>
        <w:t>. While Par. 8 does not demonstrate any confidence in freshman and sophomore students to use LLMs responsibly, another student felt that introducing LLMs as early as possible is imperative:</w:t>
      </w:r>
    </w:p>
    <w:p w14:paraId="2F947C97" w14:textId="35FC8117" w:rsidR="68F881D0" w:rsidRDefault="68F881D0" w:rsidP="68F881D0">
      <w:pPr>
        <w:rPr>
          <w:rFonts w:ascii="Times New Roman" w:eastAsia="Times New Roman" w:hAnsi="Times New Roman" w:cs="Times New Roman"/>
        </w:rPr>
      </w:pPr>
    </w:p>
    <w:p w14:paraId="375B45F2" w14:textId="7F6BBFE7" w:rsidR="68F881D0" w:rsidRDefault="16A688BF" w:rsidP="16A688BF">
      <w:pPr>
        <w:ind w:left="720"/>
        <w:rPr>
          <w:rFonts w:ascii="Times New Roman" w:eastAsia="Times New Roman" w:hAnsi="Times New Roman" w:cs="Times New Roman"/>
          <w:i/>
          <w:iCs/>
        </w:rPr>
      </w:pPr>
      <w:r w:rsidRPr="16A688BF">
        <w:rPr>
          <w:rFonts w:ascii="Times New Roman" w:eastAsia="Times New Roman" w:hAnsi="Times New Roman" w:cs="Times New Roman"/>
          <w:i/>
          <w:iCs/>
        </w:rPr>
        <w:t xml:space="preserve">“But I know that if you introduce it too early, people are just going to use it to generate code, and, especially at the lower-level classes like data structures and algorithms, you can get by that class just by using LLMs to create code for you. Start [introducing LLMs] in freshman year, but have in-person exams where </w:t>
      </w:r>
      <w:proofErr w:type="spellStart"/>
      <w:r w:rsidRPr="16A688BF">
        <w:rPr>
          <w:rFonts w:ascii="Times New Roman" w:eastAsia="Times New Roman" w:hAnsi="Times New Roman" w:cs="Times New Roman"/>
          <w:i/>
          <w:iCs/>
        </w:rPr>
        <w:t>ChatGPT</w:t>
      </w:r>
      <w:proofErr w:type="spellEnd"/>
      <w:r w:rsidRPr="16A688BF">
        <w:rPr>
          <w:rFonts w:ascii="Times New Roman" w:eastAsia="Times New Roman" w:hAnsi="Times New Roman" w:cs="Times New Roman"/>
          <w:i/>
          <w:iCs/>
        </w:rPr>
        <w:t xml:space="preserve"> will not help them. [...] In [an] ideal world, students would learn about the responsibilities about using </w:t>
      </w:r>
      <w:proofErr w:type="spellStart"/>
      <w:r w:rsidRPr="16A688BF">
        <w:rPr>
          <w:rFonts w:ascii="Times New Roman" w:eastAsia="Times New Roman" w:hAnsi="Times New Roman" w:cs="Times New Roman"/>
          <w:i/>
          <w:iCs/>
        </w:rPr>
        <w:t>ChatGPT</w:t>
      </w:r>
      <w:proofErr w:type="spellEnd"/>
      <w:r w:rsidRPr="16A688BF">
        <w:rPr>
          <w:rFonts w:ascii="Times New Roman" w:eastAsia="Times New Roman" w:hAnsi="Times New Roman" w:cs="Times New Roman"/>
          <w:i/>
          <w:iCs/>
        </w:rPr>
        <w:t xml:space="preserve"> [from freshman classes].” [Par. 6]</w:t>
      </w:r>
    </w:p>
    <w:p w14:paraId="579604A6" w14:textId="7C4238F4" w:rsidR="5B50D0B8" w:rsidRDefault="5B50D0B8" w:rsidP="6460E067">
      <w:pPr>
        <w:rPr>
          <w:rFonts w:ascii="Times New Roman" w:eastAsia="Times New Roman" w:hAnsi="Times New Roman" w:cs="Times New Roman"/>
          <w:i/>
          <w:iCs/>
        </w:rPr>
      </w:pPr>
    </w:p>
    <w:p w14:paraId="7E2B74CC" w14:textId="4E786F49" w:rsidR="6460E067" w:rsidRDefault="7BEE6C4B" w:rsidP="7BEE6C4B">
      <w:pPr>
        <w:rPr>
          <w:rFonts w:ascii="Times New Roman" w:eastAsia="Times New Roman" w:hAnsi="Times New Roman" w:cs="Times New Roman"/>
        </w:rPr>
      </w:pPr>
      <w:r w:rsidRPr="7BEE6C4B">
        <w:rPr>
          <w:rFonts w:ascii="Times New Roman" w:eastAsia="Times New Roman" w:hAnsi="Times New Roman" w:cs="Times New Roman"/>
        </w:rPr>
        <w:t>Par. 6 acknowledges that freshmen are capable of abusing LLMs in a way that Par. 8 warned about. However, Par. 6 understands the need to educate students about responsible LLM usage, and to take precautionary measures to prevent usage that would cause academic integrity problems.</w:t>
      </w:r>
    </w:p>
    <w:p w14:paraId="1603B511" w14:textId="648AE452" w:rsidR="7BEE6C4B" w:rsidRDefault="7BEE6C4B" w:rsidP="7BEE6C4B">
      <w:pPr>
        <w:rPr>
          <w:rFonts w:ascii="Times New Roman" w:eastAsia="Times New Roman" w:hAnsi="Times New Roman" w:cs="Times New Roman"/>
        </w:rPr>
      </w:pPr>
    </w:p>
    <w:p w14:paraId="26608D84" w14:textId="759D169E" w:rsidR="0099449E" w:rsidRDefault="65910338" w:rsidP="0099449E">
      <w:pPr>
        <w:jc w:val="center"/>
        <w:rPr>
          <w:rFonts w:ascii="Times New Roman" w:hAnsi="Times New Roman" w:cs="Times New Roman"/>
        </w:rPr>
      </w:pPr>
      <w:r w:rsidRPr="65910338">
        <w:rPr>
          <w:rFonts w:ascii="Times New Roman" w:hAnsi="Times New Roman" w:cs="Times New Roman"/>
          <w:b/>
          <w:bCs/>
        </w:rPr>
        <w:t>Discussion</w:t>
      </w:r>
    </w:p>
    <w:p w14:paraId="260675B1" w14:textId="77777777" w:rsidR="0099449E" w:rsidRDefault="0099449E" w:rsidP="0099449E">
      <w:pPr>
        <w:jc w:val="center"/>
        <w:rPr>
          <w:rFonts w:ascii="Times New Roman" w:hAnsi="Times New Roman" w:cs="Times New Roman"/>
        </w:rPr>
      </w:pPr>
    </w:p>
    <w:p w14:paraId="59434F3E" w14:textId="73F0F28C" w:rsidR="0099449E" w:rsidRDefault="350E565C" w:rsidP="0099449E">
      <w:pPr>
        <w:rPr>
          <w:rFonts w:ascii="Times New Roman" w:hAnsi="Times New Roman" w:cs="Times New Roman"/>
        </w:rPr>
      </w:pPr>
      <w:r w:rsidRPr="350E565C">
        <w:rPr>
          <w:rFonts w:ascii="Times New Roman" w:hAnsi="Times New Roman" w:cs="Times New Roman"/>
        </w:rPr>
        <w:t xml:space="preserve">In summary, our research aimed to explore how software engineering students interacted with LLM technologies during a semester-long project. Although each student we interviewed had unique experiences working with </w:t>
      </w:r>
      <w:proofErr w:type="spellStart"/>
      <w:r w:rsidRPr="350E565C">
        <w:rPr>
          <w:rFonts w:ascii="Times New Roman" w:hAnsi="Times New Roman" w:cs="Times New Roman"/>
        </w:rPr>
        <w:t>ChatGPT</w:t>
      </w:r>
      <w:proofErr w:type="spellEnd"/>
      <w:r w:rsidRPr="350E565C">
        <w:rPr>
          <w:rFonts w:ascii="Times New Roman" w:hAnsi="Times New Roman" w:cs="Times New Roman"/>
        </w:rPr>
        <w:t xml:space="preserve"> and/or Copilot, there were thematic similarities in many of their responses. Here we synthesize our observations and their implications.</w:t>
      </w:r>
    </w:p>
    <w:p w14:paraId="31537736" w14:textId="77777777" w:rsidR="00503DE4" w:rsidRDefault="00503DE4" w:rsidP="0099449E">
      <w:pPr>
        <w:rPr>
          <w:rFonts w:ascii="Times New Roman" w:hAnsi="Times New Roman" w:cs="Times New Roman"/>
        </w:rPr>
      </w:pPr>
    </w:p>
    <w:p w14:paraId="2CE0F8D6" w14:textId="235F11B5" w:rsidR="00503DE4" w:rsidRPr="0099449E" w:rsidRDefault="7C2C05BE" w:rsidP="334709D6">
      <w:pPr>
        <w:rPr>
          <w:rFonts w:ascii="Times New Roman" w:hAnsi="Times New Roman" w:cs="Times New Roman"/>
        </w:rPr>
      </w:pPr>
      <w:r w:rsidRPr="7C2C05BE">
        <w:rPr>
          <w:rFonts w:ascii="Times New Roman" w:hAnsi="Times New Roman" w:cs="Times New Roman"/>
        </w:rPr>
        <w:t>First, as a research group, we underestimated the level of maturity and nuance with which undergraduate students would relate to LLMs. I</w:t>
      </w:r>
      <w:r w:rsidRPr="7C2C05BE">
        <w:rPr>
          <w:rFonts w:ascii="Times New Roman" w:eastAsia="Times New Roman" w:hAnsi="Times New Roman" w:cs="Times New Roman"/>
        </w:rPr>
        <w:t xml:space="preserve">nterviewees </w:t>
      </w:r>
      <w:r w:rsidRPr="7C2C05BE">
        <w:rPr>
          <w:rFonts w:ascii="Times New Roman" w:hAnsi="Times New Roman" w:cs="Times New Roman"/>
        </w:rPr>
        <w:t>were aware of the hazards of LLMs, such as the accuracy of generated content, the ethical dilemma of plagiarism, and the many societal, corporate, and individual perspectives on intellectual property theft. What tasks students deemed worthy of LLM aid varied between responses as well. Tasks that some students considered “grunt work” and felt comfortable assigning the LLM to solve, others felt was meaningful work and insisted in doing themselves.</w:t>
      </w:r>
    </w:p>
    <w:p w14:paraId="5EBA4CEA" w14:textId="77777777" w:rsidR="002179EC" w:rsidRDefault="002179EC">
      <w:pPr>
        <w:rPr>
          <w:rFonts w:ascii="Times New Roman" w:hAnsi="Times New Roman" w:cs="Times New Roman"/>
          <w:b/>
          <w:bCs/>
        </w:rPr>
      </w:pPr>
    </w:p>
    <w:p w14:paraId="6519B2F1" w14:textId="0453CD3C" w:rsidR="002179EC" w:rsidRDefault="52374CA1" w:rsidP="6CCC0678">
      <w:pPr>
        <w:spacing w:line="259" w:lineRule="auto"/>
        <w:rPr>
          <w:rFonts w:ascii="Times New Roman" w:hAnsi="Times New Roman" w:cs="Times New Roman"/>
        </w:rPr>
      </w:pPr>
      <w:r w:rsidRPr="52374CA1">
        <w:rPr>
          <w:rFonts w:ascii="Times New Roman" w:hAnsi="Times New Roman" w:cs="Times New Roman"/>
        </w:rPr>
        <w:t xml:space="preserve">In response to RQ1, we found that all interviewees used LLMs for coding support. More than half of the interviewees also used LLMs for writing support (e.g., emails and reports) or idea generation, both technical and conceptual. A significant minority of students also used LLMs as project managers. These findings are significant because although some previous studies have explored how students could use LLMs in their academic pursuits </w:t>
      </w:r>
      <w:r w:rsidR="4929895C" w:rsidRPr="52374CA1">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qAppvL5q","properties":{"formattedCitation":"[12]","plainCitation":"[12]","noteIndex":0},"citationItems":[{"id":2672,"uris":["http://zotero.org/groups/5216325/items/SDXNC626"],"itemData":{"id":2672,"type":"article-journal","abstract":"ChatGPT, a generative language model recently created by OpenAI, has drawn a lot of criticism from people all around the world. ChatGPT illustrates both potential opportunities and challenges in education. This study aims to investigate how university students perceive using ChatGPT for learning, including benefits, barriers, and potential solutions. To determine how students felt about using ChatGPT in their learning, a questionnaire was distributed to 200 students via an online survey, and 30 students participated in semi-structured interviews. The research results showed that, in general, students had a favorable opinion of ChatGPT’s application. The benefits of ChatGPT, according to students, included saving time, providing information in various areas, providing personalized tutoring and feedback, and illuminating ideas in writing. Also, several barriers to using ChatGPT were recognized, and some solutions were suggested for improvement of using ChatGPT in education. The most concerning issues for students while using ChatGPT were inability to assess the quality and reliability of sources, inability to cite sources accurately, and inability to replace words and use idioms accurately. To address these concerns, some potential solutions can be implemented; for example, verifying ChatGPT’s responses with reliable sources; using ChatGPT as a reference source or a consultant tool; providing guidelines for use; and promoting academic integrity to ensure ethical uses of ChatGPT in an academic context.","container-title":"International Journal of Emerging Technologies in Learning (iJET)","DOI":"10.3991/ijet.v18i17.39019","ISSN":"1863-0383","issue":"17","language":"en","license":"Copyright (c) 2023 Thi Thuy An Ngo","note":"number: 17","page":"4-19","source":"online-journals.org","title":"The Perception by University Students of the Use of ChatGPT in Education","volume":"18","author":[{"family":"Ngo","given":"Thi Thuy An"}],"issued":{"date-parts":[["2023",9,14]]}}}],"schema":"https://github.com/citation-style-language/schema/raw/master/csl-citation.json"} </w:instrText>
      </w:r>
      <w:r w:rsidR="4929895C" w:rsidRPr="52374CA1">
        <w:rPr>
          <w:rFonts w:ascii="Times New Roman" w:hAnsi="Times New Roman" w:cs="Times New Roman"/>
        </w:rPr>
        <w:fldChar w:fldCharType="separate"/>
      </w:r>
      <w:r w:rsidR="00625C79">
        <w:rPr>
          <w:rFonts w:ascii="Times New Roman" w:hAnsi="Times New Roman" w:cs="Times New Roman"/>
          <w:noProof/>
        </w:rPr>
        <w:t>[12]</w:t>
      </w:r>
      <w:r w:rsidR="4929895C" w:rsidRPr="52374CA1">
        <w:rPr>
          <w:rFonts w:ascii="Times New Roman" w:hAnsi="Times New Roman" w:cs="Times New Roman"/>
        </w:rPr>
        <w:fldChar w:fldCharType="end"/>
      </w:r>
      <w:r w:rsidRPr="52374CA1">
        <w:rPr>
          <w:rFonts w:ascii="Times New Roman" w:hAnsi="Times New Roman" w:cs="Times New Roman"/>
        </w:rPr>
        <w:t>, this study is the first to observe how engineering students use LLMs in a context that both mandates but does not restrict their usage to particular use cases. Additionally, project management manifested as a unique use case from this study, which has not been observed in previous relevant literature. This discovery may be related to the large scope of the course project, as well as the lack of formal project management training in the curriculum.</w:t>
      </w:r>
    </w:p>
    <w:p w14:paraId="433381C1" w14:textId="3BC4944A" w:rsidR="002C099A" w:rsidRDefault="002C099A" w:rsidP="002179EC">
      <w:pPr>
        <w:rPr>
          <w:rFonts w:ascii="Times New Roman" w:hAnsi="Times New Roman" w:cs="Times New Roman"/>
        </w:rPr>
      </w:pPr>
    </w:p>
    <w:p w14:paraId="1307AEFB" w14:textId="5A398FD1" w:rsidR="0DD24276" w:rsidRDefault="0B65EFC9" w:rsidP="350E565C">
      <w:pPr>
        <w:spacing w:line="259" w:lineRule="auto"/>
        <w:rPr>
          <w:rFonts w:ascii="Times New Roman" w:hAnsi="Times New Roman" w:cs="Times New Roman"/>
        </w:rPr>
      </w:pPr>
      <w:r w:rsidRPr="0B65EFC9">
        <w:rPr>
          <w:rFonts w:ascii="Times New Roman" w:hAnsi="Times New Roman" w:cs="Times New Roman"/>
        </w:rPr>
        <w:t xml:space="preserve">In response to RQ2, we found that students hold a diversity of beliefs about how LLMs impact their learning. The most common perspectives were A, B, and C. Why do we think that was? How does that relate to the literature? </w:t>
      </w:r>
    </w:p>
    <w:p w14:paraId="6EB3B277" w14:textId="0A08C132" w:rsidR="0DD24276" w:rsidRDefault="0DD24276" w:rsidP="350E565C">
      <w:pPr>
        <w:spacing w:line="259" w:lineRule="auto"/>
        <w:rPr>
          <w:rFonts w:ascii="Times New Roman" w:hAnsi="Times New Roman" w:cs="Times New Roman"/>
        </w:rPr>
      </w:pPr>
    </w:p>
    <w:p w14:paraId="53634781" w14:textId="5DABE367" w:rsidR="0FD6D0E6" w:rsidRDefault="7BEE6C4B" w:rsidP="7BEE6C4B">
      <w:pPr>
        <w:spacing w:line="259" w:lineRule="auto"/>
        <w:rPr>
          <w:rFonts w:ascii="Times New Roman" w:hAnsi="Times New Roman" w:cs="Times New Roman"/>
        </w:rPr>
      </w:pPr>
      <w:r w:rsidRPr="7BEE6C4B">
        <w:rPr>
          <w:rFonts w:ascii="Times New Roman" w:hAnsi="Times New Roman" w:cs="Times New Roman"/>
        </w:rPr>
        <w:t xml:space="preserve">One group credited LLMs with improving accessibility of knowledge, another group credited LLMs with improving accessibility of solution, and yet another group expressed their concerns of knowledge retention when using LLMs. Two-thirds of the interviewees believed that gaining value from LLM usage is highly dependent on their relevant prerequisite knowledge. Just under one-half of the interviewees attributed their decreasing number of interactions with instructors and teaching assistants to the self-sufficient nature of LLMs. One-third of interviewees made mention of their concerns about becoming too reliant on LLMs to complete their engineering work. These findings reaffirm the background literature’s mention of challenges related to LLM usage in academia like over-reliance and generated content bias </w:t>
      </w:r>
      <w:r w:rsidR="0FD6D0E6" w:rsidRPr="7BEE6C4B">
        <w:rPr>
          <w:rFonts w:ascii="Times New Roman" w:hAnsi="Times New Roman" w:cs="Times New Roman"/>
        </w:rPr>
        <w:fldChar w:fldCharType="begin"/>
      </w:r>
      <w:r w:rsidR="00625C79">
        <w:rPr>
          <w:rFonts w:ascii="Times New Roman" w:hAnsi="Times New Roman" w:cs="Times New Roman"/>
        </w:rPr>
        <w:instrText xml:space="preserve"> ADDIN ZOTERO_ITEM CSL_CITATION {"citationID":"OMkVhbZy","properties":{"formattedCitation":"[13]","plainCitation":"[13]","noteIndex":0},"citationItems":[{"id":24,"uris":["http://zotero.org/groups/5216325/items/TD9RKLLA"],"itemData":{"id":24,"type":"article","abstract":"Computing educators face significant challenges in providing timely support to students, especially in large class settings. Large language models (LLMs) have emerged recently and show great promise for providing on-demand help at a large scale, but there are concerns that students may over-rely on the outputs produced by these models. In this paper, we introduce CodeHelp, a novel LLM-powered tool designed with guardrails to provide on-demand assistance to programming students without directly revealing solutions. We detail the design of the tool, which incorporates a number of useful features for instructors, and elaborate on the pipeline of prompting strategies we use to ensure generated outputs are suitable for students. To evaluate CodeHelp, we deployed it in a first-year computer and data science course with 52 students and collected student interactions over a 12-week period. We examine students’ usage patterns and perceptions of the tool, and we report reflections from the course instructor and a series of recommendations for classroom use. Our findings suggest that CodeHelp is well-received by students who especially value its availability and help with resolving errors, and that for instructors it is easy to deploy and complements, rather than replaces, the support that they provide to students.","language":"en","note":"arXiv:2308.06921 [cs]","number":"arXiv:2308.06921","publisher":"arXiv","source":"arXiv.org","title":"CodeHelp: Using Large Language Models with Guardrails for Scalable Support in Programming Classes","title-short":"CodeHelp","URL":"http://arxiv.org/abs/2308.06921","author":[{"family":"Liffiton","given":"Mark"},{"family":"Sheese","given":"Brad"},{"family":"Savelka","given":"Jaromir"},{"family":"Denny","given":"Paul"}],"accessed":{"date-parts":[["2023",10,3]]},"issued":{"date-parts":[["2023",8,13]]}}}],"schema":"https://github.com/citation-style-language/schema/raw/master/csl-citation.json"} </w:instrText>
      </w:r>
      <w:r w:rsidR="0FD6D0E6" w:rsidRPr="7BEE6C4B">
        <w:rPr>
          <w:rFonts w:ascii="Times New Roman" w:hAnsi="Times New Roman" w:cs="Times New Roman"/>
        </w:rPr>
        <w:fldChar w:fldCharType="separate"/>
      </w:r>
      <w:r w:rsidR="00625C79">
        <w:rPr>
          <w:rFonts w:ascii="Times New Roman" w:hAnsi="Times New Roman" w:cs="Times New Roman"/>
          <w:noProof/>
        </w:rPr>
        <w:t>[13]</w:t>
      </w:r>
      <w:r w:rsidR="0FD6D0E6" w:rsidRPr="7BEE6C4B">
        <w:rPr>
          <w:rFonts w:ascii="Times New Roman" w:hAnsi="Times New Roman" w:cs="Times New Roman"/>
        </w:rPr>
        <w:fldChar w:fldCharType="end"/>
      </w:r>
      <w:r w:rsidRPr="7BEE6C4B">
        <w:rPr>
          <w:rFonts w:ascii="Times New Roman" w:hAnsi="Times New Roman" w:cs="Times New Roman"/>
        </w:rPr>
        <w:t xml:space="preserve">. However, they present new educational challenges not outlined in previous literature, namely the issue of feeling the need to have prerequisite knowledge before interacting with LLMs. </w:t>
      </w:r>
    </w:p>
    <w:p w14:paraId="66782A9F" w14:textId="74B80BF3" w:rsidR="7BEE6C4B" w:rsidRDefault="7BEE6C4B" w:rsidP="7BEE6C4B">
      <w:pPr>
        <w:spacing w:line="259" w:lineRule="auto"/>
        <w:rPr>
          <w:rFonts w:ascii="Times New Roman" w:hAnsi="Times New Roman" w:cs="Times New Roman"/>
        </w:rPr>
      </w:pPr>
    </w:p>
    <w:p w14:paraId="3611D6AA" w14:textId="214D4A4E" w:rsidR="0DD24276" w:rsidRDefault="350E565C" w:rsidP="6C0701D8">
      <w:pPr>
        <w:spacing w:line="259" w:lineRule="auto"/>
        <w:jc w:val="center"/>
        <w:rPr>
          <w:rFonts w:ascii="Times New Roman" w:eastAsia="Times New Roman" w:hAnsi="Times New Roman" w:cs="Times New Roman"/>
          <w:b/>
          <w:bCs/>
        </w:rPr>
      </w:pPr>
      <w:r w:rsidRPr="350E565C">
        <w:rPr>
          <w:rFonts w:ascii="Times New Roman" w:eastAsia="Times New Roman" w:hAnsi="Times New Roman" w:cs="Times New Roman"/>
          <w:b/>
          <w:bCs/>
        </w:rPr>
        <w:t>Limitations</w:t>
      </w:r>
    </w:p>
    <w:p w14:paraId="2113F910" w14:textId="39F89E24" w:rsidR="0DD24276" w:rsidRDefault="0DD24276" w:rsidP="0DD24276">
      <w:pPr>
        <w:spacing w:line="259" w:lineRule="auto"/>
        <w:rPr>
          <w:rFonts w:ascii="Times New Roman" w:hAnsi="Times New Roman" w:cs="Times New Roman"/>
        </w:rPr>
      </w:pPr>
    </w:p>
    <w:p w14:paraId="359723B5" w14:textId="6BA33488" w:rsidR="0DD24276" w:rsidRDefault="1F4331D9" w:rsidP="7FBC69AA">
      <w:pPr>
        <w:spacing w:line="259" w:lineRule="auto"/>
        <w:rPr>
          <w:rFonts w:ascii="Times New Roman" w:hAnsi="Times New Roman" w:cs="Times New Roman"/>
        </w:rPr>
      </w:pPr>
      <w:r w:rsidRPr="1F4331D9">
        <w:rPr>
          <w:rFonts w:ascii="Times New Roman" w:hAnsi="Times New Roman" w:cs="Times New Roman"/>
        </w:rPr>
        <w:t>The findings of the qualitative studies are driven by the context in which the study takes place. Therefore, the findings from a qualitative study like ours are not generalizable but instead may be transferable based on the context. Educators should take this into consideration when assessing the potential to employ a similar LLM policy in their classrooms. As our study was conducted with a specific group of upper-level male students in the ECE department at a large midwestern research university, the results of our study cannot be directly transferable or applicable to students that did not participate in the study or did not have similar backgrounds.</w:t>
      </w:r>
    </w:p>
    <w:p w14:paraId="66AC0154" w14:textId="56F0CFF7" w:rsidR="0DD24276" w:rsidRDefault="7C2C05BE" w:rsidP="7FBC69AA">
      <w:pPr>
        <w:spacing w:line="259" w:lineRule="auto"/>
        <w:rPr>
          <w:rFonts w:ascii="Times New Roman" w:hAnsi="Times New Roman" w:cs="Times New Roman"/>
        </w:rPr>
      </w:pPr>
      <w:r w:rsidRPr="7C2C05BE">
        <w:rPr>
          <w:rFonts w:ascii="Times New Roman" w:hAnsi="Times New Roman" w:cs="Times New Roman"/>
        </w:rPr>
        <w:t xml:space="preserve">Another limitation of our study is the lack of gender and academic diversity. All the students in our study were male computer engineering students and hence, our findings are limited to perspectives of upper level male ECE students in a large midwestern research university. Having a diverse demographic distribution for our study will help capture variety of student perspectives while using LLM’s. Further, we intend on re-examining our participant recruitment strategy to develop an approach that promotes more diversity. Finally, given that this is a qualitative study which requires researcher to immerse themselves during and after data collection and analysis, the researchers prior experience and knowledge about LLM’s could have a small influence on the study. To counter this limitation, the researchers frequently took memos and notes of their ideas and perception during the data collection and analysis phases.  </w:t>
      </w:r>
    </w:p>
    <w:p w14:paraId="5A360AA7" w14:textId="6FE3A142" w:rsidR="0DD24276" w:rsidRDefault="0DD24276" w:rsidP="0DD24276">
      <w:pPr>
        <w:spacing w:line="259" w:lineRule="auto"/>
        <w:rPr>
          <w:rFonts w:ascii="Times New Roman" w:hAnsi="Times New Roman" w:cs="Times New Roman"/>
        </w:rPr>
      </w:pPr>
    </w:p>
    <w:p w14:paraId="12640BB0" w14:textId="32A1A1F5" w:rsidR="65910338" w:rsidRDefault="350E565C" w:rsidP="6C0701D8">
      <w:pPr>
        <w:spacing w:line="259" w:lineRule="auto"/>
        <w:jc w:val="center"/>
        <w:rPr>
          <w:rFonts w:ascii="Times New Roman" w:eastAsia="Times New Roman" w:hAnsi="Times New Roman" w:cs="Times New Roman"/>
          <w:b/>
          <w:bCs/>
        </w:rPr>
      </w:pPr>
      <w:r w:rsidRPr="350E565C">
        <w:rPr>
          <w:rFonts w:ascii="Times New Roman" w:eastAsia="Times New Roman" w:hAnsi="Times New Roman" w:cs="Times New Roman"/>
          <w:b/>
          <w:bCs/>
        </w:rPr>
        <w:t>Future Work</w:t>
      </w:r>
    </w:p>
    <w:p w14:paraId="296B44F2" w14:textId="1E32D454" w:rsidR="48FD1600" w:rsidRDefault="48FD1600" w:rsidP="48FD1600">
      <w:pPr>
        <w:spacing w:line="259" w:lineRule="auto"/>
        <w:rPr>
          <w:rFonts w:ascii="Times New Roman" w:hAnsi="Times New Roman" w:cs="Times New Roman"/>
        </w:rPr>
      </w:pPr>
    </w:p>
    <w:p w14:paraId="40C19054" w14:textId="4CD75297" w:rsidR="350E565C" w:rsidRDefault="6CD1AF57" w:rsidP="1F4331D9">
      <w:pPr>
        <w:spacing w:line="259" w:lineRule="auto"/>
        <w:rPr>
          <w:rFonts w:ascii="Times New Roman" w:hAnsi="Times New Roman" w:cs="Times New Roman"/>
        </w:rPr>
      </w:pPr>
      <w:r w:rsidRPr="6CD1AF57">
        <w:rPr>
          <w:rFonts w:ascii="Times New Roman" w:hAnsi="Times New Roman" w:cs="Times New Roman"/>
        </w:rPr>
        <w:t>Exploratory studies such as ours are intended to characterize a phenomenon to identify opportunities for further study. One opportunity is to study how LLM’s influence the learning abilities of students who use them for their coursework. As our study was situated in an upper-level software engineering course, it helped us understand the perspectives that junior- and senior-level ECE students had on using LLMs. Although these students had prior experience in software development through the course prerequisites, our results highlight those students felt over-reliant on using LLM’s in their coursework. A few students suggested that this over-reliance on LLM’s could be detrimental as it can impact their learning abilities of required SWE skills if introduced too early in the curriculum. Therefore, in our future work we aim to investigate how usage of LLM’s influence the learning of students earlier in the curriculum, at the freshman and sophomore levels. Students will use LLMs regardless of policy, so we would like to understand how LLMs can be safely integrated into lower-level courses without hurting the learning outcomes of students new to programming. For example, one of our research team members shared some of the interview data with their freshman-level class this semester, with the hopes that hearing accounts from senior students about the dangers of misusing LLMs. Finally, we believe many such similar investigations across different contexts (</w:t>
      </w:r>
      <w:proofErr w:type="spellStart"/>
      <w:proofErr w:type="gramStart"/>
      <w:r w:rsidRPr="6CD1AF57">
        <w:rPr>
          <w:rFonts w:ascii="Times New Roman" w:hAnsi="Times New Roman" w:cs="Times New Roman"/>
        </w:rPr>
        <w:t>e.g</w:t>
      </w:r>
      <w:proofErr w:type="spellEnd"/>
      <w:r w:rsidRPr="6CD1AF57">
        <w:rPr>
          <w:rFonts w:ascii="Times New Roman" w:hAnsi="Times New Roman" w:cs="Times New Roman"/>
        </w:rPr>
        <w:t>,.</w:t>
      </w:r>
      <w:proofErr w:type="gramEnd"/>
      <w:r w:rsidRPr="6CD1AF57">
        <w:rPr>
          <w:rFonts w:ascii="Times New Roman" w:hAnsi="Times New Roman" w:cs="Times New Roman"/>
        </w:rPr>
        <w:t xml:space="preserve"> university type, class size, student demographic variations) are necessary to understand the right time to introduce LLM’s in computer engineering curricula because LLMs when used effectively appear to have the potential to foster better learning outcomes.</w:t>
      </w:r>
    </w:p>
    <w:p w14:paraId="7FB166EA" w14:textId="0AF9783D" w:rsidR="6CD1AF57" w:rsidRDefault="6CD1AF57" w:rsidP="6CD1AF57">
      <w:pPr>
        <w:spacing w:line="259" w:lineRule="auto"/>
        <w:rPr>
          <w:rFonts w:ascii="Times New Roman" w:hAnsi="Times New Roman" w:cs="Times New Roman"/>
        </w:rPr>
      </w:pPr>
    </w:p>
    <w:p w14:paraId="7F9E3D66" w14:textId="51136451" w:rsidR="350E565C" w:rsidRDefault="6CD1AF57" w:rsidP="1F4331D9">
      <w:pPr>
        <w:spacing w:line="259" w:lineRule="auto"/>
        <w:rPr>
          <w:rFonts w:ascii="Times New Roman" w:hAnsi="Times New Roman" w:cs="Times New Roman"/>
        </w:rPr>
      </w:pPr>
      <w:r w:rsidRPr="6CD1AF57">
        <w:rPr>
          <w:rFonts w:ascii="Times New Roman" w:hAnsi="Times New Roman" w:cs="Times New Roman"/>
        </w:rPr>
        <w:t xml:space="preserve">Lastly, we see opportunity in studying student interactions with LLM’s like </w:t>
      </w:r>
      <w:proofErr w:type="spellStart"/>
      <w:r w:rsidRPr="6CD1AF57">
        <w:rPr>
          <w:rFonts w:ascii="Times New Roman" w:hAnsi="Times New Roman" w:cs="Times New Roman"/>
        </w:rPr>
        <w:t>ChatGPT</w:t>
      </w:r>
      <w:proofErr w:type="spellEnd"/>
      <w:r w:rsidRPr="6CD1AF57">
        <w:rPr>
          <w:rFonts w:ascii="Times New Roman" w:hAnsi="Times New Roman" w:cs="Times New Roman"/>
        </w:rPr>
        <w:t xml:space="preserve"> as a source of feedback for a course. Prior studies have looked at the conversations that software engineers have with </w:t>
      </w:r>
      <w:proofErr w:type="spellStart"/>
      <w:r w:rsidRPr="6CD1AF57">
        <w:rPr>
          <w:rFonts w:ascii="Times New Roman" w:hAnsi="Times New Roman" w:cs="Times New Roman"/>
        </w:rPr>
        <w:t>ChatGPT</w:t>
      </w:r>
      <w:proofErr w:type="spellEnd"/>
      <w:r w:rsidRPr="6CD1AF57">
        <w:rPr>
          <w:rFonts w:ascii="Times New Roman" w:hAnsi="Times New Roman" w:cs="Times New Roman"/>
        </w:rPr>
        <w:t xml:space="preserve"> </w:t>
      </w:r>
      <w:r w:rsidR="00273CF2">
        <w:rPr>
          <w:rFonts w:ascii="Times New Roman" w:hAnsi="Times New Roman" w:cs="Times New Roman"/>
        </w:rPr>
        <w:t xml:space="preserve"> </w:t>
      </w:r>
      <w:r w:rsidR="00273CF2">
        <w:rPr>
          <w:rFonts w:ascii="Times New Roman" w:hAnsi="Times New Roman" w:cs="Times New Roman"/>
        </w:rPr>
        <w:fldChar w:fldCharType="begin"/>
      </w:r>
      <w:r w:rsidR="00273CF2">
        <w:rPr>
          <w:rFonts w:ascii="Times New Roman" w:hAnsi="Times New Roman" w:cs="Times New Roman"/>
        </w:rPr>
        <w:instrText xml:space="preserve"> ADDIN ZOTERO_ITEM CSL_CITATION {"citationID":"TMjS3A2z","properties":{"formattedCitation":"[38]","plainCitation":"[38]","noteIndex":0},"citationItems":[{"id":2772,"uris":["http://zotero.org/groups/5216325/items/UNGUYGQJ"],"itemData":{"id":2772,"type":"article","abstract":"The emergence of large language models (LLMs) such as ChatGPT has disrupted the landscape of software development. Many studies are investigating the quality of responses generated by ChatGPT, the efficacy of various prompting techniques, and its comparative performance in programming contests, to name a few examples. Yet, we know very little about how ChatGPT is actually used by software developers. What questions do developers present to ChatGPT? What are the dynamics of these interactions? What is the backdrop against which these conversations are held, and how do the conversations feedback into the artifacts of their work? To close this gap, we introduce DevGPT, a curated dataset which encompasses 17,913 prompts and ChatGPT's responses including 11,751 code snippets, coupled with the corresponding software development artifacts -- ranging from source code, commits, issues, pull requests, to discussions and Hacker News threads -- to enable the analysis of the context and implications of these developer interactions with ChatGPT.","DOI":"10.48550/arXiv.2309.03914","note":"arXiv:2309.03914 [cs]","number":"arXiv:2309.03914","publisher":"arXiv","source":"arXiv.org","title":"DevGPT: Studying Developer-ChatGPT Conversations","title-short":"DevGPT","URL":"http://arxiv.org/abs/2309.03914","author":[{"family":"Xiao","given":"Tao"},{"family":"Treude","given":"Christoph"},{"family":"Hata","given":"Hideaki"},{"family":"Matsumoto","given":"Kenichi"}],"accessed":{"date-parts":[["2024",2,8]]},"issued":{"date-parts":[["2023",8,31]]}}}],"schema":"https://github.com/citation-style-language/schema/raw/master/csl-citation.json"} </w:instrText>
      </w:r>
      <w:r w:rsidR="00273CF2">
        <w:rPr>
          <w:rFonts w:ascii="Times New Roman" w:hAnsi="Times New Roman" w:cs="Times New Roman"/>
        </w:rPr>
        <w:fldChar w:fldCharType="separate"/>
      </w:r>
      <w:r w:rsidR="00273CF2">
        <w:rPr>
          <w:rFonts w:ascii="Times New Roman" w:hAnsi="Times New Roman" w:cs="Times New Roman"/>
          <w:noProof/>
        </w:rPr>
        <w:t>[38]</w:t>
      </w:r>
      <w:r w:rsidR="00273CF2">
        <w:rPr>
          <w:rFonts w:ascii="Times New Roman" w:hAnsi="Times New Roman" w:cs="Times New Roman"/>
        </w:rPr>
        <w:fldChar w:fldCharType="end"/>
      </w:r>
      <w:r w:rsidRPr="6CD1AF57">
        <w:rPr>
          <w:rFonts w:ascii="Times New Roman" w:hAnsi="Times New Roman" w:cs="Times New Roman"/>
        </w:rPr>
        <w:t xml:space="preserve"> and provided feedback on the behaviors and needs of practitioners. Similar studies can be conducted in educational contexts with students to uncover how student interactions with LLM’s influence quality of students work product like assignments, projects, learning outcomes, etc. To effect this, a university would need a custom LLM (or a custom interface to a commercial LLM) that would anonymize, track, and summarize student queries to help instructors understand opportunities for improvement.</w:t>
      </w:r>
    </w:p>
    <w:p w14:paraId="52063E02" w14:textId="538DC638" w:rsidR="350E565C" w:rsidRDefault="350E565C" w:rsidP="350E565C">
      <w:pPr>
        <w:spacing w:line="259" w:lineRule="auto"/>
        <w:rPr>
          <w:rFonts w:ascii="Times New Roman" w:hAnsi="Times New Roman" w:cs="Times New Roman"/>
        </w:rPr>
      </w:pPr>
    </w:p>
    <w:p w14:paraId="10A68320" w14:textId="2F80A42E" w:rsidR="65910338" w:rsidRDefault="350E565C" w:rsidP="6C0701D8">
      <w:pPr>
        <w:spacing w:line="259" w:lineRule="auto"/>
        <w:jc w:val="center"/>
        <w:rPr>
          <w:rFonts w:ascii="Times New Roman" w:eastAsia="Times New Roman" w:hAnsi="Times New Roman" w:cs="Times New Roman"/>
          <w:b/>
          <w:bCs/>
        </w:rPr>
      </w:pPr>
      <w:r w:rsidRPr="350E565C">
        <w:rPr>
          <w:rFonts w:ascii="Times New Roman" w:eastAsia="Times New Roman" w:hAnsi="Times New Roman" w:cs="Times New Roman"/>
          <w:b/>
          <w:bCs/>
        </w:rPr>
        <w:t>Conclusion</w:t>
      </w:r>
    </w:p>
    <w:p w14:paraId="1346BF14" w14:textId="3D67306E" w:rsidR="65910338" w:rsidRDefault="65910338" w:rsidP="0DD24276">
      <w:pPr>
        <w:spacing w:line="259" w:lineRule="auto"/>
        <w:jc w:val="center"/>
        <w:rPr>
          <w:rFonts w:ascii="Times New Roman" w:eastAsia="Times New Roman" w:hAnsi="Times New Roman" w:cs="Times New Roman"/>
          <w:b/>
          <w:bCs/>
        </w:rPr>
      </w:pPr>
    </w:p>
    <w:p w14:paraId="25A283BF" w14:textId="3173237D" w:rsidR="7A9B725E" w:rsidRDefault="32802BC8" w:rsidP="7A9B725E">
      <w:pPr>
        <w:spacing w:line="259" w:lineRule="auto"/>
        <w:rPr>
          <w:rFonts w:ascii="Times New Roman" w:eastAsia="Times New Roman" w:hAnsi="Times New Roman" w:cs="Times New Roman"/>
        </w:rPr>
      </w:pPr>
      <w:r w:rsidRPr="32802BC8">
        <w:rPr>
          <w:rFonts w:ascii="Times New Roman" w:eastAsia="Times New Roman" w:hAnsi="Times New Roman" w:cs="Times New Roman"/>
        </w:rPr>
        <w:t>In this paper, we reported the results of the first study on upper-level computing students using LLMs in a semester-long project. To conduct this exploratory study, we collected interview data on LLM-related experiences and perceptions from students enrolled in an upper-level software engineering course. We analyzed this interview data using thematic analysis approach to understand (1) how students used LLM applications when unrestricted by course policies and (2) uncover how students perceive the effects of LLM usage on their learning outcomes. Our findings reveal that students used LLMs to assist with technical (e.g., coding) and logistical (e.g., project management) aspects of their projects. Additionally, our study found that students perceived LLMs to greatly aid in their abilities to locate knowledge, create solutions, and work independently. However, students also reported to be concerned with developing an overdependence on LLMs thereby weakening their ability to retain knowledge. Our findings on the usage of LLMs in the software engineering landscape can help educators explore the role of this emerging technology in their respective academic settings.</w:t>
      </w:r>
    </w:p>
    <w:p w14:paraId="279EFCD6" w14:textId="59BB3C85" w:rsidR="41395011" w:rsidRDefault="41395011" w:rsidP="41395011">
      <w:pPr>
        <w:spacing w:line="259" w:lineRule="auto"/>
        <w:rPr>
          <w:rFonts w:ascii="Times New Roman" w:eastAsia="Times New Roman" w:hAnsi="Times New Roman" w:cs="Times New Roman"/>
        </w:rPr>
      </w:pPr>
    </w:p>
    <w:p w14:paraId="36D9E9BB" w14:textId="4F393C07" w:rsidR="00C473DA" w:rsidRDefault="00C473DA" w:rsidP="00C473DA">
      <w:pPr>
        <w:spacing w:line="259" w:lineRule="auto"/>
        <w:jc w:val="center"/>
        <w:rPr>
          <w:rFonts w:ascii="Times New Roman" w:eastAsia="Times New Roman" w:hAnsi="Times New Roman" w:cs="Times New Roman"/>
          <w:b/>
          <w:bCs/>
        </w:rPr>
      </w:pPr>
      <w:r>
        <w:rPr>
          <w:rFonts w:ascii="Times New Roman" w:eastAsia="Times New Roman" w:hAnsi="Times New Roman" w:cs="Times New Roman"/>
          <w:b/>
          <w:bCs/>
        </w:rPr>
        <w:t>Acknowledgments</w:t>
      </w:r>
    </w:p>
    <w:p w14:paraId="4711EC7C" w14:textId="77777777" w:rsidR="00C473DA" w:rsidRDefault="00C473DA">
      <w:pPr>
        <w:rPr>
          <w:rFonts w:ascii="Times New Roman" w:eastAsia="Times New Roman" w:hAnsi="Times New Roman" w:cs="Times New Roman"/>
        </w:rPr>
      </w:pPr>
    </w:p>
    <w:p w14:paraId="6E29A493" w14:textId="06AF6BF9" w:rsidR="34BA8989" w:rsidRDefault="00C473DA">
      <w:r>
        <w:rPr>
          <w:rFonts w:ascii="Times New Roman" w:eastAsia="Times New Roman" w:hAnsi="Times New Roman" w:cs="Times New Roman"/>
        </w:rPr>
        <w:t xml:space="preserve">We thank S. Sinha for providing figures for </w:t>
      </w:r>
      <w:proofErr w:type="spellStart"/>
      <w:r>
        <w:rPr>
          <w:rFonts w:ascii="Times New Roman" w:eastAsia="Times New Roman" w:hAnsi="Times New Roman" w:cs="Times New Roman"/>
        </w:rPr>
        <w:t>ChatGPT</w:t>
      </w:r>
      <w:proofErr w:type="spellEnd"/>
      <w:r>
        <w:rPr>
          <w:rFonts w:ascii="Times New Roman" w:eastAsia="Times New Roman" w:hAnsi="Times New Roman" w:cs="Times New Roman"/>
        </w:rPr>
        <w:t xml:space="preserve"> and GitHub </w:t>
      </w:r>
      <w:proofErr w:type="spellStart"/>
      <w:r>
        <w:rPr>
          <w:rFonts w:ascii="Times New Roman" w:eastAsia="Times New Roman" w:hAnsi="Times New Roman" w:cs="Times New Roman"/>
        </w:rPr>
        <w:t>CoPilot</w:t>
      </w:r>
      <w:proofErr w:type="spellEnd"/>
      <w:r>
        <w:rPr>
          <w:rFonts w:ascii="Times New Roman" w:eastAsia="Times New Roman" w:hAnsi="Times New Roman" w:cs="Times New Roman"/>
        </w:rPr>
        <w:t xml:space="preserve">. We thank P. </w:t>
      </w:r>
      <w:proofErr w:type="spellStart"/>
      <w:r>
        <w:rPr>
          <w:rFonts w:ascii="Times New Roman" w:eastAsia="Times New Roman" w:hAnsi="Times New Roman" w:cs="Times New Roman"/>
        </w:rPr>
        <w:t>Jajal</w:t>
      </w:r>
      <w:proofErr w:type="spellEnd"/>
      <w:r>
        <w:rPr>
          <w:rFonts w:ascii="Times New Roman" w:eastAsia="Times New Roman" w:hAnsi="Times New Roman" w:cs="Times New Roman"/>
        </w:rPr>
        <w:t xml:space="preserve"> for his assistance in </w:t>
      </w:r>
      <w:r w:rsidR="009B6242">
        <w:rPr>
          <w:rFonts w:ascii="Times New Roman" w:eastAsia="Times New Roman" w:hAnsi="Times New Roman" w:cs="Times New Roman"/>
        </w:rPr>
        <w:t>describing modern Large Language Models</w:t>
      </w:r>
      <w:r>
        <w:rPr>
          <w:rFonts w:ascii="Times New Roman" w:eastAsia="Times New Roman" w:hAnsi="Times New Roman" w:cs="Times New Roman"/>
        </w:rPr>
        <w:t>. We thank the students in ECE 461 for their cooperation.</w:t>
      </w:r>
      <w:r w:rsidR="009B6242">
        <w:rPr>
          <w:rFonts w:ascii="Times New Roman" w:eastAsia="Times New Roman" w:hAnsi="Times New Roman" w:cs="Times New Roman"/>
        </w:rPr>
        <w:t xml:space="preserve"> </w:t>
      </w:r>
      <w:r w:rsidR="00BD76ED">
        <w:rPr>
          <w:rFonts w:ascii="Times New Roman" w:eastAsia="Times New Roman" w:hAnsi="Times New Roman" w:cs="Times New Roman"/>
        </w:rPr>
        <w:t>This work was funded by the Purdue Engineering Education Explorers Program and by an “AI in Teaching and Learning” grant from the Purdue Office of the Provost.</w:t>
      </w:r>
    </w:p>
    <w:p w14:paraId="7D73C272" w14:textId="273F1A1A" w:rsidR="1F4331D9" w:rsidRDefault="1F4331D9" w:rsidP="1F4331D9">
      <w:pPr>
        <w:spacing w:line="259" w:lineRule="auto"/>
        <w:rPr>
          <w:rFonts w:ascii="Times New Roman" w:hAnsi="Times New Roman" w:cs="Times New Roman"/>
        </w:rPr>
      </w:pPr>
    </w:p>
    <w:p w14:paraId="16B6ABC3" w14:textId="32F4C362" w:rsidR="1F4331D9" w:rsidRDefault="1F4331D9" w:rsidP="1F4331D9"/>
    <w:p w14:paraId="3C0BBD4B" w14:textId="0EC1BE72" w:rsidR="4549B7AF" w:rsidRDefault="4549B7AF">
      <w:r>
        <w:br w:type="page"/>
      </w:r>
    </w:p>
    <w:p w14:paraId="21E9CE21" w14:textId="5B9C3B76" w:rsidR="00E55932" w:rsidRDefault="65910338" w:rsidP="65910338">
      <w:pPr>
        <w:rPr>
          <w:rFonts w:ascii="Times New Roman" w:hAnsi="Times New Roman" w:cs="Times New Roman"/>
          <w:b/>
          <w:bCs/>
        </w:rPr>
      </w:pPr>
      <w:r w:rsidRPr="65910338">
        <w:rPr>
          <w:rFonts w:ascii="Times New Roman" w:hAnsi="Times New Roman" w:cs="Times New Roman"/>
          <w:b/>
          <w:bCs/>
        </w:rPr>
        <w:t>References</w:t>
      </w:r>
    </w:p>
    <w:p w14:paraId="5C67DDE6" w14:textId="77777777" w:rsidR="00273CF2" w:rsidRPr="00273CF2" w:rsidRDefault="00273CF2" w:rsidP="00273CF2">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73CF2">
        <w:rPr>
          <w:rFonts w:ascii="Times New Roman" w:hAnsi="Times New Roman" w:cs="Times New Roman"/>
        </w:rPr>
        <w:t>[1]</w:t>
      </w:r>
      <w:r w:rsidRPr="00273CF2">
        <w:rPr>
          <w:rFonts w:ascii="Times New Roman" w:hAnsi="Times New Roman" w:cs="Times New Roman"/>
        </w:rPr>
        <w:tab/>
        <w:t xml:space="preserve">W. X. Zhao </w:t>
      </w:r>
      <w:r w:rsidRPr="00273CF2">
        <w:rPr>
          <w:rFonts w:ascii="Times New Roman" w:hAnsi="Times New Roman" w:cs="Times New Roman"/>
          <w:i/>
          <w:iCs/>
        </w:rPr>
        <w:t>et al.</w:t>
      </w:r>
      <w:r w:rsidRPr="00273CF2">
        <w:rPr>
          <w:rFonts w:ascii="Times New Roman" w:hAnsi="Times New Roman" w:cs="Times New Roman"/>
        </w:rPr>
        <w:t>, “A Survey of Large Language Models.” arXiv, Nov. 24, 2023. doi: 10.48550/arXiv.2303.18223.</w:t>
      </w:r>
    </w:p>
    <w:p w14:paraId="17B8A7E2"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w:t>
      </w:r>
      <w:r w:rsidRPr="00273CF2">
        <w:rPr>
          <w:rFonts w:ascii="Times New Roman" w:hAnsi="Times New Roman" w:cs="Times New Roman"/>
        </w:rPr>
        <w:tab/>
        <w:t xml:space="preserve">S. Bubeck </w:t>
      </w:r>
      <w:r w:rsidRPr="00273CF2">
        <w:rPr>
          <w:rFonts w:ascii="Times New Roman" w:hAnsi="Times New Roman" w:cs="Times New Roman"/>
          <w:i/>
          <w:iCs/>
        </w:rPr>
        <w:t>et al.</w:t>
      </w:r>
      <w:r w:rsidRPr="00273CF2">
        <w:rPr>
          <w:rFonts w:ascii="Times New Roman" w:hAnsi="Times New Roman" w:cs="Times New Roman"/>
        </w:rPr>
        <w:t>, “Sparks of Artificial General Intelligence: Early experiments with GPT-4.” arXiv, Apr. 13, 2023. doi: 10.48550/arXiv.2303.12712.</w:t>
      </w:r>
    </w:p>
    <w:p w14:paraId="220D4F16"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w:t>
      </w:r>
      <w:r w:rsidRPr="00273CF2">
        <w:rPr>
          <w:rFonts w:ascii="Times New Roman" w:hAnsi="Times New Roman" w:cs="Times New Roman"/>
        </w:rPr>
        <w:tab/>
        <w:t>V. Keenan, “Early LLM-based Tools for Enterprise Information Workers Likely Provide Meaningful Boosts to Productivity,” Work Different with AI. Accessed: Feb. 08, 2024. [Online]. Available: https://workdifferentwithai.com/posts/early-llm-based-tools-for-enterprise</w:t>
      </w:r>
    </w:p>
    <w:p w14:paraId="739FCB7E"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4]</w:t>
      </w:r>
      <w:r w:rsidRPr="00273CF2">
        <w:rPr>
          <w:rFonts w:ascii="Times New Roman" w:hAnsi="Times New Roman" w:cs="Times New Roman"/>
        </w:rPr>
        <w:tab/>
        <w:t>“The Llama Ecosystem: Past, Present, and Future,” Meta AI. Accessed: Feb. 08, 2024. [Online]. Available: https://ai.meta.com/blog/llama-2-updates-connect-2023/</w:t>
      </w:r>
    </w:p>
    <w:p w14:paraId="544E8C12"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5]</w:t>
      </w:r>
      <w:r w:rsidRPr="00273CF2">
        <w:rPr>
          <w:rFonts w:ascii="Times New Roman" w:hAnsi="Times New Roman" w:cs="Times New Roman"/>
        </w:rPr>
        <w:tab/>
        <w:t xml:space="preserve">J. G. Meyer </w:t>
      </w:r>
      <w:r w:rsidRPr="00273CF2">
        <w:rPr>
          <w:rFonts w:ascii="Times New Roman" w:hAnsi="Times New Roman" w:cs="Times New Roman"/>
          <w:i/>
          <w:iCs/>
        </w:rPr>
        <w:t>et al.</w:t>
      </w:r>
      <w:r w:rsidRPr="00273CF2">
        <w:rPr>
          <w:rFonts w:ascii="Times New Roman" w:hAnsi="Times New Roman" w:cs="Times New Roman"/>
        </w:rPr>
        <w:t xml:space="preserve">, “ChatGPT and large language models in academia: opportunities and challenges,” </w:t>
      </w:r>
      <w:r w:rsidRPr="00273CF2">
        <w:rPr>
          <w:rFonts w:ascii="Times New Roman" w:hAnsi="Times New Roman" w:cs="Times New Roman"/>
          <w:i/>
          <w:iCs/>
        </w:rPr>
        <w:t>BioData Min.</w:t>
      </w:r>
      <w:r w:rsidRPr="00273CF2">
        <w:rPr>
          <w:rFonts w:ascii="Times New Roman" w:hAnsi="Times New Roman" w:cs="Times New Roman"/>
        </w:rPr>
        <w:t>, vol. 16, no. 1, p. 20, Jul. 2023, doi: 10.1186/s13040-023-00339-9.</w:t>
      </w:r>
    </w:p>
    <w:p w14:paraId="64606C92"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6]</w:t>
      </w:r>
      <w:r w:rsidRPr="00273CF2">
        <w:rPr>
          <w:rFonts w:ascii="Times New Roman" w:hAnsi="Times New Roman" w:cs="Times New Roman"/>
        </w:rPr>
        <w:tab/>
        <w:t xml:space="preserve">S. MacNeil, A. Tran, D. Mogil, S. Bernstein, E. Ross, and Z. Huang, “Generating Diverse Code Explanations using the GPT-3 Large Language Model,” in </w:t>
      </w:r>
      <w:r w:rsidRPr="00273CF2">
        <w:rPr>
          <w:rFonts w:ascii="Times New Roman" w:hAnsi="Times New Roman" w:cs="Times New Roman"/>
          <w:i/>
          <w:iCs/>
        </w:rPr>
        <w:t>Proceedings of the 2022 ACM Conference on International Computing Education Research - Volume 2</w:t>
      </w:r>
      <w:r w:rsidRPr="00273CF2">
        <w:rPr>
          <w:rFonts w:ascii="Times New Roman" w:hAnsi="Times New Roman" w:cs="Times New Roman"/>
        </w:rPr>
        <w:t>, in ICER ’22, vol. 2. New York, NY, USA: Association for Computing Machinery, Aug. 2022, pp. 37–39. doi: 10.1145/3501709.3544280.</w:t>
      </w:r>
    </w:p>
    <w:p w14:paraId="62321BAB"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7]</w:t>
      </w:r>
      <w:r w:rsidRPr="00273CF2">
        <w:rPr>
          <w:rFonts w:ascii="Times New Roman" w:hAnsi="Times New Roman" w:cs="Times New Roman"/>
        </w:rPr>
        <w:tab/>
        <w:t xml:space="preserve">E. Kasneci </w:t>
      </w:r>
      <w:r w:rsidRPr="00273CF2">
        <w:rPr>
          <w:rFonts w:ascii="Times New Roman" w:hAnsi="Times New Roman" w:cs="Times New Roman"/>
          <w:i/>
          <w:iCs/>
        </w:rPr>
        <w:t>et al.</w:t>
      </w:r>
      <w:r w:rsidRPr="00273CF2">
        <w:rPr>
          <w:rFonts w:ascii="Times New Roman" w:hAnsi="Times New Roman" w:cs="Times New Roman"/>
        </w:rPr>
        <w:t xml:space="preserve">, “ChatGPT for good? On opportunities and challenges of large language models for education,” </w:t>
      </w:r>
      <w:r w:rsidRPr="00273CF2">
        <w:rPr>
          <w:rFonts w:ascii="Times New Roman" w:hAnsi="Times New Roman" w:cs="Times New Roman"/>
          <w:i/>
          <w:iCs/>
        </w:rPr>
        <w:t>Learn. Individ. Differ.</w:t>
      </w:r>
      <w:r w:rsidRPr="00273CF2">
        <w:rPr>
          <w:rFonts w:ascii="Times New Roman" w:hAnsi="Times New Roman" w:cs="Times New Roman"/>
        </w:rPr>
        <w:t>, vol. 103, p. 102274, Apr. 2023, doi: 10.1016/j.lindif.2023.102274.</w:t>
      </w:r>
    </w:p>
    <w:p w14:paraId="375C47E9"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8]</w:t>
      </w:r>
      <w:r w:rsidRPr="00273CF2">
        <w:rPr>
          <w:rFonts w:ascii="Times New Roman" w:hAnsi="Times New Roman" w:cs="Times New Roman"/>
        </w:rPr>
        <w:tab/>
        <w:t xml:space="preserve">H. Gimpel </w:t>
      </w:r>
      <w:r w:rsidRPr="00273CF2">
        <w:rPr>
          <w:rFonts w:ascii="Times New Roman" w:hAnsi="Times New Roman" w:cs="Times New Roman"/>
          <w:i/>
          <w:iCs/>
        </w:rPr>
        <w:t>et al.</w:t>
      </w:r>
      <w:r w:rsidRPr="00273CF2">
        <w:rPr>
          <w:rFonts w:ascii="Times New Roman" w:hAnsi="Times New Roman" w:cs="Times New Roman"/>
        </w:rPr>
        <w:t>, “Unlocking the power of generative AI models and systems such as GPT-4 and ChatGPT for higher education: A guide for students and lecturers”.</w:t>
      </w:r>
    </w:p>
    <w:p w14:paraId="6A3F98D9"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9]</w:t>
      </w:r>
      <w:r w:rsidRPr="00273CF2">
        <w:rPr>
          <w:rFonts w:ascii="Times New Roman" w:hAnsi="Times New Roman" w:cs="Times New Roman"/>
        </w:rPr>
        <w:tab/>
        <w:t xml:space="preserve">K. de Fine Licht, “Integrating Large Language Models into Higher Education: Guidelines for Effective Implementation,” </w:t>
      </w:r>
      <w:r w:rsidRPr="00273CF2">
        <w:rPr>
          <w:rFonts w:ascii="Times New Roman" w:hAnsi="Times New Roman" w:cs="Times New Roman"/>
          <w:i/>
          <w:iCs/>
        </w:rPr>
        <w:t>Comput. Sci. Math. Forum</w:t>
      </w:r>
      <w:r w:rsidRPr="00273CF2">
        <w:rPr>
          <w:rFonts w:ascii="Times New Roman" w:hAnsi="Times New Roman" w:cs="Times New Roman"/>
        </w:rPr>
        <w:t>, vol. 8, no. 1, Art. no. 1, 2023, doi: 10.3390/cmsf2023008065.</w:t>
      </w:r>
    </w:p>
    <w:p w14:paraId="24D7A98E"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0]</w:t>
      </w:r>
      <w:r w:rsidRPr="00273CF2">
        <w:rPr>
          <w:rFonts w:ascii="Times New Roman" w:hAnsi="Times New Roman" w:cs="Times New Roman"/>
        </w:rPr>
        <w:tab/>
        <w:t xml:space="preserve">J. Rudolph, S. Tan, and S. Tan, “ChatGPT: Bullshit spewer or the end of traditional assessments in higher education?,” </w:t>
      </w:r>
      <w:r w:rsidRPr="00273CF2">
        <w:rPr>
          <w:rFonts w:ascii="Times New Roman" w:hAnsi="Times New Roman" w:cs="Times New Roman"/>
          <w:i/>
          <w:iCs/>
        </w:rPr>
        <w:t>J. Appl. Learn. Teach.</w:t>
      </w:r>
      <w:r w:rsidRPr="00273CF2">
        <w:rPr>
          <w:rFonts w:ascii="Times New Roman" w:hAnsi="Times New Roman" w:cs="Times New Roman"/>
        </w:rPr>
        <w:t>, vol. 6, no. 1, Art. no. 1, Jan. 2023, doi: 10.37074/jalt.2023.6.1.9.</w:t>
      </w:r>
    </w:p>
    <w:p w14:paraId="00907592"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1]</w:t>
      </w:r>
      <w:r w:rsidRPr="00273CF2">
        <w:rPr>
          <w:rFonts w:ascii="Times New Roman" w:hAnsi="Times New Roman" w:cs="Times New Roman"/>
        </w:rPr>
        <w:tab/>
        <w:t xml:space="preserve">B. Puryear and G. Sprint, “Github copilot in the classroom: learning to code with AI assistance,” </w:t>
      </w:r>
      <w:r w:rsidRPr="00273CF2">
        <w:rPr>
          <w:rFonts w:ascii="Times New Roman" w:hAnsi="Times New Roman" w:cs="Times New Roman"/>
          <w:i/>
          <w:iCs/>
        </w:rPr>
        <w:t>J. Comput. Sci. Coll.</w:t>
      </w:r>
      <w:r w:rsidRPr="00273CF2">
        <w:rPr>
          <w:rFonts w:ascii="Times New Roman" w:hAnsi="Times New Roman" w:cs="Times New Roman"/>
        </w:rPr>
        <w:t>, vol. 38, no. 1, pp. 37–47, Nov. 2022.</w:t>
      </w:r>
    </w:p>
    <w:p w14:paraId="40FB125E"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2]</w:t>
      </w:r>
      <w:r w:rsidRPr="00273CF2">
        <w:rPr>
          <w:rFonts w:ascii="Times New Roman" w:hAnsi="Times New Roman" w:cs="Times New Roman"/>
        </w:rPr>
        <w:tab/>
        <w:t xml:space="preserve">T. T. A. Ngo, “The Perception by University Students of the Use of ChatGPT in Education,” </w:t>
      </w:r>
      <w:r w:rsidRPr="00273CF2">
        <w:rPr>
          <w:rFonts w:ascii="Times New Roman" w:hAnsi="Times New Roman" w:cs="Times New Roman"/>
          <w:i/>
          <w:iCs/>
        </w:rPr>
        <w:t>Int. J. Emerg. Technol. Learn. IJET</w:t>
      </w:r>
      <w:r w:rsidRPr="00273CF2">
        <w:rPr>
          <w:rFonts w:ascii="Times New Roman" w:hAnsi="Times New Roman" w:cs="Times New Roman"/>
        </w:rPr>
        <w:t>, vol. 18, no. 17, Art. no. 17, Sep. 2023, doi: 10.3991/ijet.v18i17.39019.</w:t>
      </w:r>
    </w:p>
    <w:p w14:paraId="7AFC800E"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3]</w:t>
      </w:r>
      <w:r w:rsidRPr="00273CF2">
        <w:rPr>
          <w:rFonts w:ascii="Times New Roman" w:hAnsi="Times New Roman" w:cs="Times New Roman"/>
        </w:rPr>
        <w:tab/>
        <w:t>M. Liffiton, B. Sheese, J. Savelka, and P. Denny, “CodeHelp: Using Large Language Models with Guardrails for Scalable Support in Programming Classes.” arXiv, Aug. 13, 2023. Accessed: Oct. 03, 2023. [Online]. Available: http://arxiv.org/abs/2308.06921</w:t>
      </w:r>
    </w:p>
    <w:p w14:paraId="43C99192"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4]</w:t>
      </w:r>
      <w:r w:rsidRPr="00273CF2">
        <w:rPr>
          <w:rFonts w:ascii="Times New Roman" w:hAnsi="Times New Roman" w:cs="Times New Roman"/>
        </w:rPr>
        <w:tab/>
        <w:t>“GitHub Copilot · Your AI pair programmer,” GitHub. Accessed: Jan. 28, 2024. [Online]. Available: https://github.com/features/copilot</w:t>
      </w:r>
    </w:p>
    <w:p w14:paraId="26E26AE1"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5]</w:t>
      </w:r>
      <w:r w:rsidRPr="00273CF2">
        <w:rPr>
          <w:rFonts w:ascii="Times New Roman" w:hAnsi="Times New Roman" w:cs="Times New Roman"/>
        </w:rPr>
        <w:tab/>
        <w:t>“ChatGPT.” Accessed: Feb. 08, 2024. [Online]. Available: https://chat.openai.com</w:t>
      </w:r>
    </w:p>
    <w:p w14:paraId="572AEF3C"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6]</w:t>
      </w:r>
      <w:r w:rsidRPr="00273CF2">
        <w:rPr>
          <w:rFonts w:ascii="Times New Roman" w:hAnsi="Times New Roman" w:cs="Times New Roman"/>
        </w:rPr>
        <w:tab/>
        <w:t xml:space="preserve">L. G. Michael, J. Donohue, J. C. Davis, D. Lee, and F. Servant, “Regexes are Hard: Decision-Making, Difficulties, and Risks in Programming Regular Expressions,” in </w:t>
      </w:r>
      <w:r w:rsidRPr="00273CF2">
        <w:rPr>
          <w:rFonts w:ascii="Times New Roman" w:hAnsi="Times New Roman" w:cs="Times New Roman"/>
          <w:i/>
          <w:iCs/>
        </w:rPr>
        <w:t>2019 34th IEEE/ACM International Conference on Automated Software Engineering (ASE)</w:t>
      </w:r>
      <w:r w:rsidRPr="00273CF2">
        <w:rPr>
          <w:rFonts w:ascii="Times New Roman" w:hAnsi="Times New Roman" w:cs="Times New Roman"/>
        </w:rPr>
        <w:t>, Nov. 2019, pp. 415–426. doi: 10.1109/ASE.2019.00047.</w:t>
      </w:r>
    </w:p>
    <w:p w14:paraId="2528C52A"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7]</w:t>
      </w:r>
      <w:r w:rsidRPr="00273CF2">
        <w:rPr>
          <w:rFonts w:ascii="Times New Roman" w:hAnsi="Times New Roman" w:cs="Times New Roman"/>
        </w:rPr>
        <w:tab/>
        <w:t xml:space="preserve">I. Ozkaya, “Application of Large Language Models to Software Engineering Tasks: Opportunities, Risks, and Implications,” </w:t>
      </w:r>
      <w:r w:rsidRPr="00273CF2">
        <w:rPr>
          <w:rFonts w:ascii="Times New Roman" w:hAnsi="Times New Roman" w:cs="Times New Roman"/>
          <w:i/>
          <w:iCs/>
        </w:rPr>
        <w:t>IEEE Softw.</w:t>
      </w:r>
      <w:r w:rsidRPr="00273CF2">
        <w:rPr>
          <w:rFonts w:ascii="Times New Roman" w:hAnsi="Times New Roman" w:cs="Times New Roman"/>
        </w:rPr>
        <w:t>, vol. 40, no. 3, pp. 4–8, May 2023, doi: 10.1109/MS.2023.3248401.</w:t>
      </w:r>
    </w:p>
    <w:p w14:paraId="2820931B"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8]</w:t>
      </w:r>
      <w:r w:rsidRPr="00273CF2">
        <w:rPr>
          <w:rFonts w:ascii="Times New Roman" w:hAnsi="Times New Roman" w:cs="Times New Roman"/>
        </w:rPr>
        <w:tab/>
        <w:t>J. White, S. Hays, Q. Fu, J. Spencer-Smith, and D. C. Schmidt, “ChatGPT Prompt Patterns for Improving Code Quality, Refactoring, Requirements Elicitation, and Software Design.” arXiv, Mar. 11, 2023. Accessed: Oct. 03, 2023. [Online]. Available: http://arxiv.org/abs/2303.07839</w:t>
      </w:r>
    </w:p>
    <w:p w14:paraId="04B84B27"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19]</w:t>
      </w:r>
      <w:r w:rsidRPr="00273CF2">
        <w:rPr>
          <w:rFonts w:ascii="Times New Roman" w:hAnsi="Times New Roman" w:cs="Times New Roman"/>
        </w:rPr>
        <w:tab/>
        <w:t xml:space="preserve">M. Javaid, A. Haleem, and R. P. Singh, “A study on ChatGPT for Industry 4.0: Background, potentials, challenges, and eventualities,” </w:t>
      </w:r>
      <w:r w:rsidRPr="00273CF2">
        <w:rPr>
          <w:rFonts w:ascii="Times New Roman" w:hAnsi="Times New Roman" w:cs="Times New Roman"/>
          <w:i/>
          <w:iCs/>
        </w:rPr>
        <w:t>J. Econ. Technol.</w:t>
      </w:r>
      <w:r w:rsidRPr="00273CF2">
        <w:rPr>
          <w:rFonts w:ascii="Times New Roman" w:hAnsi="Times New Roman" w:cs="Times New Roman"/>
        </w:rPr>
        <w:t>, vol. 1, pp. 127–143, Nov. 2023, doi: 10.1016/j.ject.2023.08.001.</w:t>
      </w:r>
    </w:p>
    <w:p w14:paraId="2D27D091"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0]</w:t>
      </w:r>
      <w:r w:rsidRPr="00273CF2">
        <w:rPr>
          <w:rFonts w:ascii="Times New Roman" w:hAnsi="Times New Roman" w:cs="Times New Roman"/>
        </w:rPr>
        <w:tab/>
        <w:t>T. Krüger and M. Gref, “Performance of Large Language Models in a Computer Science Degree Program.” arXiv, Jul. 24, 2023. doi: 10.48550/arXiv.2308.02432.</w:t>
      </w:r>
    </w:p>
    <w:p w14:paraId="6B790365"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1]</w:t>
      </w:r>
      <w:r w:rsidRPr="00273CF2">
        <w:rPr>
          <w:rFonts w:ascii="Times New Roman" w:hAnsi="Times New Roman" w:cs="Times New Roman"/>
        </w:rPr>
        <w:tab/>
        <w:t xml:space="preserve">S. Sarsa, P. Denny, A. Hellas, and J. Leinonen, “Automatic Generation of Programming Exercises and Code Explanations using Large Language Models,” in </w:t>
      </w:r>
      <w:r w:rsidRPr="00273CF2">
        <w:rPr>
          <w:rFonts w:ascii="Times New Roman" w:hAnsi="Times New Roman" w:cs="Times New Roman"/>
          <w:i/>
          <w:iCs/>
        </w:rPr>
        <w:t>Proceedings of the 2022 ACM Conference on International Computing Education Research - Volume 1</w:t>
      </w:r>
      <w:r w:rsidRPr="00273CF2">
        <w:rPr>
          <w:rFonts w:ascii="Times New Roman" w:hAnsi="Times New Roman" w:cs="Times New Roman"/>
        </w:rPr>
        <w:t>, Aug. 2022, pp. 27–43. doi: 10.1145/3501385.3543957.</w:t>
      </w:r>
    </w:p>
    <w:p w14:paraId="1C8426CA"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2]</w:t>
      </w:r>
      <w:r w:rsidRPr="00273CF2">
        <w:rPr>
          <w:rFonts w:ascii="Times New Roman" w:hAnsi="Times New Roman" w:cs="Times New Roman"/>
        </w:rPr>
        <w:tab/>
        <w:t>B. A. Becker, P. Denny, J. Finnie-Ansley, A. Luxton-Reilly, J. Prather, and E. A. Santos, “Programming Is Hard -- Or at Least It Used to Be: Educational Opportunities And Challenges of AI Code Generation.” arXiv, Dec. 02, 2022. doi: 10.48550/arXiv.2212.01020.</w:t>
      </w:r>
    </w:p>
    <w:p w14:paraId="14D0D8D8"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3]</w:t>
      </w:r>
      <w:r w:rsidRPr="00273CF2">
        <w:rPr>
          <w:rFonts w:ascii="Times New Roman" w:hAnsi="Times New Roman" w:cs="Times New Roman"/>
        </w:rPr>
        <w:tab/>
        <w:t>P. Geertsema, A. Bifet, and R. Green, “ChatGPT and Large Language Models: What are the Implications for Policy Makers?” Rochester, NY, Mar. 30, 2023. doi: 10.2139/ssrn.4424048.</w:t>
      </w:r>
    </w:p>
    <w:p w14:paraId="2B1B988F"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4]</w:t>
      </w:r>
      <w:r w:rsidRPr="00273CF2">
        <w:rPr>
          <w:rFonts w:ascii="Times New Roman" w:hAnsi="Times New Roman" w:cs="Times New Roman"/>
        </w:rPr>
        <w:tab/>
        <w:t xml:space="preserve">C. K. Lo, “What Is the Impact of ChatGPT on Education? A Rapid Review of the Literature,” </w:t>
      </w:r>
      <w:r w:rsidRPr="00273CF2">
        <w:rPr>
          <w:rFonts w:ascii="Times New Roman" w:hAnsi="Times New Roman" w:cs="Times New Roman"/>
          <w:i/>
          <w:iCs/>
        </w:rPr>
        <w:t>Educ. Sci.</w:t>
      </w:r>
      <w:r w:rsidRPr="00273CF2">
        <w:rPr>
          <w:rFonts w:ascii="Times New Roman" w:hAnsi="Times New Roman" w:cs="Times New Roman"/>
        </w:rPr>
        <w:t>, vol. 13, no. 4, p. 410, Apr. 2023, doi: 10.3390/educsci13040410.</w:t>
      </w:r>
    </w:p>
    <w:p w14:paraId="5CB8615E"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5]</w:t>
      </w:r>
      <w:r w:rsidRPr="00273CF2">
        <w:rPr>
          <w:rFonts w:ascii="Times New Roman" w:hAnsi="Times New Roman" w:cs="Times New Roman"/>
        </w:rPr>
        <w:tab/>
        <w:t>“[2401.12453] ‘The teachers are confused as well’: A Multiple-Stakeholder Ethics Discussion on Large Language Models in Computing Education.” Accessed: Jan. 29, 2024. [Online]. Available: https://arxiv.org/abs/2401.12453</w:t>
      </w:r>
    </w:p>
    <w:p w14:paraId="287C2E90"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6]</w:t>
      </w:r>
      <w:r w:rsidRPr="00273CF2">
        <w:rPr>
          <w:rFonts w:ascii="Times New Roman" w:hAnsi="Times New Roman" w:cs="Times New Roman"/>
        </w:rPr>
        <w:tab/>
        <w:t>“Generative AI Archives,” Teaching@Purdue. Accessed: Jan. 29, 2024. [Online]. Available: https://www.purdue.edu/innovativelearning/teaching/module-category/generative-ai/</w:t>
      </w:r>
    </w:p>
    <w:p w14:paraId="3F1314DE"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7]</w:t>
      </w:r>
      <w:r w:rsidRPr="00273CF2">
        <w:rPr>
          <w:rFonts w:ascii="Times New Roman" w:hAnsi="Times New Roman" w:cs="Times New Roman"/>
        </w:rPr>
        <w:tab/>
        <w:t>“Dijkstra: Reading Comprehension Quiz Generation using... - Google Scholar.” Accessed: Jan. 30, 2024. [Online]. Available: https://scholar.google.com/scholar_lookup?title=Reading%20comprehension%20quiz%20generation%20using%20generative%20pre-trained%20transformers&amp;publication_year=2022&amp;author=R.%20Dijkstra&amp;author=Z.%20Gen%C3%A7&amp;author=S.%20Kayal&amp;author=J.%20Kamps</w:t>
      </w:r>
    </w:p>
    <w:p w14:paraId="5A145839"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8]</w:t>
      </w:r>
      <w:r w:rsidRPr="00273CF2">
        <w:rPr>
          <w:rFonts w:ascii="Times New Roman" w:hAnsi="Times New Roman" w:cs="Times New Roman"/>
        </w:rPr>
        <w:tab/>
        <w:t xml:space="preserve">E. Gabajiwala, P. Mehta, R. Singh, and R. Koshy, “Quiz Maker: Automatic Quiz Generation from Text Using NLP,” in </w:t>
      </w:r>
      <w:r w:rsidRPr="00273CF2">
        <w:rPr>
          <w:rFonts w:ascii="Times New Roman" w:hAnsi="Times New Roman" w:cs="Times New Roman"/>
          <w:i/>
          <w:iCs/>
        </w:rPr>
        <w:t>Futuristic Trends in Networks and Computing Technologies</w:t>
      </w:r>
      <w:r w:rsidRPr="00273CF2">
        <w:rPr>
          <w:rFonts w:ascii="Times New Roman" w:hAnsi="Times New Roman" w:cs="Times New Roman"/>
        </w:rPr>
        <w:t>, P. K. Singh, S. T. Wierzchoń, J. K. Chhabra, and S. Tanwar, Eds., in Lecture Notes in Electrical Engineering. Singapore: Springer Nature, 2022, pp. 523–533. doi: 10.1007/978-981-19-5037-7_37.</w:t>
      </w:r>
    </w:p>
    <w:p w14:paraId="598958CC"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29]</w:t>
      </w:r>
      <w:r w:rsidRPr="00273CF2">
        <w:rPr>
          <w:rFonts w:ascii="Times New Roman" w:hAnsi="Times New Roman" w:cs="Times New Roman"/>
        </w:rPr>
        <w:tab/>
        <w:t>A.-C. Haensch, S. Ball, M. Herklotz, and F. Kreuter, “Seeing ChatGPT Through Students’ Eyes: An Analysis of TikTok Data.” arXiv, Mar. 09, 2023. Accessed: Oct. 03, 2023. [Online]. Available: http://arxiv.org/abs/2303.05349</w:t>
      </w:r>
    </w:p>
    <w:p w14:paraId="05207F00"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0]</w:t>
      </w:r>
      <w:r w:rsidRPr="00273CF2">
        <w:rPr>
          <w:rFonts w:ascii="Times New Roman" w:hAnsi="Times New Roman" w:cs="Times New Roman"/>
        </w:rPr>
        <w:tab/>
        <w:t xml:space="preserve">S. Jalil, S. Rafi, T. D. LaToza, K. Moran, and W. Lam, “ChatGPT and Software Testing Education: Promises &amp; Perils,” in </w:t>
      </w:r>
      <w:r w:rsidRPr="00273CF2">
        <w:rPr>
          <w:rFonts w:ascii="Times New Roman" w:hAnsi="Times New Roman" w:cs="Times New Roman"/>
          <w:i/>
          <w:iCs/>
        </w:rPr>
        <w:t>2023 IEEE International Conference on Software Testing, Verification and Validation Workshops (ICSTW)</w:t>
      </w:r>
      <w:r w:rsidRPr="00273CF2">
        <w:rPr>
          <w:rFonts w:ascii="Times New Roman" w:hAnsi="Times New Roman" w:cs="Times New Roman"/>
        </w:rPr>
        <w:t>, Dublin, Ireland: IEEE, Apr. 2023, pp. 4130–4137. doi: 10.1109/ICSTW58534.2023.00078.</w:t>
      </w:r>
    </w:p>
    <w:p w14:paraId="4AB4E443"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1]</w:t>
      </w:r>
      <w:r w:rsidRPr="00273CF2">
        <w:rPr>
          <w:rFonts w:ascii="Times New Roman" w:hAnsi="Times New Roman" w:cs="Times New Roman"/>
        </w:rPr>
        <w:tab/>
        <w:t>“Conversations with ChatGPT about C Programming: An Ongoing Study.” Accessed: Feb. 08, 2024. [Online]. Available: https://figshare.com/articles/preprint/Conversations_with_ChatGPT_about_C_Programming_An_Ongoing_Study/22257274</w:t>
      </w:r>
    </w:p>
    <w:p w14:paraId="18A5C033"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2]</w:t>
      </w:r>
      <w:r w:rsidRPr="00273CF2">
        <w:rPr>
          <w:rFonts w:ascii="Times New Roman" w:hAnsi="Times New Roman" w:cs="Times New Roman"/>
        </w:rPr>
        <w:tab/>
        <w:t xml:space="preserve">P. Vaithilingam, T. Zhang, and E. L. Glassman, “Expectation vs. Experience: Evaluating the Usability of Code Generation Tools Powered by Large Language Models,” in </w:t>
      </w:r>
      <w:r w:rsidRPr="00273CF2">
        <w:rPr>
          <w:rFonts w:ascii="Times New Roman" w:hAnsi="Times New Roman" w:cs="Times New Roman"/>
          <w:i/>
          <w:iCs/>
        </w:rPr>
        <w:t>CHI Conference on Human Factors in Computing Systems Extended Abstracts</w:t>
      </w:r>
      <w:r w:rsidRPr="00273CF2">
        <w:rPr>
          <w:rFonts w:ascii="Times New Roman" w:hAnsi="Times New Roman" w:cs="Times New Roman"/>
        </w:rPr>
        <w:t>, New Orleans LA USA: ACM, Apr. 2022, pp. 1–7. doi: 10.1145/3491101.3519665.</w:t>
      </w:r>
    </w:p>
    <w:p w14:paraId="29CB208C"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3]</w:t>
      </w:r>
      <w:r w:rsidRPr="00273CF2">
        <w:rPr>
          <w:rFonts w:ascii="Times New Roman" w:hAnsi="Times New Roman" w:cs="Times New Roman"/>
        </w:rPr>
        <w:tab/>
        <w:t xml:space="preserve">A. Hellas, J. Leinonen, S. Sarsa, C. Koutcheme, L. Kujanpää, and J. Sorva, “Exploring the Responses of Large Language Models to Beginner Programmers’ Help Requests,” in </w:t>
      </w:r>
      <w:r w:rsidRPr="00273CF2">
        <w:rPr>
          <w:rFonts w:ascii="Times New Roman" w:hAnsi="Times New Roman" w:cs="Times New Roman"/>
          <w:i/>
          <w:iCs/>
        </w:rPr>
        <w:t>Proceedings of the 2023 ACM Conference on International Computing Education Research V.1</w:t>
      </w:r>
      <w:r w:rsidRPr="00273CF2">
        <w:rPr>
          <w:rFonts w:ascii="Times New Roman" w:hAnsi="Times New Roman" w:cs="Times New Roman"/>
        </w:rPr>
        <w:t>, Aug. 2023, pp. 93–105. doi: 10.1145/3568813.3600139.</w:t>
      </w:r>
    </w:p>
    <w:p w14:paraId="70AC614A"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4]</w:t>
      </w:r>
      <w:r w:rsidRPr="00273CF2">
        <w:rPr>
          <w:rFonts w:ascii="Times New Roman" w:hAnsi="Times New Roman" w:cs="Times New Roman"/>
        </w:rPr>
        <w:tab/>
        <w:t>B. Condliffe, “Project-Based Learning: A Literature Review. Working Paper,” MDRC, Oct. 2017. Accessed: Feb. 08, 2024. [Online]. Available: https://eric.ed.gov/?id=ED578933</w:t>
      </w:r>
    </w:p>
    <w:p w14:paraId="201D4A32"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5]</w:t>
      </w:r>
      <w:r w:rsidRPr="00273CF2">
        <w:rPr>
          <w:rFonts w:ascii="Times New Roman" w:hAnsi="Times New Roman" w:cs="Times New Roman"/>
        </w:rPr>
        <w:tab/>
        <w:t>“Eating the IT Elephant: Moving from Greenfield Development to Brownfield [Book].” Accessed: Feb. 08, 2024. [Online]. Available: https://www.oreilly.com/library/view/eating-the-it/9780137149469/</w:t>
      </w:r>
    </w:p>
    <w:p w14:paraId="1EB432D0"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6]</w:t>
      </w:r>
      <w:r w:rsidRPr="00273CF2">
        <w:rPr>
          <w:rFonts w:ascii="Times New Roman" w:hAnsi="Times New Roman" w:cs="Times New Roman"/>
        </w:rPr>
        <w:tab/>
        <w:t xml:space="preserve">M. Castillo-Montoya, “Preparing for Interview Research: The Interview Protocol Refinement Framework,” </w:t>
      </w:r>
      <w:r w:rsidRPr="00273CF2">
        <w:rPr>
          <w:rFonts w:ascii="Times New Roman" w:hAnsi="Times New Roman" w:cs="Times New Roman"/>
          <w:i/>
          <w:iCs/>
        </w:rPr>
        <w:t>Qual. Rep.</w:t>
      </w:r>
      <w:r w:rsidRPr="00273CF2">
        <w:rPr>
          <w:rFonts w:ascii="Times New Roman" w:hAnsi="Times New Roman" w:cs="Times New Roman"/>
        </w:rPr>
        <w:t>, vol. 21, no. 5, pp. 811–831, May 2016, doi: 10.46743/2160-3715/2016.2337.</w:t>
      </w:r>
    </w:p>
    <w:p w14:paraId="020E1674"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7]</w:t>
      </w:r>
      <w:r w:rsidRPr="00273CF2">
        <w:rPr>
          <w:rFonts w:ascii="Times New Roman" w:hAnsi="Times New Roman" w:cs="Times New Roman"/>
        </w:rPr>
        <w:tab/>
        <w:t>“Full article: Developing an analytical framework for multiple perspective, qualitative longitudinal interviews (MPQLI).” Accessed: Feb. 08, 2024. [Online]. Available: https://www.tandfonline.com/doi/full/10.1080/13645579.2017.1345149</w:t>
      </w:r>
    </w:p>
    <w:p w14:paraId="71801F27" w14:textId="77777777" w:rsidR="00273CF2" w:rsidRPr="00273CF2" w:rsidRDefault="00273CF2" w:rsidP="00273CF2">
      <w:pPr>
        <w:pStyle w:val="Bibliography"/>
        <w:rPr>
          <w:rFonts w:ascii="Times New Roman" w:hAnsi="Times New Roman" w:cs="Times New Roman"/>
        </w:rPr>
      </w:pPr>
      <w:r w:rsidRPr="00273CF2">
        <w:rPr>
          <w:rFonts w:ascii="Times New Roman" w:hAnsi="Times New Roman" w:cs="Times New Roman"/>
        </w:rPr>
        <w:t>[38]</w:t>
      </w:r>
      <w:r w:rsidRPr="00273CF2">
        <w:rPr>
          <w:rFonts w:ascii="Times New Roman" w:hAnsi="Times New Roman" w:cs="Times New Roman"/>
        </w:rPr>
        <w:tab/>
        <w:t>T. Xiao, C. Treude, H. Hata, and K. Matsumoto, “DevGPT: Studying Developer-ChatGPT Conversations.” arXiv, Aug. 31, 2023. doi: 10.48550/arXiv.2309.03914.</w:t>
      </w:r>
    </w:p>
    <w:p w14:paraId="1E5B5473" w14:textId="111D6406" w:rsidR="00273CF2" w:rsidRDefault="00273CF2" w:rsidP="65910338">
      <w:pPr>
        <w:rPr>
          <w:rFonts w:ascii="Times New Roman" w:hAnsi="Times New Roman" w:cs="Times New Roman"/>
          <w:b/>
          <w:bCs/>
        </w:rPr>
      </w:pPr>
      <w:r>
        <w:rPr>
          <w:rFonts w:ascii="Times New Roman" w:hAnsi="Times New Roman" w:cs="Times New Roman"/>
          <w:b/>
          <w:bCs/>
        </w:rPr>
        <w:fldChar w:fldCharType="end"/>
      </w:r>
    </w:p>
    <w:p w14:paraId="7E298AF8" w14:textId="77777777" w:rsidR="00273CF2" w:rsidRDefault="00273CF2" w:rsidP="65910338">
      <w:pPr>
        <w:rPr>
          <w:rFonts w:ascii="Times New Roman" w:hAnsi="Times New Roman" w:cs="Times New Roman"/>
          <w:b/>
          <w:bCs/>
        </w:rPr>
      </w:pPr>
    </w:p>
    <w:p w14:paraId="1AD3D666" w14:textId="77777777" w:rsidR="00273CF2" w:rsidRDefault="00273CF2" w:rsidP="65910338">
      <w:pPr>
        <w:rPr>
          <w:rFonts w:ascii="Times New Roman" w:hAnsi="Times New Roman" w:cs="Times New Roman"/>
          <w:b/>
          <w:bCs/>
        </w:rPr>
      </w:pPr>
    </w:p>
    <w:p w14:paraId="3FB92EE4" w14:textId="77777777" w:rsidR="00273CF2" w:rsidRDefault="00273CF2" w:rsidP="65910338">
      <w:pPr>
        <w:rPr>
          <w:rFonts w:ascii="Times New Roman" w:hAnsi="Times New Roman" w:cs="Times New Roman"/>
          <w:b/>
          <w:bCs/>
        </w:rPr>
      </w:pPr>
    </w:p>
    <w:p w14:paraId="070E6538" w14:textId="77777777" w:rsidR="00273CF2" w:rsidRDefault="00273CF2" w:rsidP="65910338">
      <w:pPr>
        <w:rPr>
          <w:rFonts w:ascii="Times New Roman" w:hAnsi="Times New Roman" w:cs="Times New Roman"/>
          <w:b/>
          <w:bCs/>
        </w:rPr>
      </w:pPr>
    </w:p>
    <w:p w14:paraId="1A1806B6" w14:textId="77777777" w:rsidR="00273CF2" w:rsidRPr="004F5D3D" w:rsidRDefault="00273CF2" w:rsidP="65910338">
      <w:pPr>
        <w:rPr>
          <w:rFonts w:ascii="Times New Roman" w:hAnsi="Times New Roman" w:cs="Times New Roman"/>
          <w:b/>
          <w:bCs/>
        </w:rPr>
      </w:pPr>
    </w:p>
    <w:p w14:paraId="36782E85" w14:textId="13979DA1" w:rsidR="00E55932" w:rsidRPr="0016162A" w:rsidRDefault="00625C79" w:rsidP="223ED63C">
      <w:pPr>
        <w:rPr>
          <w:rFonts w:ascii="Times New Roman" w:eastAsia="Times New Roman" w:hAnsi="Times New Roman" w:cs="Times New Roman"/>
          <w:b/>
          <w:bCs/>
        </w:rPr>
      </w:pPr>
      <w:r>
        <w:rPr>
          <w:rFonts w:ascii="Times New Roman" w:hAnsi="Times New Roman" w:cs="Times New Roman"/>
        </w:rPr>
        <w:t xml:space="preserve"> </w:t>
      </w:r>
      <w:r w:rsidR="26270CB6" w:rsidRPr="26270CB6">
        <w:rPr>
          <w:rFonts w:ascii="Times New Roman" w:eastAsia="Times New Roman" w:hAnsi="Times New Roman" w:cs="Times New Roman"/>
          <w:b/>
          <w:bCs/>
        </w:rPr>
        <w:t xml:space="preserve">[33] </w:t>
      </w:r>
      <w:hyperlink r:id="rId14">
        <w:r w:rsidR="26270CB6" w:rsidRPr="26270CB6">
          <w:rPr>
            <w:rStyle w:val="Hyperlink"/>
            <w:rFonts w:ascii="Times New Roman" w:eastAsia="Times New Roman" w:hAnsi="Times New Roman" w:cs="Times New Roman"/>
          </w:rPr>
          <w:t>https://files.eric.ed.gov/fulltext/ED578933.pdf</w:t>
        </w:r>
      </w:hyperlink>
      <w:r w:rsidR="26270CB6" w:rsidRPr="26270CB6">
        <w:rPr>
          <w:rFonts w:ascii="Times New Roman" w:eastAsia="Times New Roman" w:hAnsi="Times New Roman" w:cs="Times New Roman"/>
        </w:rPr>
        <w:t xml:space="preserve"> (Project Based Learning A Literature Review)</w:t>
      </w:r>
    </w:p>
    <w:p w14:paraId="4D9B34FA" w14:textId="4C115374" w:rsidR="776F2802" w:rsidRDefault="26270CB6" w:rsidP="776F2802">
      <w:pPr>
        <w:rPr>
          <w:rFonts w:ascii="Times New Roman" w:eastAsia="Times New Roman" w:hAnsi="Times New Roman" w:cs="Times New Roman"/>
        </w:rPr>
      </w:pPr>
      <w:r w:rsidRPr="26270CB6">
        <w:rPr>
          <w:rFonts w:ascii="Times New Roman" w:eastAsia="Times New Roman" w:hAnsi="Times New Roman" w:cs="Times New Roman"/>
        </w:rPr>
        <w:t xml:space="preserve">[34] </w:t>
      </w:r>
      <w:hyperlink r:id="rId15">
        <w:r w:rsidRPr="26270CB6">
          <w:rPr>
            <w:rStyle w:val="Hyperlink"/>
            <w:rFonts w:ascii="Times New Roman" w:eastAsia="Times New Roman" w:hAnsi="Times New Roman" w:cs="Times New Roman"/>
          </w:rPr>
          <w:t>http://fyee.asee.org/FYEE2012/papers/1023.pdf</w:t>
        </w:r>
      </w:hyperlink>
      <w:r w:rsidRPr="26270CB6">
        <w:rPr>
          <w:rFonts w:ascii="Times New Roman" w:eastAsia="Times New Roman" w:hAnsi="Times New Roman" w:cs="Times New Roman"/>
        </w:rPr>
        <w:t xml:space="preserve"> (The Value of Interviews in the Longitudinal Assessment of a Course)</w:t>
      </w:r>
    </w:p>
    <w:p w14:paraId="02142CE7" w14:textId="64028620" w:rsidR="7A704A4D" w:rsidRDefault="26270CB6" w:rsidP="7A704A4D">
      <w:pPr>
        <w:rPr>
          <w:rFonts w:ascii="Times New Roman" w:eastAsia="Times New Roman" w:hAnsi="Times New Roman" w:cs="Times New Roman"/>
        </w:rPr>
      </w:pPr>
      <w:r w:rsidRPr="26270CB6">
        <w:rPr>
          <w:rFonts w:ascii="Times New Roman" w:eastAsia="Times New Roman" w:hAnsi="Times New Roman" w:cs="Times New Roman"/>
        </w:rPr>
        <w:t xml:space="preserve">[35] </w:t>
      </w:r>
      <w:hyperlink r:id="rId16">
        <w:r w:rsidRPr="26270CB6">
          <w:rPr>
            <w:rStyle w:val="Hyperlink"/>
            <w:rFonts w:ascii="Times New Roman" w:eastAsia="Times New Roman" w:hAnsi="Times New Roman" w:cs="Times New Roman"/>
          </w:rPr>
          <w:t>https://journals.sagepub.com/doi/10.1177/1744987107081254</w:t>
        </w:r>
      </w:hyperlink>
      <w:r w:rsidRPr="26270CB6">
        <w:rPr>
          <w:rFonts w:ascii="Times New Roman" w:eastAsia="Times New Roman" w:hAnsi="Times New Roman" w:cs="Times New Roman"/>
        </w:rPr>
        <w:t xml:space="preserve"> (</w:t>
      </w:r>
      <w:proofErr w:type="spellStart"/>
      <w:r w:rsidRPr="26270CB6">
        <w:rPr>
          <w:rFonts w:ascii="Times New Roman" w:eastAsia="Times New Roman" w:hAnsi="Times New Roman" w:cs="Times New Roman"/>
        </w:rPr>
        <w:t>Memoing</w:t>
      </w:r>
      <w:proofErr w:type="spellEnd"/>
      <w:r w:rsidRPr="26270CB6">
        <w:rPr>
          <w:rFonts w:ascii="Times New Roman" w:eastAsia="Times New Roman" w:hAnsi="Times New Roman" w:cs="Times New Roman"/>
        </w:rPr>
        <w:t xml:space="preserve"> in Qualitative Research: Probing Data and Processes)</w:t>
      </w:r>
    </w:p>
    <w:p w14:paraId="22CCECDF" w14:textId="1AADA88C" w:rsidR="5663843C" w:rsidRDefault="5663843C" w:rsidP="5663843C">
      <w:pPr>
        <w:rPr>
          <w:rFonts w:ascii="Times New Roman" w:eastAsia="Times New Roman" w:hAnsi="Times New Roman" w:cs="Times New Roman"/>
        </w:rPr>
      </w:pPr>
      <w:r w:rsidRPr="5663843C">
        <w:rPr>
          <w:rFonts w:ascii="Times New Roman" w:eastAsia="Times New Roman" w:hAnsi="Times New Roman" w:cs="Times New Roman"/>
        </w:rPr>
        <w:t xml:space="preserve">[36] </w:t>
      </w:r>
      <w:r w:rsidRPr="5663843C">
        <w:rPr>
          <w:rFonts w:ascii="Times New Roman" w:eastAsia="Times New Roman" w:hAnsi="Times New Roman" w:cs="Times New Roman"/>
          <w:color w:val="333333"/>
        </w:rPr>
        <w:t>Eating the IT Elephant Moving from Greenfield Development to Brownfield</w:t>
      </w:r>
    </w:p>
    <w:p w14:paraId="6498C4C1" w14:textId="6697FA83" w:rsidR="5663843C" w:rsidRDefault="26270CB6" w:rsidP="5663843C">
      <w:pPr>
        <w:rPr>
          <w:rFonts w:ascii="Times New Roman" w:eastAsia="Times New Roman" w:hAnsi="Times New Roman" w:cs="Times New Roman"/>
        </w:rPr>
      </w:pPr>
      <w:r w:rsidRPr="26270CB6">
        <w:rPr>
          <w:rFonts w:ascii="Times New Roman" w:eastAsia="Times New Roman" w:hAnsi="Times New Roman" w:cs="Times New Roman"/>
        </w:rPr>
        <w:t xml:space="preserve">[37] </w:t>
      </w:r>
      <w:hyperlink r:id="rId17">
        <w:r w:rsidRPr="26270CB6">
          <w:rPr>
            <w:rStyle w:val="Hyperlink"/>
            <w:rFonts w:ascii="Times New Roman" w:eastAsia="Times New Roman" w:hAnsi="Times New Roman" w:cs="Times New Roman"/>
            <w:color w:val="0000EE"/>
          </w:rPr>
          <w:t>https://doi.org/10.46743/2160-3715/2016.2337</w:t>
        </w:r>
      </w:hyperlink>
      <w:r w:rsidRPr="26270CB6">
        <w:rPr>
          <w:rFonts w:ascii="Times New Roman" w:eastAsia="Times New Roman" w:hAnsi="Times New Roman" w:cs="Times New Roman"/>
          <w:color w:val="0000EE"/>
        </w:rPr>
        <w:t xml:space="preserve"> </w:t>
      </w:r>
      <w:r w:rsidRPr="26270CB6">
        <w:rPr>
          <w:rFonts w:ascii="Times New Roman" w:eastAsia="Times New Roman" w:hAnsi="Times New Roman" w:cs="Times New Roman"/>
        </w:rPr>
        <w:t>(Preparing for Interview Research: The Interview Protocol Refinement Framework)</w:t>
      </w:r>
    </w:p>
    <w:p w14:paraId="0414F75E" w14:textId="0857ED01" w:rsidR="5663843C" w:rsidRDefault="26270CB6" w:rsidP="5663843C">
      <w:pPr>
        <w:rPr>
          <w:rFonts w:ascii="Times New Roman" w:eastAsia="Times New Roman" w:hAnsi="Times New Roman" w:cs="Times New Roman"/>
          <w:color w:val="0000EE"/>
        </w:rPr>
      </w:pPr>
      <w:r w:rsidRPr="26270CB6">
        <w:rPr>
          <w:rFonts w:ascii="Times New Roman" w:eastAsia="Times New Roman" w:hAnsi="Times New Roman" w:cs="Times New Roman"/>
          <w:color w:val="0000EE"/>
        </w:rPr>
        <w:t xml:space="preserve">[38] </w:t>
      </w:r>
      <w:hyperlink r:id="rId18">
        <w:r w:rsidRPr="26270CB6">
          <w:rPr>
            <w:rStyle w:val="Hyperlink"/>
            <w:rFonts w:ascii="Times New Roman" w:eastAsia="Times New Roman" w:hAnsi="Times New Roman" w:cs="Times New Roman"/>
          </w:rPr>
          <w:t>https://www.tandfonline.com.ezproxy.lib.purdue.edu/doi/full/10.1080/13645579.2017.1345149</w:t>
        </w:r>
      </w:hyperlink>
      <w:r w:rsidRPr="26270CB6">
        <w:rPr>
          <w:rFonts w:ascii="Times New Roman" w:eastAsia="Times New Roman" w:hAnsi="Times New Roman" w:cs="Times New Roman"/>
        </w:rPr>
        <w:t xml:space="preserve"> (Developing an Analytical Framework for Multiple Perspective, Qualitative Longitudinal Interviews)</w:t>
      </w:r>
    </w:p>
    <w:p w14:paraId="35232B16" w14:textId="518000BF" w:rsidR="5C1497D7" w:rsidRDefault="5C1497D7" w:rsidP="5C1497D7">
      <w:pPr>
        <w:rPr>
          <w:rFonts w:ascii="Times New Roman" w:eastAsia="Times New Roman" w:hAnsi="Times New Roman" w:cs="Times New Roman"/>
          <w:color w:val="333333"/>
        </w:rPr>
      </w:pPr>
    </w:p>
    <w:p w14:paraId="117D0B18" w14:textId="7BAAF517" w:rsidR="5C1497D7" w:rsidRDefault="5C1497D7" w:rsidP="5C1497D7">
      <w:pPr>
        <w:rPr>
          <w:rFonts w:ascii="Times New Roman" w:eastAsia="Times New Roman" w:hAnsi="Times New Roman" w:cs="Times New Roman"/>
          <w:color w:val="333333"/>
        </w:rPr>
      </w:pPr>
    </w:p>
    <w:p w14:paraId="11CD4A07" w14:textId="175A8ECE" w:rsidR="5C1497D7" w:rsidRDefault="5C1497D7" w:rsidP="5C1497D7">
      <w:pPr>
        <w:rPr>
          <w:rFonts w:ascii="Times New Roman" w:eastAsia="Times New Roman" w:hAnsi="Times New Roman" w:cs="Times New Roman"/>
          <w:color w:val="333333"/>
        </w:rPr>
      </w:pPr>
    </w:p>
    <w:p w14:paraId="46D80BF9" w14:textId="7B330B27" w:rsidR="5C1497D7" w:rsidRDefault="5C1497D7" w:rsidP="5C1497D7">
      <w:pPr>
        <w:rPr>
          <w:rFonts w:ascii="Times New Roman" w:eastAsia="Times New Roman" w:hAnsi="Times New Roman" w:cs="Times New Roman"/>
          <w:color w:val="333333"/>
        </w:rPr>
      </w:pPr>
    </w:p>
    <w:p w14:paraId="03EBE412" w14:textId="3E21C122" w:rsidR="5C1497D7" w:rsidRDefault="5C1497D7" w:rsidP="5C1497D7">
      <w:pPr>
        <w:rPr>
          <w:rFonts w:ascii="Times New Roman" w:eastAsia="Times New Roman" w:hAnsi="Times New Roman" w:cs="Times New Roman"/>
          <w:color w:val="333333"/>
        </w:rPr>
      </w:pPr>
    </w:p>
    <w:p w14:paraId="29D8DC30" w14:textId="5EDC44E6" w:rsidR="5C1497D7" w:rsidRDefault="5C1497D7" w:rsidP="5C1497D7">
      <w:pPr>
        <w:rPr>
          <w:rFonts w:ascii="Times New Roman" w:eastAsia="Times New Roman" w:hAnsi="Times New Roman" w:cs="Times New Roman"/>
          <w:color w:val="333333"/>
        </w:rPr>
      </w:pPr>
    </w:p>
    <w:p w14:paraId="5C90ACCA" w14:textId="2FB52EC0" w:rsidR="5C1497D7" w:rsidRDefault="5C1497D7" w:rsidP="5C1497D7">
      <w:pPr>
        <w:rPr>
          <w:rFonts w:ascii="Times New Roman" w:eastAsia="Times New Roman" w:hAnsi="Times New Roman" w:cs="Times New Roman"/>
          <w:color w:val="333333"/>
        </w:rPr>
      </w:pPr>
    </w:p>
    <w:p w14:paraId="0DB5DAEE" w14:textId="57DBC3FF" w:rsidR="5C1497D7" w:rsidRDefault="5C1497D7" w:rsidP="5C1497D7">
      <w:pPr>
        <w:rPr>
          <w:rFonts w:ascii="Times New Roman" w:eastAsia="Times New Roman" w:hAnsi="Times New Roman" w:cs="Times New Roman"/>
          <w:color w:val="333333"/>
        </w:rPr>
      </w:pPr>
    </w:p>
    <w:p w14:paraId="2216961F" w14:textId="66F7658D" w:rsidR="5C1497D7" w:rsidRDefault="5C1497D7" w:rsidP="5C1497D7">
      <w:pPr>
        <w:rPr>
          <w:rFonts w:ascii="Times New Roman" w:eastAsia="Times New Roman" w:hAnsi="Times New Roman" w:cs="Times New Roman"/>
          <w:color w:val="333333"/>
        </w:rPr>
      </w:pPr>
    </w:p>
    <w:p w14:paraId="56043C7B" w14:textId="70E51652" w:rsidR="5C1497D7" w:rsidRDefault="5C1497D7" w:rsidP="5C1497D7">
      <w:pPr>
        <w:rPr>
          <w:rFonts w:ascii="Times New Roman" w:eastAsia="Times New Roman" w:hAnsi="Times New Roman" w:cs="Times New Roman"/>
          <w:color w:val="333333"/>
        </w:rPr>
      </w:pPr>
    </w:p>
    <w:p w14:paraId="69B4DB57" w14:textId="142193FF" w:rsidR="5C1497D7" w:rsidRDefault="5C1497D7" w:rsidP="5C1497D7">
      <w:pPr>
        <w:rPr>
          <w:rFonts w:ascii="Times New Roman" w:eastAsia="Times New Roman" w:hAnsi="Times New Roman" w:cs="Times New Roman"/>
          <w:color w:val="333333"/>
        </w:rPr>
      </w:pPr>
    </w:p>
    <w:p w14:paraId="48C2067D" w14:textId="4FC1B9A1" w:rsidR="5C1497D7" w:rsidRDefault="5C1497D7" w:rsidP="5C1497D7">
      <w:pPr>
        <w:rPr>
          <w:rFonts w:ascii="Times New Roman" w:eastAsia="Times New Roman" w:hAnsi="Times New Roman" w:cs="Times New Roman"/>
          <w:color w:val="333333"/>
        </w:rPr>
      </w:pPr>
    </w:p>
    <w:p w14:paraId="498C9246" w14:textId="5E098313" w:rsidR="5C1497D7" w:rsidRDefault="5C1497D7" w:rsidP="5C1497D7">
      <w:pPr>
        <w:rPr>
          <w:rFonts w:ascii="Times New Roman" w:eastAsia="Times New Roman" w:hAnsi="Times New Roman" w:cs="Times New Roman"/>
          <w:color w:val="333333"/>
        </w:rPr>
      </w:pPr>
    </w:p>
    <w:p w14:paraId="07611081" w14:textId="4C0DB356" w:rsidR="5C1497D7" w:rsidRDefault="5C1497D7" w:rsidP="5C1497D7">
      <w:pPr>
        <w:rPr>
          <w:rFonts w:ascii="Times New Roman" w:eastAsia="Times New Roman" w:hAnsi="Times New Roman" w:cs="Times New Roman"/>
          <w:color w:val="333333"/>
        </w:rPr>
      </w:pPr>
    </w:p>
    <w:p w14:paraId="382B8C04" w14:textId="0566BF63" w:rsidR="5C1497D7" w:rsidRDefault="5C1497D7" w:rsidP="5C1497D7">
      <w:pPr>
        <w:rPr>
          <w:rFonts w:ascii="Times New Roman" w:eastAsia="Times New Roman" w:hAnsi="Times New Roman" w:cs="Times New Roman"/>
          <w:color w:val="333333"/>
        </w:rPr>
      </w:pPr>
    </w:p>
    <w:p w14:paraId="0F2FD530" w14:textId="67C753E7" w:rsidR="5C1497D7" w:rsidRDefault="5C1497D7" w:rsidP="5C1497D7">
      <w:pPr>
        <w:rPr>
          <w:rFonts w:ascii="Times New Roman" w:eastAsia="Times New Roman" w:hAnsi="Times New Roman" w:cs="Times New Roman"/>
          <w:color w:val="333333"/>
        </w:rPr>
      </w:pPr>
    </w:p>
    <w:p w14:paraId="562A80CA" w14:textId="1461B2B2" w:rsidR="5C1497D7" w:rsidRDefault="5C1497D7" w:rsidP="5C1497D7">
      <w:pPr>
        <w:rPr>
          <w:rFonts w:ascii="Times New Roman" w:eastAsia="Times New Roman" w:hAnsi="Times New Roman" w:cs="Times New Roman"/>
          <w:color w:val="333333"/>
        </w:rPr>
      </w:pPr>
    </w:p>
    <w:p w14:paraId="45113F18" w14:textId="50645B5B" w:rsidR="5C1497D7" w:rsidRDefault="5C1497D7" w:rsidP="5C1497D7">
      <w:pPr>
        <w:rPr>
          <w:rFonts w:ascii="Times New Roman" w:eastAsia="Times New Roman" w:hAnsi="Times New Roman" w:cs="Times New Roman"/>
          <w:color w:val="333333"/>
        </w:rPr>
      </w:pPr>
    </w:p>
    <w:p w14:paraId="05BB6321" w14:textId="18B726FB" w:rsidR="5C1497D7" w:rsidRDefault="5C1497D7" w:rsidP="5C1497D7">
      <w:pPr>
        <w:rPr>
          <w:rFonts w:ascii="Times New Roman" w:eastAsia="Times New Roman" w:hAnsi="Times New Roman" w:cs="Times New Roman"/>
          <w:color w:val="333333"/>
        </w:rPr>
      </w:pPr>
    </w:p>
    <w:p w14:paraId="0B5681F2" w14:textId="5C7AA13A" w:rsidR="5C1497D7" w:rsidRDefault="5C1497D7" w:rsidP="5C1497D7">
      <w:pPr>
        <w:rPr>
          <w:rFonts w:ascii="Times New Roman" w:eastAsia="Times New Roman" w:hAnsi="Times New Roman" w:cs="Times New Roman"/>
          <w:color w:val="333333"/>
        </w:rPr>
      </w:pPr>
    </w:p>
    <w:p w14:paraId="00847D94" w14:textId="233258B1" w:rsidR="5C1497D7" w:rsidRDefault="5C1497D7" w:rsidP="5C1497D7">
      <w:pPr>
        <w:rPr>
          <w:rFonts w:ascii="Times New Roman" w:eastAsia="Times New Roman" w:hAnsi="Times New Roman" w:cs="Times New Roman"/>
          <w:color w:val="333333"/>
        </w:rPr>
      </w:pPr>
    </w:p>
    <w:p w14:paraId="38662D95" w14:textId="540AC11A" w:rsidR="5C1497D7" w:rsidRDefault="5C1497D7" w:rsidP="5C1497D7">
      <w:pPr>
        <w:rPr>
          <w:rFonts w:ascii="Times New Roman" w:eastAsia="Times New Roman" w:hAnsi="Times New Roman" w:cs="Times New Roman"/>
          <w:color w:val="333333"/>
        </w:rPr>
      </w:pPr>
    </w:p>
    <w:p w14:paraId="378A0998" w14:textId="24A6AB12" w:rsidR="5C1497D7" w:rsidRDefault="5C1497D7" w:rsidP="5C1497D7">
      <w:pPr>
        <w:rPr>
          <w:rFonts w:ascii="Times New Roman" w:eastAsia="Times New Roman" w:hAnsi="Times New Roman" w:cs="Times New Roman"/>
          <w:color w:val="333333"/>
        </w:rPr>
      </w:pPr>
    </w:p>
    <w:p w14:paraId="267F5E08" w14:textId="0607FCE4" w:rsidR="5C1497D7" w:rsidRDefault="5C1497D7" w:rsidP="5C1497D7">
      <w:pPr>
        <w:rPr>
          <w:rFonts w:ascii="Times New Roman" w:eastAsia="Times New Roman" w:hAnsi="Times New Roman" w:cs="Times New Roman"/>
          <w:color w:val="333333"/>
        </w:rPr>
      </w:pPr>
    </w:p>
    <w:p w14:paraId="737D985F" w14:textId="08A348F7" w:rsidR="5C1497D7" w:rsidRDefault="5C1497D7" w:rsidP="5C1497D7">
      <w:pPr>
        <w:rPr>
          <w:rFonts w:ascii="Times New Roman" w:eastAsia="Times New Roman" w:hAnsi="Times New Roman" w:cs="Times New Roman"/>
          <w:color w:val="333333"/>
        </w:rPr>
      </w:pPr>
    </w:p>
    <w:p w14:paraId="440C55F8" w14:textId="709FCCE7" w:rsidR="5C1497D7" w:rsidRDefault="5C1497D7" w:rsidP="5C1497D7">
      <w:pPr>
        <w:rPr>
          <w:rFonts w:ascii="Times New Roman" w:eastAsia="Times New Roman" w:hAnsi="Times New Roman" w:cs="Times New Roman"/>
          <w:color w:val="333333"/>
        </w:rPr>
      </w:pPr>
    </w:p>
    <w:p w14:paraId="09E1BA80" w14:textId="4D6E9E8D" w:rsidR="5C1497D7" w:rsidRDefault="5C1497D7" w:rsidP="5C1497D7">
      <w:pPr>
        <w:rPr>
          <w:rFonts w:ascii="Times New Roman" w:eastAsia="Times New Roman" w:hAnsi="Times New Roman" w:cs="Times New Roman"/>
          <w:color w:val="333333"/>
        </w:rPr>
      </w:pPr>
    </w:p>
    <w:p w14:paraId="2E2C8CB7" w14:textId="377684D5" w:rsidR="5C1497D7" w:rsidRDefault="5C1497D7" w:rsidP="5C1497D7">
      <w:pPr>
        <w:jc w:val="center"/>
        <w:rPr>
          <w:rFonts w:ascii="Times New Roman" w:eastAsia="Times New Roman" w:hAnsi="Times New Roman" w:cs="Times New Roman"/>
          <w:b/>
          <w:bCs/>
        </w:rPr>
      </w:pPr>
      <w:r w:rsidRPr="5C1497D7">
        <w:rPr>
          <w:rFonts w:ascii="Times New Roman" w:eastAsia="Times New Roman" w:hAnsi="Times New Roman" w:cs="Times New Roman"/>
          <w:b/>
          <w:bCs/>
        </w:rPr>
        <w:t>Appendix</w:t>
      </w:r>
    </w:p>
    <w:p w14:paraId="3441DC39" w14:textId="689631CB" w:rsidR="5C1497D7" w:rsidRDefault="5C1497D7" w:rsidP="5C1497D7">
      <w:pPr>
        <w:jc w:val="center"/>
        <w:rPr>
          <w:rFonts w:ascii="Times New Roman" w:eastAsia="Times New Roman" w:hAnsi="Times New Roman" w:cs="Times New Roman"/>
        </w:rPr>
      </w:pPr>
    </w:p>
    <w:p w14:paraId="57331545" w14:textId="4C319611" w:rsidR="5C1497D7" w:rsidRDefault="1F4331D9" w:rsidP="5C1497D7">
      <w:pPr>
        <w:rPr>
          <w:rFonts w:ascii="Times New Roman" w:eastAsia="Times New Roman" w:hAnsi="Times New Roman" w:cs="Times New Roman"/>
        </w:rPr>
      </w:pPr>
      <w:r w:rsidRPr="1F4331D9">
        <w:rPr>
          <w:rFonts w:ascii="Times New Roman" w:eastAsia="Times New Roman" w:hAnsi="Times New Roman" w:cs="Times New Roman"/>
        </w:rPr>
        <w:t>A1. Round 1 interview protocol (~60 minutes).</w:t>
      </w:r>
    </w:p>
    <w:p w14:paraId="08EC1AEB" w14:textId="1DD3721E" w:rsidR="5C1497D7" w:rsidRDefault="5C1497D7" w:rsidP="5C1497D7">
      <w:pPr>
        <w:rPr>
          <w:rFonts w:ascii="Times New Roman" w:eastAsia="Times New Roman" w:hAnsi="Times New Roman" w:cs="Times New Roman"/>
        </w:rPr>
      </w:pPr>
    </w:p>
    <w:p w14:paraId="6543182D" w14:textId="0FDC124C" w:rsidR="5C1497D7" w:rsidRDefault="1B19804F" w:rsidP="1B19804F">
      <w:pPr>
        <w:pStyle w:val="Title"/>
        <w:rPr>
          <w:rFonts w:ascii="Times New Roman" w:eastAsia="Times New Roman" w:hAnsi="Times New Roman" w:cs="Times New Roman"/>
          <w:b/>
          <w:bCs/>
          <w:i/>
          <w:iCs/>
          <w:color w:val="000000" w:themeColor="text1"/>
          <w:sz w:val="24"/>
          <w:szCs w:val="24"/>
          <w:lang w:val="en"/>
        </w:rPr>
      </w:pPr>
      <w:r w:rsidRPr="1B19804F">
        <w:rPr>
          <w:rFonts w:ascii="Times New Roman" w:eastAsia="Times New Roman" w:hAnsi="Times New Roman" w:cs="Times New Roman"/>
          <w:b/>
          <w:bCs/>
          <w:i/>
          <w:iCs/>
          <w:color w:val="000000" w:themeColor="text1"/>
          <w:sz w:val="24"/>
          <w:szCs w:val="24"/>
          <w:lang w:val="en"/>
        </w:rPr>
        <w:t>MID-SEMESTER INTERVIEW PROTOCOL</w:t>
      </w:r>
    </w:p>
    <w:p w14:paraId="5EE5D731" w14:textId="2685B854" w:rsidR="5C1497D7" w:rsidRDefault="5C1497D7" w:rsidP="5C1497D7">
      <w:pPr>
        <w:rPr>
          <w:lang w:val="en"/>
        </w:rPr>
      </w:pPr>
    </w:p>
    <w:p w14:paraId="32B232ED" w14:textId="53667DE8" w:rsidR="5C1497D7" w:rsidRDefault="1B19804F" w:rsidP="1B19804F">
      <w:pPr>
        <w:pStyle w:val="Heading2"/>
        <w:spacing w:line="259" w:lineRule="auto"/>
        <w:rPr>
          <w:rFonts w:ascii="Times New Roman" w:eastAsia="Times New Roman" w:hAnsi="Times New Roman" w:cs="Times New Roman"/>
          <w:b/>
          <w:bCs/>
          <w:i/>
          <w:iCs/>
          <w:color w:val="000000" w:themeColor="text1"/>
          <w:sz w:val="24"/>
          <w:szCs w:val="24"/>
          <w:lang w:val="en"/>
        </w:rPr>
      </w:pPr>
      <w:r w:rsidRPr="1B19804F">
        <w:rPr>
          <w:rFonts w:ascii="Times New Roman" w:eastAsia="Times New Roman" w:hAnsi="Times New Roman" w:cs="Times New Roman"/>
          <w:b/>
          <w:bCs/>
          <w:i/>
          <w:iCs/>
          <w:color w:val="000000" w:themeColor="text1"/>
          <w:sz w:val="24"/>
          <w:szCs w:val="24"/>
          <w:lang w:val="en"/>
        </w:rPr>
        <w:t>INTRODUCTORY REMARKS</w:t>
      </w:r>
    </w:p>
    <w:p w14:paraId="65D87845" w14:textId="5090A534" w:rsidR="5C1497D7" w:rsidRDefault="5C1497D7" w:rsidP="5C1497D7">
      <w:pPr>
        <w:rPr>
          <w:lang w:val="en"/>
        </w:rPr>
      </w:pPr>
    </w:p>
    <w:p w14:paraId="27E40B0A" w14:textId="37B92C7D" w:rsidR="5C1497D7" w:rsidRDefault="5C1497D7" w:rsidP="5C1497D7">
      <w:p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 xml:space="preserve">This study is about the use of large language models (LLMs) in software engineering. That includes both "Q&amp;A" LLMs such as </w:t>
      </w:r>
      <w:proofErr w:type="spellStart"/>
      <w:r w:rsidRPr="5C1497D7">
        <w:rPr>
          <w:rFonts w:ascii="Times New Roman" w:eastAsia="Times New Roman" w:hAnsi="Times New Roman" w:cs="Times New Roman"/>
          <w:color w:val="000000" w:themeColor="text1"/>
          <w:lang w:val="en"/>
        </w:rPr>
        <w:t>ChatGPT</w:t>
      </w:r>
      <w:proofErr w:type="spellEnd"/>
      <w:r w:rsidRPr="5C1497D7">
        <w:rPr>
          <w:rFonts w:ascii="Times New Roman" w:eastAsia="Times New Roman" w:hAnsi="Times New Roman" w:cs="Times New Roman"/>
          <w:color w:val="000000" w:themeColor="text1"/>
          <w:lang w:val="en"/>
        </w:rPr>
        <w:t xml:space="preserve">, and tools that use LLMs as an underlying technology, such as GitHub </w:t>
      </w:r>
      <w:proofErr w:type="spellStart"/>
      <w:r w:rsidRPr="5C1497D7">
        <w:rPr>
          <w:rFonts w:ascii="Times New Roman" w:eastAsia="Times New Roman" w:hAnsi="Times New Roman" w:cs="Times New Roman"/>
          <w:color w:val="000000" w:themeColor="text1"/>
          <w:lang w:val="en"/>
        </w:rPr>
        <w:t>CoPilot</w:t>
      </w:r>
      <w:proofErr w:type="spellEnd"/>
      <w:r w:rsidRPr="5C1497D7">
        <w:rPr>
          <w:rFonts w:ascii="Times New Roman" w:eastAsia="Times New Roman" w:hAnsi="Times New Roman" w:cs="Times New Roman"/>
          <w:color w:val="000000" w:themeColor="text1"/>
          <w:lang w:val="en"/>
        </w:rPr>
        <w:t>. Please consider both kinds of LLMs in your answers.</w:t>
      </w:r>
    </w:p>
    <w:p w14:paraId="2A31FF94" w14:textId="6B2619BE" w:rsidR="5C1497D7" w:rsidRDefault="5C1497D7" w:rsidP="5C1497D7">
      <w:pPr>
        <w:spacing w:line="276" w:lineRule="exact"/>
        <w:rPr>
          <w:rFonts w:ascii="Times New Roman" w:eastAsia="Times New Roman" w:hAnsi="Times New Roman" w:cs="Times New Roman"/>
          <w:color w:val="000000" w:themeColor="text1"/>
          <w:lang w:val="en"/>
        </w:rPr>
      </w:pPr>
    </w:p>
    <w:p w14:paraId="2F12101B" w14:textId="044219E3" w:rsidR="5C1497D7" w:rsidRDefault="1B19804F" w:rsidP="1B19804F">
      <w:pPr>
        <w:spacing w:line="276" w:lineRule="exact"/>
        <w:rPr>
          <w:rFonts w:ascii="Times New Roman" w:eastAsia="Times New Roman" w:hAnsi="Times New Roman" w:cs="Times New Roman"/>
          <w:b/>
          <w:bCs/>
          <w:i/>
          <w:iCs/>
          <w:color w:val="000000" w:themeColor="text1"/>
          <w:lang w:val="en"/>
        </w:rPr>
      </w:pPr>
      <w:r w:rsidRPr="1B19804F">
        <w:rPr>
          <w:rFonts w:ascii="Times New Roman" w:eastAsia="Times New Roman" w:hAnsi="Times New Roman" w:cs="Times New Roman"/>
          <w:b/>
          <w:bCs/>
          <w:i/>
          <w:iCs/>
          <w:color w:val="000000" w:themeColor="text1"/>
          <w:lang w:val="en"/>
        </w:rPr>
        <w:t>PAST EXPERIENCE</w:t>
      </w:r>
    </w:p>
    <w:p w14:paraId="4F605BFF" w14:textId="26F30AD7" w:rsidR="5C1497D7" w:rsidRDefault="5C1497D7" w:rsidP="5C1497D7">
      <w:pPr>
        <w:spacing w:line="276" w:lineRule="exact"/>
        <w:rPr>
          <w:rFonts w:ascii="Times New Roman" w:eastAsia="Times New Roman" w:hAnsi="Times New Roman" w:cs="Times New Roman"/>
          <w:color w:val="000000" w:themeColor="text1"/>
          <w:lang w:val="en"/>
        </w:rPr>
      </w:pPr>
    </w:p>
    <w:p w14:paraId="5BEA9B35" w14:textId="7F91FC91" w:rsidR="5C1497D7" w:rsidRDefault="16A688BF" w:rsidP="5C1497D7">
      <w:pPr>
        <w:spacing w:line="276" w:lineRule="exact"/>
        <w:rPr>
          <w:rFonts w:ascii="Times New Roman" w:eastAsia="Times New Roman" w:hAnsi="Times New Roman" w:cs="Times New Roman"/>
          <w:color w:val="000000" w:themeColor="text1"/>
          <w:lang w:val="en"/>
        </w:rPr>
      </w:pPr>
      <w:r w:rsidRPr="16A688BF">
        <w:rPr>
          <w:rFonts w:ascii="Times New Roman" w:eastAsia="Times New Roman" w:hAnsi="Times New Roman" w:cs="Times New Roman"/>
          <w:color w:val="000000" w:themeColor="text1"/>
          <w:lang w:val="en"/>
        </w:rPr>
        <w:t xml:space="preserve">First, I will be going over a few questions on your experience using LLM tools prior to the </w:t>
      </w:r>
      <w:r w:rsidR="007F02C1">
        <w:rPr>
          <w:rFonts w:ascii="Times New Roman" w:eastAsia="Times New Roman" w:hAnsi="Times New Roman" w:cs="Times New Roman"/>
          <w:color w:val="000000" w:themeColor="text1"/>
          <w:lang w:val="en"/>
        </w:rPr>
        <w:t>ECE 461</w:t>
      </w:r>
      <w:r w:rsidRPr="16A688BF">
        <w:rPr>
          <w:rFonts w:ascii="Times New Roman" w:eastAsia="Times New Roman" w:hAnsi="Times New Roman" w:cs="Times New Roman"/>
          <w:color w:val="000000" w:themeColor="text1"/>
          <w:lang w:val="en"/>
        </w:rPr>
        <w:t xml:space="preserve">course. </w:t>
      </w:r>
    </w:p>
    <w:p w14:paraId="639267EA" w14:textId="15F4F61A"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How did you first find out about LLMs?</w:t>
      </w:r>
    </w:p>
    <w:p w14:paraId="1A602DA7" w14:textId="2DEC0F87" w:rsidR="5C1497D7" w:rsidRDefault="5C1497D7" w:rsidP="5C1497D7">
      <w:pPr>
        <w:pStyle w:val="ListParagraph"/>
        <w:numPr>
          <w:ilvl w:val="0"/>
          <w:numId w:val="27"/>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What made you want to explore LLM tools?</w:t>
      </w:r>
    </w:p>
    <w:p w14:paraId="10BC8A48" w14:textId="6E307B72"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Can you describe your initial impressions of LLMs when you first started using them?</w:t>
      </w:r>
    </w:p>
    <w:p w14:paraId="43018EFB" w14:textId="28A189B3"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Did you find it easy or challenging to get started?</w:t>
      </w:r>
    </w:p>
    <w:p w14:paraId="084A11AE" w14:textId="12833DF4" w:rsidR="5C1497D7" w:rsidRDefault="16A688BF"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16A688BF">
        <w:rPr>
          <w:rFonts w:ascii="Times New Roman" w:eastAsia="Times New Roman" w:hAnsi="Times New Roman" w:cs="Times New Roman"/>
          <w:color w:val="000000" w:themeColor="text1"/>
          <w:lang w:val="en"/>
        </w:rPr>
        <w:t xml:space="preserve">Before </w:t>
      </w:r>
      <w:r w:rsidR="007F02C1">
        <w:rPr>
          <w:rFonts w:ascii="Times New Roman" w:eastAsia="Times New Roman" w:hAnsi="Times New Roman" w:cs="Times New Roman"/>
          <w:color w:val="000000" w:themeColor="text1"/>
          <w:lang w:val="en"/>
        </w:rPr>
        <w:t>ECE 461</w:t>
      </w:r>
      <w:r w:rsidRPr="16A688BF">
        <w:rPr>
          <w:rFonts w:ascii="Times New Roman" w:eastAsia="Times New Roman" w:hAnsi="Times New Roman" w:cs="Times New Roman"/>
          <w:color w:val="000000" w:themeColor="text1"/>
          <w:lang w:val="en"/>
        </w:rPr>
        <w:t>, what experience did you have working with LLMs?</w:t>
      </w:r>
    </w:p>
    <w:p w14:paraId="5F09C3F5" w14:textId="1DC94A90" w:rsidR="5C1497D7" w:rsidRDefault="5C1497D7" w:rsidP="5C1497D7">
      <w:pPr>
        <w:pStyle w:val="ListParagraph"/>
        <w:numPr>
          <w:ilvl w:val="0"/>
          <w:numId w:val="27"/>
        </w:numPr>
        <w:spacing w:line="240"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 xml:space="preserve"> In coursework at Purdue (permitted)</w:t>
      </w:r>
    </w:p>
    <w:p w14:paraId="0042359F" w14:textId="43ED4AC3" w:rsidR="5C1497D7" w:rsidRDefault="5C1497D7" w:rsidP="5C1497D7">
      <w:pPr>
        <w:pStyle w:val="ListParagraph"/>
        <w:numPr>
          <w:ilvl w:val="0"/>
          <w:numId w:val="27"/>
        </w:numPr>
        <w:spacing w:line="240"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 xml:space="preserve"> In coursework at Purdue (not permitted)</w:t>
      </w:r>
    </w:p>
    <w:p w14:paraId="60FFAD9A" w14:textId="3F9B6A85" w:rsidR="5C1497D7" w:rsidRDefault="5C1497D7" w:rsidP="5C1497D7">
      <w:pPr>
        <w:pStyle w:val="ListParagraph"/>
        <w:numPr>
          <w:ilvl w:val="0"/>
          <w:numId w:val="27"/>
        </w:numPr>
        <w:spacing w:line="240"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 xml:space="preserve"> at internship(s)</w:t>
      </w:r>
    </w:p>
    <w:p w14:paraId="53CF1DE5" w14:textId="4A0DF561" w:rsidR="5C1497D7" w:rsidRDefault="5C1497D7" w:rsidP="5C1497D7">
      <w:pPr>
        <w:pStyle w:val="ListParagraph"/>
        <w:numPr>
          <w:ilvl w:val="0"/>
          <w:numId w:val="27"/>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Hobby projects</w:t>
      </w:r>
    </w:p>
    <w:p w14:paraId="4107F63B" w14:textId="6AAA8595"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 xml:space="preserve">Do you have any particular preferences with using LLM tools? </w:t>
      </w:r>
    </w:p>
    <w:p w14:paraId="78565107" w14:textId="23DF5F3F" w:rsidR="5C1497D7" w:rsidRDefault="5C1497D7" w:rsidP="5C1497D7">
      <w:p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If yes:</w:t>
      </w:r>
    </w:p>
    <w:p w14:paraId="2FE60BAA" w14:textId="5E595E4E" w:rsidR="5C1497D7" w:rsidRDefault="5C1497D7" w:rsidP="5C1497D7">
      <w:pPr>
        <w:pStyle w:val="ListParagraph"/>
        <w:numPr>
          <w:ilvl w:val="1"/>
          <w:numId w:val="27"/>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How have your preferences evolved?</w:t>
      </w:r>
    </w:p>
    <w:p w14:paraId="0803A1FF" w14:textId="41E8E77A" w:rsidR="5C1497D7" w:rsidRDefault="5C1497D7" w:rsidP="5C1497D7">
      <w:pPr>
        <w:pStyle w:val="ListParagraph"/>
        <w:numPr>
          <w:ilvl w:val="0"/>
          <w:numId w:val="27"/>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 xml:space="preserve">What are the reasons for your LLM preference? </w:t>
      </w:r>
    </w:p>
    <w:p w14:paraId="0879B932" w14:textId="2A44DE03"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Did you receive any training or study any materials on how to use LLMs effectively in software engineering work? If yes, what did this training look like?</w:t>
      </w:r>
    </w:p>
    <w:p w14:paraId="29A43FE7" w14:textId="2FCBA7E8" w:rsidR="5C1497D7" w:rsidRDefault="5C1497D7" w:rsidP="5C1497D7">
      <w:pPr>
        <w:spacing w:line="276" w:lineRule="exact"/>
        <w:rPr>
          <w:rFonts w:ascii="Times New Roman" w:eastAsia="Times New Roman" w:hAnsi="Times New Roman" w:cs="Times New Roman"/>
          <w:color w:val="000000" w:themeColor="text1"/>
          <w:lang w:val="en"/>
        </w:rPr>
      </w:pPr>
    </w:p>
    <w:p w14:paraId="474C9904" w14:textId="5249CE7D" w:rsidR="5C1497D7" w:rsidRDefault="1B19804F" w:rsidP="1B19804F">
      <w:pPr>
        <w:spacing w:line="276" w:lineRule="exact"/>
        <w:rPr>
          <w:rFonts w:ascii="Times New Roman" w:eastAsia="Times New Roman" w:hAnsi="Times New Roman" w:cs="Times New Roman"/>
          <w:b/>
          <w:bCs/>
          <w:i/>
          <w:iCs/>
          <w:color w:val="000000" w:themeColor="text1"/>
          <w:lang w:val="en"/>
        </w:rPr>
      </w:pPr>
      <w:r w:rsidRPr="1B19804F">
        <w:rPr>
          <w:rFonts w:ascii="Times New Roman" w:eastAsia="Times New Roman" w:hAnsi="Times New Roman" w:cs="Times New Roman"/>
          <w:b/>
          <w:bCs/>
          <w:i/>
          <w:iCs/>
          <w:color w:val="000000" w:themeColor="text1"/>
          <w:lang w:val="en"/>
        </w:rPr>
        <w:t xml:space="preserve">EXPERIENCE IN </w:t>
      </w:r>
      <w:r w:rsidR="007F02C1">
        <w:rPr>
          <w:rFonts w:ascii="Times New Roman" w:eastAsia="Times New Roman" w:hAnsi="Times New Roman" w:cs="Times New Roman"/>
          <w:b/>
          <w:bCs/>
          <w:i/>
          <w:iCs/>
          <w:color w:val="000000" w:themeColor="text1"/>
          <w:lang w:val="en"/>
        </w:rPr>
        <w:t>ECE 461</w:t>
      </w:r>
    </w:p>
    <w:p w14:paraId="502DDAB2" w14:textId="4E9536DC" w:rsidR="5C1497D7" w:rsidRDefault="5C1497D7" w:rsidP="5C1497D7">
      <w:pPr>
        <w:spacing w:line="276" w:lineRule="exact"/>
        <w:rPr>
          <w:rFonts w:ascii="Times New Roman" w:eastAsia="Times New Roman" w:hAnsi="Times New Roman" w:cs="Times New Roman"/>
          <w:color w:val="000000" w:themeColor="text1"/>
          <w:lang w:val="en"/>
        </w:rPr>
      </w:pPr>
    </w:p>
    <w:p w14:paraId="188B51FD" w14:textId="72CD8D24" w:rsidR="5C1497D7" w:rsidRDefault="16A688BF" w:rsidP="5C1497D7">
      <w:pPr>
        <w:spacing w:line="276" w:lineRule="exact"/>
        <w:rPr>
          <w:rFonts w:ascii="Times New Roman" w:eastAsia="Times New Roman" w:hAnsi="Times New Roman" w:cs="Times New Roman"/>
          <w:color w:val="000000" w:themeColor="text1"/>
          <w:lang w:val="en"/>
        </w:rPr>
      </w:pPr>
      <w:r w:rsidRPr="16A688BF">
        <w:rPr>
          <w:rFonts w:ascii="Times New Roman" w:eastAsia="Times New Roman" w:hAnsi="Times New Roman" w:cs="Times New Roman"/>
          <w:color w:val="000000" w:themeColor="text1"/>
          <w:lang w:val="en"/>
        </w:rPr>
        <w:t xml:space="preserve">Now, I will ask you a few questions on your experience using LLM tools in </w:t>
      </w:r>
      <w:r w:rsidR="007F02C1">
        <w:rPr>
          <w:rFonts w:ascii="Times New Roman" w:eastAsia="Times New Roman" w:hAnsi="Times New Roman" w:cs="Times New Roman"/>
          <w:color w:val="000000" w:themeColor="text1"/>
          <w:lang w:val="en"/>
        </w:rPr>
        <w:t>ECE 461</w:t>
      </w:r>
      <w:r w:rsidR="00BA5C48">
        <w:rPr>
          <w:rFonts w:ascii="Times New Roman" w:eastAsia="Times New Roman" w:hAnsi="Times New Roman" w:cs="Times New Roman"/>
          <w:color w:val="000000" w:themeColor="text1"/>
          <w:lang w:val="en"/>
        </w:rPr>
        <w:t>.</w:t>
      </w:r>
    </w:p>
    <w:p w14:paraId="64E72296" w14:textId="61568D83"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What were your initial expectations or goals for using LLMs in this project?</w:t>
      </w:r>
    </w:p>
    <w:p w14:paraId="53F1DDF4" w14:textId="56B2658A"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What LLM do you intend to start this project with, and what motivates you to choose it for this project?</w:t>
      </w:r>
    </w:p>
    <w:p w14:paraId="5C73BDBF" w14:textId="46206508"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Are there any challenges or concerns you anticipate in using LLMs for this project?</w:t>
      </w:r>
    </w:p>
    <w:p w14:paraId="66A3C690" w14:textId="5BDDCC1E"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Did you find the training and LLM homework provided by Prof. Davis to expand your understanding of the capabilities of LLMs?</w:t>
      </w:r>
    </w:p>
    <w:p w14:paraId="23C46C9B" w14:textId="768AFB4D"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As part of your team's plans for Phase 1 and Phase 2, your team had to describe their use of LLM technology.</w:t>
      </w:r>
    </w:p>
    <w:p w14:paraId="0C4E419C" w14:textId="045C2051" w:rsidR="5C1497D7" w:rsidRDefault="5C1497D7" w:rsidP="5C1497D7">
      <w:pPr>
        <w:pStyle w:val="ListParagraph"/>
        <w:numPr>
          <w:ilvl w:val="0"/>
          <w:numId w:val="27"/>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What was your team's policy?</w:t>
      </w:r>
    </w:p>
    <w:p w14:paraId="4DBCD8C4" w14:textId="68F36B22" w:rsidR="5C1497D7" w:rsidRDefault="5C1497D7" w:rsidP="5C1497D7">
      <w:pPr>
        <w:pStyle w:val="ListParagraph"/>
        <w:numPr>
          <w:ilvl w:val="0"/>
          <w:numId w:val="27"/>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How did you decide on this policy?</w:t>
      </w:r>
    </w:p>
    <w:p w14:paraId="3C1C62BC" w14:textId="5CDB9DE5"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Tell us about your typical use of LLMs in this project, and the kinds of value you get from them.</w:t>
      </w:r>
    </w:p>
    <w:p w14:paraId="45F36744" w14:textId="5A018634" w:rsidR="5C1497D7" w:rsidRDefault="1B19804F" w:rsidP="1B19804F">
      <w:pPr>
        <w:pStyle w:val="Heading2"/>
        <w:spacing w:line="259" w:lineRule="auto"/>
        <w:rPr>
          <w:rFonts w:ascii="Times New Roman" w:eastAsia="Times New Roman" w:hAnsi="Times New Roman" w:cs="Times New Roman"/>
          <w:b/>
          <w:bCs/>
          <w:i/>
          <w:iCs/>
          <w:color w:val="000000" w:themeColor="text1"/>
          <w:sz w:val="24"/>
          <w:szCs w:val="24"/>
          <w:lang w:val="en"/>
        </w:rPr>
      </w:pPr>
      <w:r w:rsidRPr="1B19804F">
        <w:rPr>
          <w:rFonts w:ascii="Times New Roman" w:eastAsia="Times New Roman" w:hAnsi="Times New Roman" w:cs="Times New Roman"/>
          <w:b/>
          <w:bCs/>
          <w:i/>
          <w:iCs/>
          <w:color w:val="000000" w:themeColor="text1"/>
          <w:sz w:val="24"/>
          <w:szCs w:val="24"/>
          <w:lang w:val="en"/>
        </w:rPr>
        <w:t>INTERPRETATION OF EXPERIENCES</w:t>
      </w:r>
    </w:p>
    <w:p w14:paraId="30162AE5" w14:textId="3E3A4C2A" w:rsidR="5C1497D7" w:rsidRDefault="5C1497D7" w:rsidP="5C1497D7">
      <w:pPr>
        <w:rPr>
          <w:lang w:val="en"/>
        </w:rPr>
      </w:pPr>
    </w:p>
    <w:p w14:paraId="62715B4C" w14:textId="36FD8600"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Do you feel that the use of LLMs will enhance your learning experience? Why or why not?</w:t>
      </w:r>
    </w:p>
    <w:p w14:paraId="51FDBD98" w14:textId="60F47598"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How do you see the skills or knowledge you will gain from using LLMs benefiting your future coursework or projects?</w:t>
      </w:r>
    </w:p>
    <w:p w14:paraId="32753F77" w14:textId="12A92C5A" w:rsidR="5C1497D7" w:rsidRDefault="5C1497D7" w:rsidP="5C1497D7">
      <w:pPr>
        <w:pStyle w:val="ListParagraph"/>
        <w:numPr>
          <w:ilvl w:val="0"/>
          <w:numId w:val="28"/>
        </w:numPr>
        <w:spacing w:line="276" w:lineRule="exact"/>
        <w:rPr>
          <w:rFonts w:ascii="Times New Roman" w:eastAsia="Times New Roman" w:hAnsi="Times New Roman" w:cs="Times New Roman"/>
          <w:color w:val="000000" w:themeColor="text1"/>
          <w:lang w:val="en"/>
        </w:rPr>
      </w:pPr>
      <w:r w:rsidRPr="5C1497D7">
        <w:rPr>
          <w:rFonts w:ascii="Times New Roman" w:eastAsia="Times New Roman" w:hAnsi="Times New Roman" w:cs="Times New Roman"/>
          <w:color w:val="000000" w:themeColor="text1"/>
          <w:lang w:val="en"/>
        </w:rPr>
        <w:t>At what point do you think it is appropriate to introduce LLMs into a software engineering curriculum?</w:t>
      </w:r>
    </w:p>
    <w:p w14:paraId="02DBAD2F" w14:textId="7DBA44D8" w:rsidR="5C1497D7" w:rsidRDefault="5C1497D7" w:rsidP="5C1497D7">
      <w:pPr>
        <w:rPr>
          <w:rFonts w:ascii="Times New Roman" w:eastAsia="Times New Roman" w:hAnsi="Times New Roman" w:cs="Times New Roman"/>
        </w:rPr>
      </w:pPr>
    </w:p>
    <w:p w14:paraId="272D5335" w14:textId="757A7343" w:rsidR="5C1497D7" w:rsidRDefault="1F4331D9" w:rsidP="5C1497D7">
      <w:pPr>
        <w:rPr>
          <w:rFonts w:ascii="Times New Roman" w:eastAsia="Times New Roman" w:hAnsi="Times New Roman" w:cs="Times New Roman"/>
        </w:rPr>
      </w:pPr>
      <w:r w:rsidRPr="1F4331D9">
        <w:rPr>
          <w:rFonts w:ascii="Times New Roman" w:eastAsia="Times New Roman" w:hAnsi="Times New Roman" w:cs="Times New Roman"/>
        </w:rPr>
        <w:t>A2. Round 2 interview protocol (~60 minutes).</w:t>
      </w:r>
    </w:p>
    <w:p w14:paraId="06C16C97" w14:textId="250ABA00" w:rsidR="5C1497D7" w:rsidRDefault="5C1497D7" w:rsidP="5C1497D7">
      <w:pPr>
        <w:rPr>
          <w:rFonts w:ascii="Times New Roman" w:eastAsia="Times New Roman" w:hAnsi="Times New Roman" w:cs="Times New Roman"/>
        </w:rPr>
      </w:pPr>
    </w:p>
    <w:p w14:paraId="6440DF4F" w14:textId="2D885553" w:rsidR="5C1497D7" w:rsidRDefault="1B19804F" w:rsidP="1B19804F">
      <w:pPr>
        <w:spacing w:after="160" w:line="440" w:lineRule="exact"/>
        <w:rPr>
          <w:rFonts w:ascii="Times New Roman" w:eastAsia="Times New Roman" w:hAnsi="Times New Roman" w:cs="Times New Roman"/>
          <w:b/>
          <w:bCs/>
          <w:i/>
          <w:iCs/>
          <w:color w:val="000000" w:themeColor="text1"/>
        </w:rPr>
      </w:pPr>
      <w:r w:rsidRPr="1B19804F">
        <w:rPr>
          <w:rFonts w:ascii="Times New Roman" w:eastAsia="Times New Roman" w:hAnsi="Times New Roman" w:cs="Times New Roman"/>
          <w:b/>
          <w:bCs/>
          <w:i/>
          <w:iCs/>
          <w:color w:val="000000" w:themeColor="text1"/>
        </w:rPr>
        <w:t>INTRO REMARKS</w:t>
      </w:r>
    </w:p>
    <w:p w14:paraId="1D5EEBF6" w14:textId="7068BC88" w:rsidR="5C1497D7" w:rsidRDefault="5C1497D7" w:rsidP="5C1497D7">
      <w:pPr>
        <w:spacing w:after="160" w:line="440" w:lineRule="exact"/>
        <w:rPr>
          <w:rFonts w:ascii="Times New Roman" w:eastAsia="Times New Roman" w:hAnsi="Times New Roman" w:cs="Times New Roman"/>
          <w:color w:val="000000" w:themeColor="text1"/>
        </w:rPr>
      </w:pPr>
      <w:r w:rsidRPr="5C1497D7">
        <w:rPr>
          <w:rFonts w:ascii="Times New Roman" w:eastAsia="Times New Roman" w:hAnsi="Times New Roman" w:cs="Times New Roman"/>
          <w:color w:val="000000" w:themeColor="text1"/>
        </w:rPr>
        <w:t xml:space="preserve">This study is about the use of large language models (LLMs) in software engineering. That includes both “Q&amp;A” about LLMs such as </w:t>
      </w:r>
      <w:proofErr w:type="spellStart"/>
      <w:r w:rsidRPr="5C1497D7">
        <w:rPr>
          <w:rFonts w:ascii="Times New Roman" w:eastAsia="Times New Roman" w:hAnsi="Times New Roman" w:cs="Times New Roman"/>
          <w:color w:val="000000" w:themeColor="text1"/>
        </w:rPr>
        <w:t>ChatGPT</w:t>
      </w:r>
      <w:proofErr w:type="spellEnd"/>
      <w:r w:rsidRPr="5C1497D7">
        <w:rPr>
          <w:rFonts w:ascii="Times New Roman" w:eastAsia="Times New Roman" w:hAnsi="Times New Roman" w:cs="Times New Roman"/>
          <w:color w:val="000000" w:themeColor="text1"/>
        </w:rPr>
        <w:t xml:space="preserve">, and tools that use LLMs as an underlying technology, such as GitHub </w:t>
      </w:r>
      <w:proofErr w:type="spellStart"/>
      <w:r w:rsidRPr="5C1497D7">
        <w:rPr>
          <w:rFonts w:ascii="Times New Roman" w:eastAsia="Times New Roman" w:hAnsi="Times New Roman" w:cs="Times New Roman"/>
          <w:color w:val="000000" w:themeColor="text1"/>
        </w:rPr>
        <w:t>CoPilot</w:t>
      </w:r>
      <w:proofErr w:type="spellEnd"/>
      <w:r w:rsidRPr="5C1497D7">
        <w:rPr>
          <w:rFonts w:ascii="Times New Roman" w:eastAsia="Times New Roman" w:hAnsi="Times New Roman" w:cs="Times New Roman"/>
          <w:color w:val="000000" w:themeColor="text1"/>
        </w:rPr>
        <w:t>. Please consider both kinds of LLMs in your answers.</w:t>
      </w:r>
    </w:p>
    <w:p w14:paraId="330A0DC4" w14:textId="6465E5E5" w:rsidR="5C1497D7" w:rsidRDefault="1B19804F" w:rsidP="1B19804F">
      <w:pPr>
        <w:spacing w:after="160" w:line="440" w:lineRule="exact"/>
        <w:rPr>
          <w:rFonts w:ascii="Times New Roman" w:eastAsia="Times New Roman" w:hAnsi="Times New Roman" w:cs="Times New Roman"/>
          <w:b/>
          <w:bCs/>
          <w:i/>
          <w:iCs/>
          <w:color w:val="000000" w:themeColor="text1"/>
        </w:rPr>
      </w:pPr>
      <w:r w:rsidRPr="1B19804F">
        <w:rPr>
          <w:rFonts w:ascii="Times New Roman" w:eastAsia="Times New Roman" w:hAnsi="Times New Roman" w:cs="Times New Roman"/>
          <w:b/>
          <w:bCs/>
          <w:i/>
          <w:iCs/>
          <w:color w:val="000000" w:themeColor="text1"/>
        </w:rPr>
        <w:t>PAST EXPERIENCE</w:t>
      </w:r>
    </w:p>
    <w:p w14:paraId="3F31A4FC" w14:textId="5854DB94" w:rsidR="5C1497D7" w:rsidRDefault="5C1497D7" w:rsidP="5C1497D7">
      <w:pPr>
        <w:pStyle w:val="ListParagraph"/>
        <w:numPr>
          <w:ilvl w:val="0"/>
          <w:numId w:val="1"/>
        </w:numPr>
        <w:spacing w:after="160" w:line="440" w:lineRule="exact"/>
        <w:rPr>
          <w:rFonts w:ascii="Times New Roman" w:eastAsia="Times New Roman" w:hAnsi="Times New Roman" w:cs="Times New Roman"/>
        </w:rPr>
      </w:pPr>
      <w:r w:rsidRPr="5C1497D7">
        <w:rPr>
          <w:rFonts w:ascii="Times New Roman" w:eastAsia="Times New Roman" w:hAnsi="Times New Roman" w:cs="Times New Roman"/>
        </w:rPr>
        <w:t>What are your current impressions of LLMs as compared to when you first started using them?</w:t>
      </w:r>
    </w:p>
    <w:p w14:paraId="684D9E45" w14:textId="3714148F" w:rsidR="5C1497D7" w:rsidRDefault="5C1497D7" w:rsidP="5C1497D7">
      <w:pPr>
        <w:pStyle w:val="ListParagraph"/>
        <w:numPr>
          <w:ilvl w:val="1"/>
          <w:numId w:val="1"/>
        </w:numPr>
        <w:spacing w:after="160" w:line="440" w:lineRule="exact"/>
        <w:rPr>
          <w:rFonts w:ascii="Times New Roman" w:eastAsia="Times New Roman" w:hAnsi="Times New Roman" w:cs="Times New Roman"/>
        </w:rPr>
      </w:pPr>
      <w:r w:rsidRPr="5C1497D7">
        <w:rPr>
          <w:rFonts w:ascii="Times New Roman" w:eastAsia="Times New Roman" w:hAnsi="Times New Roman" w:cs="Times New Roman"/>
        </w:rPr>
        <w:t>How have your perceptions and impressions evolved?</w:t>
      </w:r>
    </w:p>
    <w:p w14:paraId="7C17C899" w14:textId="0C139327" w:rsidR="5C1497D7" w:rsidRDefault="5C1497D7" w:rsidP="5C1497D7">
      <w:pPr>
        <w:pStyle w:val="ListParagraph"/>
        <w:numPr>
          <w:ilvl w:val="1"/>
          <w:numId w:val="1"/>
        </w:numPr>
        <w:spacing w:after="160" w:line="440" w:lineRule="exact"/>
        <w:rPr>
          <w:rFonts w:ascii="Times New Roman" w:eastAsia="Times New Roman" w:hAnsi="Times New Roman" w:cs="Times New Roman"/>
        </w:rPr>
      </w:pPr>
      <w:r w:rsidRPr="5C1497D7">
        <w:rPr>
          <w:rFonts w:ascii="Times New Roman" w:eastAsia="Times New Roman" w:hAnsi="Times New Roman" w:cs="Times New Roman"/>
        </w:rPr>
        <w:t>What changes do you notice between your previous and current usage of LLMs?</w:t>
      </w:r>
    </w:p>
    <w:p w14:paraId="0467089C" w14:textId="30428025" w:rsidR="5C1497D7" w:rsidRDefault="5C1497D7" w:rsidP="5C1497D7">
      <w:pPr>
        <w:pStyle w:val="ListParagraph"/>
        <w:numPr>
          <w:ilvl w:val="0"/>
          <w:numId w:val="1"/>
        </w:numPr>
        <w:spacing w:after="160" w:line="440" w:lineRule="exact"/>
        <w:rPr>
          <w:rFonts w:ascii="Times New Roman" w:eastAsia="Times New Roman" w:hAnsi="Times New Roman" w:cs="Times New Roman"/>
        </w:rPr>
      </w:pPr>
      <w:r w:rsidRPr="5C1497D7">
        <w:rPr>
          <w:rFonts w:ascii="Times New Roman" w:eastAsia="Times New Roman" w:hAnsi="Times New Roman" w:cs="Times New Roman"/>
        </w:rPr>
        <w:t>Have your LLM preferences over the course of the project changed between phase 1 and phase 2? Why?</w:t>
      </w:r>
    </w:p>
    <w:p w14:paraId="71CCAABB" w14:textId="0457955B" w:rsidR="5C1497D7" w:rsidRDefault="007F02C1" w:rsidP="16A688BF">
      <w:pPr>
        <w:spacing w:after="160" w:line="440" w:lineRule="exact"/>
        <w:rPr>
          <w:rFonts w:ascii="Times New Roman" w:eastAsia="Times New Roman" w:hAnsi="Times New Roman" w:cs="Times New Roman"/>
          <w:b/>
          <w:bCs/>
          <w:i/>
          <w:iCs/>
          <w:color w:val="000000" w:themeColor="text1"/>
        </w:rPr>
      </w:pPr>
      <w:r>
        <w:rPr>
          <w:rFonts w:ascii="Times New Roman" w:eastAsia="Times New Roman" w:hAnsi="Times New Roman" w:cs="Times New Roman"/>
          <w:b/>
          <w:bCs/>
          <w:i/>
          <w:iCs/>
          <w:color w:val="000000" w:themeColor="text1"/>
        </w:rPr>
        <w:t>ECE 461</w:t>
      </w:r>
      <w:r w:rsidR="16A688BF" w:rsidRPr="16A688BF">
        <w:rPr>
          <w:rFonts w:ascii="Times New Roman" w:eastAsia="Times New Roman" w:hAnsi="Times New Roman" w:cs="Times New Roman"/>
          <w:b/>
          <w:bCs/>
          <w:i/>
          <w:iCs/>
          <w:color w:val="000000" w:themeColor="text1"/>
        </w:rPr>
        <w:t xml:space="preserve"> EXPERIENCE</w:t>
      </w:r>
    </w:p>
    <w:p w14:paraId="5230608A" w14:textId="0F7432B9" w:rsidR="5C1497D7" w:rsidRDefault="5C1497D7" w:rsidP="5C1497D7">
      <w:pPr>
        <w:pStyle w:val="ListParagraph"/>
        <w:numPr>
          <w:ilvl w:val="0"/>
          <w:numId w:val="22"/>
        </w:numPr>
        <w:rPr>
          <w:rFonts w:ascii="Times New Roman" w:eastAsia="Times New Roman" w:hAnsi="Times New Roman" w:cs="Times New Roman"/>
        </w:rPr>
      </w:pPr>
      <w:r w:rsidRPr="5C1497D7">
        <w:rPr>
          <w:rFonts w:ascii="Times New Roman" w:eastAsia="Times New Roman" w:hAnsi="Times New Roman" w:cs="Times New Roman"/>
        </w:rPr>
        <w:t>How did you end up using LLMs differently throughout the course of the project?</w:t>
      </w:r>
    </w:p>
    <w:p w14:paraId="745245A4" w14:textId="3291CE4C" w:rsidR="5C1497D7" w:rsidRDefault="5C1497D7" w:rsidP="5C1497D7">
      <w:pPr>
        <w:pStyle w:val="ListParagraph"/>
        <w:numPr>
          <w:ilvl w:val="1"/>
          <w:numId w:val="22"/>
        </w:numPr>
        <w:rPr>
          <w:rFonts w:ascii="Times New Roman" w:eastAsia="Times New Roman" w:hAnsi="Times New Roman" w:cs="Times New Roman"/>
        </w:rPr>
      </w:pPr>
      <w:r w:rsidRPr="5C1497D7">
        <w:rPr>
          <w:rFonts w:ascii="Times New Roman" w:eastAsia="Times New Roman" w:hAnsi="Times New Roman" w:cs="Times New Roman"/>
        </w:rPr>
        <w:t>Was there a substantial difference in how they were used between phases?</w:t>
      </w:r>
    </w:p>
    <w:p w14:paraId="5B7F3145" w14:textId="4CD118E6" w:rsidR="5C1497D7" w:rsidRDefault="5C1497D7" w:rsidP="5C1497D7">
      <w:pPr>
        <w:pStyle w:val="ListParagraph"/>
        <w:numPr>
          <w:ilvl w:val="0"/>
          <w:numId w:val="22"/>
        </w:numPr>
        <w:rPr>
          <w:rFonts w:ascii="Times New Roman" w:eastAsia="Times New Roman" w:hAnsi="Times New Roman" w:cs="Times New Roman"/>
        </w:rPr>
      </w:pPr>
      <w:r w:rsidRPr="5C1497D7">
        <w:rPr>
          <w:rFonts w:ascii="Times New Roman" w:eastAsia="Times New Roman" w:hAnsi="Times New Roman" w:cs="Times New Roman"/>
        </w:rPr>
        <w:t>How did you choose which tasks you would use LLMs to complete?</w:t>
      </w:r>
    </w:p>
    <w:p w14:paraId="7602F332" w14:textId="6D0D7820" w:rsidR="5C1497D7" w:rsidRDefault="5C1497D7" w:rsidP="5C1497D7">
      <w:pPr>
        <w:pStyle w:val="ListParagraph"/>
        <w:numPr>
          <w:ilvl w:val="0"/>
          <w:numId w:val="22"/>
        </w:numPr>
        <w:rPr>
          <w:rFonts w:ascii="Times New Roman" w:eastAsia="Times New Roman" w:hAnsi="Times New Roman" w:cs="Times New Roman"/>
        </w:rPr>
      </w:pPr>
      <w:r w:rsidRPr="5C1497D7">
        <w:rPr>
          <w:rFonts w:ascii="Times New Roman" w:eastAsia="Times New Roman" w:hAnsi="Times New Roman" w:cs="Times New Roman"/>
        </w:rPr>
        <w:t>Are there any challenges or concerns you had while using LLMs for this project?</w:t>
      </w:r>
    </w:p>
    <w:p w14:paraId="79A94B59" w14:textId="001AF12E" w:rsidR="5C1497D7" w:rsidRDefault="5C1497D7" w:rsidP="5C1497D7">
      <w:pPr>
        <w:pStyle w:val="ListParagraph"/>
        <w:numPr>
          <w:ilvl w:val="0"/>
          <w:numId w:val="22"/>
        </w:numPr>
        <w:rPr>
          <w:rFonts w:ascii="Times New Roman" w:eastAsia="Times New Roman" w:hAnsi="Times New Roman" w:cs="Times New Roman"/>
        </w:rPr>
      </w:pPr>
      <w:r w:rsidRPr="5C1497D7">
        <w:rPr>
          <w:rFonts w:ascii="Times New Roman" w:eastAsia="Times New Roman" w:hAnsi="Times New Roman" w:cs="Times New Roman"/>
        </w:rPr>
        <w:t>Have you had to seek help or support while using LLMs in your project? What was the nature of the issue or support, and how was it resolved?</w:t>
      </w:r>
    </w:p>
    <w:p w14:paraId="0EA5D5B2" w14:textId="3312BE04" w:rsidR="5C1497D7" w:rsidRDefault="5C1497D7" w:rsidP="5C1497D7">
      <w:pPr>
        <w:pStyle w:val="ListParagraph"/>
        <w:numPr>
          <w:ilvl w:val="0"/>
          <w:numId w:val="22"/>
        </w:numPr>
        <w:rPr>
          <w:rFonts w:ascii="Times New Roman" w:eastAsia="Times New Roman" w:hAnsi="Times New Roman" w:cs="Times New Roman"/>
        </w:rPr>
      </w:pPr>
      <w:r w:rsidRPr="5C1497D7">
        <w:rPr>
          <w:rFonts w:ascii="Times New Roman" w:eastAsia="Times New Roman" w:hAnsi="Times New Roman" w:cs="Times New Roman"/>
        </w:rPr>
        <w:t>How would you compare the use of LLMs in this project to its use in other academic tasks or projects?</w:t>
      </w:r>
    </w:p>
    <w:p w14:paraId="405DBE1F" w14:textId="559D72F1" w:rsidR="5C1497D7" w:rsidRDefault="5C1497D7" w:rsidP="5C1497D7">
      <w:pPr>
        <w:pStyle w:val="ListParagraph"/>
        <w:numPr>
          <w:ilvl w:val="0"/>
          <w:numId w:val="22"/>
        </w:numPr>
        <w:rPr>
          <w:rFonts w:ascii="Times New Roman" w:eastAsia="Times New Roman" w:hAnsi="Times New Roman" w:cs="Times New Roman"/>
        </w:rPr>
      </w:pPr>
      <w:r w:rsidRPr="5C1497D7">
        <w:rPr>
          <w:rFonts w:ascii="Times New Roman" w:eastAsia="Times New Roman" w:hAnsi="Times New Roman" w:cs="Times New Roman"/>
        </w:rPr>
        <w:t>Can you provide an example of a task or aspect of your project that was significantly improved by using LLMs?</w:t>
      </w:r>
    </w:p>
    <w:p w14:paraId="584D8974" w14:textId="50C04DA7" w:rsidR="5C1497D7" w:rsidRDefault="5C1497D7" w:rsidP="5C1497D7">
      <w:pPr>
        <w:pStyle w:val="ListParagraph"/>
        <w:numPr>
          <w:ilvl w:val="0"/>
          <w:numId w:val="22"/>
        </w:numPr>
        <w:rPr>
          <w:rFonts w:ascii="Times New Roman" w:eastAsia="Times New Roman" w:hAnsi="Times New Roman" w:cs="Times New Roman"/>
        </w:rPr>
      </w:pPr>
      <w:r w:rsidRPr="5C1497D7">
        <w:rPr>
          <w:rFonts w:ascii="Times New Roman" w:eastAsia="Times New Roman" w:hAnsi="Times New Roman" w:cs="Times New Roman"/>
        </w:rPr>
        <w:t>Tell me about a time when you used LLMs in your project to accelerate your engineering work.</w:t>
      </w:r>
    </w:p>
    <w:p w14:paraId="698BA3F0" w14:textId="3F7530B1" w:rsidR="5C1497D7" w:rsidRDefault="15E9483F" w:rsidP="5C1497D7">
      <w:pPr>
        <w:pStyle w:val="ListParagraph"/>
        <w:numPr>
          <w:ilvl w:val="0"/>
          <w:numId w:val="22"/>
        </w:numPr>
        <w:rPr>
          <w:rFonts w:ascii="Times New Roman" w:eastAsia="Times New Roman" w:hAnsi="Times New Roman" w:cs="Times New Roman"/>
        </w:rPr>
      </w:pPr>
      <w:r w:rsidRPr="15E9483F">
        <w:rPr>
          <w:rFonts w:ascii="Times New Roman" w:eastAsia="Times New Roman" w:hAnsi="Times New Roman" w:cs="Times New Roman"/>
        </w:rPr>
        <w:t>Did you experience a time when you used LLMs in your project and they slowed down your engineering work?</w:t>
      </w:r>
    </w:p>
    <w:p w14:paraId="40EA6DEE" w14:textId="2C588DFA" w:rsidR="15E9483F" w:rsidRDefault="15E9483F" w:rsidP="15E9483F">
      <w:pPr>
        <w:pStyle w:val="ListParagraph"/>
        <w:numPr>
          <w:ilvl w:val="1"/>
          <w:numId w:val="22"/>
        </w:numPr>
        <w:rPr>
          <w:rFonts w:ascii="Times New Roman" w:eastAsia="Times New Roman" w:hAnsi="Times New Roman" w:cs="Times New Roman"/>
        </w:rPr>
      </w:pPr>
      <w:r w:rsidRPr="15E9483F">
        <w:rPr>
          <w:rFonts w:ascii="Times New Roman" w:eastAsia="Times New Roman" w:hAnsi="Times New Roman" w:cs="Times New Roman"/>
        </w:rPr>
        <w:t>Please describe any limitations you encountered in your experience.</w:t>
      </w:r>
    </w:p>
    <w:p w14:paraId="16DEA5F2" w14:textId="2210F828" w:rsidR="15E9483F" w:rsidRDefault="16A688BF" w:rsidP="15E9483F">
      <w:pPr>
        <w:pStyle w:val="ListParagraph"/>
        <w:numPr>
          <w:ilvl w:val="0"/>
          <w:numId w:val="22"/>
        </w:numPr>
        <w:rPr>
          <w:rFonts w:ascii="Times New Roman" w:eastAsia="Times New Roman" w:hAnsi="Times New Roman" w:cs="Times New Roman"/>
        </w:rPr>
      </w:pPr>
      <w:r w:rsidRPr="16A688BF">
        <w:rPr>
          <w:rFonts w:ascii="Times New Roman" w:eastAsia="Times New Roman" w:hAnsi="Times New Roman" w:cs="Times New Roman"/>
        </w:rPr>
        <w:t>Has using LLMs generally been an accelerator, a distraction, or …?</w:t>
      </w:r>
    </w:p>
    <w:p w14:paraId="2DC7FAC9" w14:textId="70B2BEB6" w:rsidR="16A688BF" w:rsidRDefault="16A688BF" w:rsidP="16A688BF">
      <w:pPr>
        <w:pStyle w:val="ListParagraph"/>
        <w:numPr>
          <w:ilvl w:val="1"/>
          <w:numId w:val="22"/>
        </w:numPr>
        <w:rPr>
          <w:rFonts w:ascii="Times New Roman" w:eastAsia="Times New Roman" w:hAnsi="Times New Roman" w:cs="Times New Roman"/>
        </w:rPr>
      </w:pPr>
      <w:r w:rsidRPr="16A688BF">
        <w:rPr>
          <w:rFonts w:ascii="Times New Roman" w:eastAsia="Times New Roman" w:hAnsi="Times New Roman" w:cs="Times New Roman"/>
        </w:rPr>
        <w:t>Please describe any limitations you encountered in your experience.</w:t>
      </w:r>
    </w:p>
    <w:p w14:paraId="2DF27588" w14:textId="7EC4B4E4" w:rsidR="16A688BF" w:rsidRDefault="16A688BF" w:rsidP="16A688BF">
      <w:pPr>
        <w:pStyle w:val="ListParagraph"/>
        <w:numPr>
          <w:ilvl w:val="0"/>
          <w:numId w:val="22"/>
        </w:numPr>
        <w:rPr>
          <w:rFonts w:ascii="Times New Roman" w:eastAsia="Times New Roman" w:hAnsi="Times New Roman" w:cs="Times New Roman"/>
        </w:rPr>
      </w:pPr>
      <w:r w:rsidRPr="16A688BF">
        <w:rPr>
          <w:rFonts w:ascii="Times New Roman" w:eastAsia="Times New Roman" w:hAnsi="Times New Roman" w:cs="Times New Roman"/>
        </w:rPr>
        <w:t>How has using LLMs influenced the time required to complete this project?</w:t>
      </w:r>
    </w:p>
    <w:p w14:paraId="5EA78080" w14:textId="1BE5C713" w:rsidR="16A688BF" w:rsidRDefault="16A688BF" w:rsidP="16A688BF">
      <w:pPr>
        <w:pStyle w:val="ListParagraph"/>
        <w:numPr>
          <w:ilvl w:val="0"/>
          <w:numId w:val="22"/>
        </w:numPr>
        <w:spacing w:line="259" w:lineRule="auto"/>
        <w:rPr>
          <w:rFonts w:ascii="Times New Roman" w:eastAsia="Times New Roman" w:hAnsi="Times New Roman" w:cs="Times New Roman"/>
        </w:rPr>
      </w:pPr>
      <w:r w:rsidRPr="16A688BF">
        <w:rPr>
          <w:rFonts w:ascii="Times New Roman" w:eastAsia="Times New Roman" w:hAnsi="Times New Roman" w:cs="Times New Roman"/>
        </w:rPr>
        <w:t>How has using LLMs influenced the quality of your final project deliverables?</w:t>
      </w:r>
    </w:p>
    <w:p w14:paraId="70F17F7B" w14:textId="26540400" w:rsidR="1B19804F" w:rsidRDefault="1B19804F" w:rsidP="1B19804F">
      <w:pPr>
        <w:rPr>
          <w:rFonts w:ascii="Times New Roman" w:eastAsia="Times New Roman" w:hAnsi="Times New Roman" w:cs="Times New Roman"/>
        </w:rPr>
      </w:pPr>
    </w:p>
    <w:p w14:paraId="74C48C0F" w14:textId="73D91423" w:rsidR="5C1497D7" w:rsidRDefault="1B19804F" w:rsidP="1B19804F">
      <w:pPr>
        <w:spacing w:after="160" w:line="440" w:lineRule="exact"/>
        <w:rPr>
          <w:rFonts w:ascii="Times New Roman" w:eastAsia="Times New Roman" w:hAnsi="Times New Roman" w:cs="Times New Roman"/>
          <w:b/>
          <w:bCs/>
          <w:i/>
          <w:iCs/>
          <w:color w:val="000000" w:themeColor="text1"/>
        </w:rPr>
      </w:pPr>
      <w:r w:rsidRPr="1B19804F">
        <w:rPr>
          <w:rFonts w:ascii="Times New Roman" w:eastAsia="Times New Roman" w:hAnsi="Times New Roman" w:cs="Times New Roman"/>
          <w:b/>
          <w:bCs/>
          <w:i/>
          <w:iCs/>
          <w:color w:val="000000" w:themeColor="text1"/>
        </w:rPr>
        <w:t>INTERPRETATION OF EXPERIENCES</w:t>
      </w:r>
    </w:p>
    <w:p w14:paraId="77B4D336" w14:textId="60529E42" w:rsidR="5C1497D7" w:rsidRDefault="5C1497D7" w:rsidP="5C1497D7">
      <w:pPr>
        <w:pStyle w:val="ListParagraph"/>
        <w:numPr>
          <w:ilvl w:val="0"/>
          <w:numId w:val="9"/>
        </w:numPr>
        <w:rPr>
          <w:rFonts w:ascii="Times New Roman" w:eastAsia="Times New Roman" w:hAnsi="Times New Roman" w:cs="Times New Roman"/>
        </w:rPr>
      </w:pPr>
      <w:r w:rsidRPr="5C1497D7">
        <w:rPr>
          <w:rFonts w:ascii="Times New Roman" w:eastAsia="Times New Roman" w:hAnsi="Times New Roman" w:cs="Times New Roman"/>
        </w:rPr>
        <w:t>Do you feel that the use of LLMs enhanced your learning experience? Why or why not?</w:t>
      </w:r>
    </w:p>
    <w:p w14:paraId="6BA0DAF3" w14:textId="654B17C6" w:rsidR="5C1497D7" w:rsidRDefault="5C1497D7" w:rsidP="5C1497D7">
      <w:pPr>
        <w:pStyle w:val="ListParagraph"/>
        <w:numPr>
          <w:ilvl w:val="0"/>
          <w:numId w:val="9"/>
        </w:numPr>
        <w:rPr>
          <w:rFonts w:ascii="Times New Roman" w:eastAsia="Times New Roman" w:hAnsi="Times New Roman" w:cs="Times New Roman"/>
        </w:rPr>
      </w:pPr>
      <w:r w:rsidRPr="5C1497D7">
        <w:rPr>
          <w:rFonts w:ascii="Times New Roman" w:eastAsia="Times New Roman" w:hAnsi="Times New Roman" w:cs="Times New Roman"/>
        </w:rPr>
        <w:t>How do you see the skills or knowledge you gained from using LLMs benefiting your future coursework or projects?</w:t>
      </w:r>
    </w:p>
    <w:p w14:paraId="10673AF3" w14:textId="57378F79" w:rsidR="5C1497D7" w:rsidRDefault="5C1497D7" w:rsidP="5C1497D7">
      <w:pPr>
        <w:pStyle w:val="ListParagraph"/>
        <w:numPr>
          <w:ilvl w:val="1"/>
          <w:numId w:val="9"/>
        </w:numPr>
        <w:rPr>
          <w:rFonts w:ascii="Times New Roman" w:eastAsia="Times New Roman" w:hAnsi="Times New Roman" w:cs="Times New Roman"/>
        </w:rPr>
      </w:pPr>
      <w:r w:rsidRPr="5C1497D7">
        <w:rPr>
          <w:rFonts w:ascii="Times New Roman" w:eastAsia="Times New Roman" w:hAnsi="Times New Roman" w:cs="Times New Roman"/>
        </w:rPr>
        <w:t>How would LLM(s) be useful after graduation while working in an industry?</w:t>
      </w:r>
    </w:p>
    <w:p w14:paraId="12F48A4D" w14:textId="7C610E52" w:rsidR="5C1497D7" w:rsidRDefault="5C1497D7" w:rsidP="5C1497D7">
      <w:pPr>
        <w:pStyle w:val="ListParagraph"/>
        <w:numPr>
          <w:ilvl w:val="0"/>
          <w:numId w:val="9"/>
        </w:numPr>
        <w:rPr>
          <w:rFonts w:ascii="Times New Roman" w:eastAsia="Times New Roman" w:hAnsi="Times New Roman" w:cs="Times New Roman"/>
        </w:rPr>
      </w:pPr>
      <w:r w:rsidRPr="5C1497D7">
        <w:rPr>
          <w:rFonts w:ascii="Times New Roman" w:eastAsia="Times New Roman" w:hAnsi="Times New Roman" w:cs="Times New Roman"/>
        </w:rPr>
        <w:t>What alternative functionalities have you explored?</w:t>
      </w:r>
    </w:p>
    <w:p w14:paraId="15F8E29B" w14:textId="39D33ACA" w:rsidR="5C1497D7" w:rsidRDefault="15E9483F" w:rsidP="5C1497D7">
      <w:pPr>
        <w:pStyle w:val="ListParagraph"/>
        <w:numPr>
          <w:ilvl w:val="1"/>
          <w:numId w:val="9"/>
        </w:numPr>
        <w:rPr>
          <w:rFonts w:ascii="Times New Roman" w:eastAsia="Times New Roman" w:hAnsi="Times New Roman" w:cs="Times New Roman"/>
        </w:rPr>
      </w:pPr>
      <w:r w:rsidRPr="15E9483F">
        <w:rPr>
          <w:rFonts w:ascii="Times New Roman" w:eastAsia="Times New Roman" w:hAnsi="Times New Roman" w:cs="Times New Roman"/>
        </w:rPr>
        <w:t>Are there any features or functionalities of LLMs that you feel are underutilized or overlooked by students?</w:t>
      </w:r>
    </w:p>
    <w:p w14:paraId="2D3AC0BD" w14:textId="1191B401" w:rsidR="5C1497D7" w:rsidRDefault="15E9483F" w:rsidP="5C1497D7">
      <w:pPr>
        <w:pStyle w:val="ListParagraph"/>
        <w:numPr>
          <w:ilvl w:val="0"/>
          <w:numId w:val="9"/>
        </w:numPr>
        <w:rPr>
          <w:rFonts w:ascii="Times New Roman" w:eastAsia="Times New Roman" w:hAnsi="Times New Roman" w:cs="Times New Roman"/>
        </w:rPr>
      </w:pPr>
      <w:r w:rsidRPr="15E9483F">
        <w:rPr>
          <w:rFonts w:ascii="Times New Roman" w:eastAsia="Times New Roman" w:hAnsi="Times New Roman" w:cs="Times New Roman"/>
        </w:rPr>
        <w:t>Looking back, would you make any changes in how you used LLMs for this project? If so, how would you approach them differently?</w:t>
      </w:r>
    </w:p>
    <w:p w14:paraId="1DE6513A" w14:textId="0F2E1115" w:rsidR="5C1497D7" w:rsidRDefault="15E9483F" w:rsidP="5C1497D7">
      <w:pPr>
        <w:pStyle w:val="ListParagraph"/>
        <w:numPr>
          <w:ilvl w:val="0"/>
          <w:numId w:val="9"/>
        </w:numPr>
        <w:rPr>
          <w:rFonts w:ascii="Times New Roman" w:eastAsia="Times New Roman" w:hAnsi="Times New Roman" w:cs="Times New Roman"/>
        </w:rPr>
      </w:pPr>
      <w:r w:rsidRPr="15E9483F">
        <w:rPr>
          <w:rFonts w:ascii="Times New Roman" w:eastAsia="Times New Roman" w:hAnsi="Times New Roman" w:cs="Times New Roman"/>
        </w:rPr>
        <w:t>Is there anything else you would like to share about your experiences with the LLM in this project?</w:t>
      </w:r>
    </w:p>
    <w:p w14:paraId="641FC68C" w14:textId="39578A11" w:rsidR="5C1497D7" w:rsidRDefault="5C1497D7" w:rsidP="5C1497D7">
      <w:pPr>
        <w:rPr>
          <w:rFonts w:ascii="Times New Roman" w:eastAsia="Times New Roman" w:hAnsi="Times New Roman" w:cs="Times New Roman"/>
        </w:rPr>
      </w:pPr>
    </w:p>
    <w:sectPr w:rsidR="5C1497D7">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86BC7F" w14:textId="77777777" w:rsidR="00FB5197" w:rsidRDefault="00FB5197">
      <w:r>
        <w:separator/>
      </w:r>
    </w:p>
  </w:endnote>
  <w:endnote w:type="continuationSeparator" w:id="0">
    <w:p w14:paraId="039C12AF" w14:textId="77777777" w:rsidR="00FB5197" w:rsidRDefault="00FB5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2765966"/>
      <w:docPartObj>
        <w:docPartGallery w:val="Page Numbers (Bottom of Page)"/>
        <w:docPartUnique/>
      </w:docPartObj>
    </w:sdtPr>
    <w:sdtEndPr>
      <w:rPr>
        <w:rStyle w:val="PageNumber"/>
      </w:rPr>
    </w:sdtEndPr>
    <w:sdtContent>
      <w:p w14:paraId="781E9DA1" w14:textId="04C3FA98" w:rsidR="00A8336D" w:rsidRDefault="00A8336D" w:rsidP="00EC7D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C8B041" w14:textId="77777777" w:rsidR="00A8336D" w:rsidRDefault="00A8336D" w:rsidP="00A833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81105"/>
      <w:docPartObj>
        <w:docPartGallery w:val="Page Numbers (Bottom of Page)"/>
        <w:docPartUnique/>
      </w:docPartObj>
    </w:sdtPr>
    <w:sdtEndPr>
      <w:rPr>
        <w:rStyle w:val="PageNumber"/>
      </w:rPr>
    </w:sdtEndPr>
    <w:sdtContent>
      <w:p w14:paraId="1C7A2258" w14:textId="36B7835A" w:rsidR="00EC7D64" w:rsidRDefault="00EC7D64" w:rsidP="00E640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64316882"/>
      <w:docPartObj>
        <w:docPartGallery w:val="Page Numbers (Bottom of Page)"/>
        <w:docPartUnique/>
      </w:docPartObj>
    </w:sdtPr>
    <w:sdtEndPr>
      <w:rPr>
        <w:rStyle w:val="PageNumber"/>
      </w:rPr>
    </w:sdtEndPr>
    <w:sdtContent>
      <w:p w14:paraId="3351E00C" w14:textId="4C3AA4F4" w:rsidR="00EC7D64" w:rsidRDefault="00EC7D64" w:rsidP="00E640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0322A91" w14:textId="2A9E8405" w:rsidR="00EC7D64" w:rsidRPr="009710D6" w:rsidRDefault="07B3AF55" w:rsidP="07B3AF55">
    <w:pPr>
      <w:pStyle w:val="Footer"/>
      <w:ind w:right="360"/>
      <w:rPr>
        <w:rFonts w:ascii="Times New Roman" w:eastAsia="Times New Roman" w:hAnsi="Times New Roman" w:cs="Times New Roman"/>
      </w:rPr>
    </w:pPr>
    <w:r w:rsidRPr="07B3AF55">
      <w:rPr>
        <w:rFonts w:ascii="Times New Roman" w:eastAsia="Times New Roman" w:hAnsi="Times New Roman" w:cs="Times New Roman"/>
      </w:rPr>
      <w:t>Rubber ducky</w:t>
    </w:r>
    <w:r w:rsidRPr="07B3AF55">
      <w:rPr>
        <w:rFonts w:ascii="Times New Roman" w:eastAsia="Times New Roman" w:hAnsi="Times New Roman" w:cs="Times New Roman"/>
        <w:vertAlign w:val="superscript"/>
      </w:rPr>
      <w:t>1</w:t>
    </w:r>
    <w:r w:rsidRPr="07B3AF55">
      <w:rPr>
        <w:rFonts w:ascii="Times New Roman" w:eastAsia="Times New Roman" w:hAnsi="Times New Roman" w:cs="Times New Roman"/>
      </w:rPr>
      <w:t xml:space="preserve"> is a debugging technique in programming where programmers use a rubber duck or an inanimate object as a sort of listener as they explain their codes line by line. This helps them vocalize the logic behind their codes and identify bugs.</w:t>
    </w:r>
  </w:p>
  <w:p w14:paraId="100D725A" w14:textId="6A3563CF" w:rsidR="00EC7D64" w:rsidRDefault="00EC7D64">
    <w:pPr>
      <w:pStyle w:val="Footer"/>
    </w:pPr>
  </w:p>
  <w:p w14:paraId="6EE8AC4D" w14:textId="77777777" w:rsidR="00EC7D64" w:rsidRDefault="00EC7D64" w:rsidP="22FBF6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9426903"/>
      <w:docPartObj>
        <w:docPartGallery w:val="Page Numbers (Bottom of Page)"/>
        <w:docPartUnique/>
      </w:docPartObj>
    </w:sdtPr>
    <w:sdtEndPr>
      <w:rPr>
        <w:rStyle w:val="PageNumber"/>
      </w:rPr>
    </w:sdtEndPr>
    <w:sdtContent>
      <w:p w14:paraId="0D6E7234" w14:textId="77777777" w:rsidR="00EC7D64" w:rsidRDefault="00EC7D64" w:rsidP="00E640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22052599" w14:textId="77777777" w:rsidR="00EC7D64" w:rsidRDefault="00EC7D64">
    <w:pPr>
      <w:pStyle w:val="Footer"/>
    </w:pPr>
  </w:p>
  <w:p w14:paraId="3A801E7F" w14:textId="77777777" w:rsidR="00EC7D64" w:rsidRDefault="00EC7D64" w:rsidP="22FBF6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B369D" w14:textId="77777777" w:rsidR="00FB5197" w:rsidRDefault="00FB5197">
      <w:r>
        <w:separator/>
      </w:r>
    </w:p>
  </w:footnote>
  <w:footnote w:type="continuationSeparator" w:id="0">
    <w:p w14:paraId="57C2D079" w14:textId="77777777" w:rsidR="00FB5197" w:rsidRDefault="00FB51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22FBF674" w14:paraId="7A8E631A" w14:textId="77777777" w:rsidTr="22FBF674">
      <w:trPr>
        <w:trHeight w:val="300"/>
      </w:trPr>
      <w:tc>
        <w:tcPr>
          <w:tcW w:w="3120" w:type="dxa"/>
        </w:tcPr>
        <w:p w14:paraId="0943B604" w14:textId="7CB2C322" w:rsidR="22FBF674" w:rsidRDefault="22FBF674" w:rsidP="22FBF674">
          <w:pPr>
            <w:pStyle w:val="Header"/>
            <w:ind w:left="-115"/>
          </w:pPr>
        </w:p>
      </w:tc>
      <w:tc>
        <w:tcPr>
          <w:tcW w:w="3120" w:type="dxa"/>
        </w:tcPr>
        <w:p w14:paraId="67086BBE" w14:textId="3BAA235A" w:rsidR="22FBF674" w:rsidRDefault="22FBF674" w:rsidP="22FBF674">
          <w:pPr>
            <w:pStyle w:val="Header"/>
            <w:jc w:val="center"/>
          </w:pPr>
        </w:p>
      </w:tc>
      <w:tc>
        <w:tcPr>
          <w:tcW w:w="3120" w:type="dxa"/>
        </w:tcPr>
        <w:p w14:paraId="4040D987" w14:textId="453877AD" w:rsidR="22FBF674" w:rsidRDefault="22FBF674" w:rsidP="22FBF674">
          <w:pPr>
            <w:pStyle w:val="Header"/>
            <w:ind w:right="-115"/>
            <w:jc w:val="right"/>
          </w:pPr>
        </w:p>
      </w:tc>
    </w:tr>
  </w:tbl>
  <w:p w14:paraId="2AB09916" w14:textId="1E758DD9" w:rsidR="22FBF674" w:rsidRDefault="22FBF674" w:rsidP="22FBF674">
    <w:pPr>
      <w:pStyle w:val="Header"/>
    </w:pPr>
  </w:p>
</w:hdr>
</file>

<file path=word/intelligence2.xml><?xml version="1.0" encoding="utf-8"?>
<int2:intelligence xmlns:int2="http://schemas.microsoft.com/office/intelligence/2020/intelligence" xmlns:oel="http://schemas.microsoft.com/office/2019/extlst">
  <int2:observations>
    <int2:textHash int2:hashCode="r+GzBD2Z/McPTd" int2:id="dvWWnRLC">
      <int2:state int2:value="Rejected" int2:type="LegacyProofing"/>
    </int2:textHash>
    <int2:bookmark int2:bookmarkName="_Int_JPCJNbHo" int2:invalidationBookmarkName="" int2:hashCode="f6xDiGheXQnpaA" int2:id="bs2yg7W3">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B529C"/>
    <w:multiLevelType w:val="hybridMultilevel"/>
    <w:tmpl w:val="E3ACF0FE"/>
    <w:lvl w:ilvl="0" w:tplc="D0086F76">
      <w:start w:val="6"/>
      <w:numFmt w:val="decimal"/>
      <w:lvlText w:val="%1."/>
      <w:lvlJc w:val="left"/>
      <w:pPr>
        <w:ind w:left="720" w:hanging="360"/>
      </w:pPr>
    </w:lvl>
    <w:lvl w:ilvl="1" w:tplc="92322164">
      <w:start w:val="1"/>
      <w:numFmt w:val="lowerLetter"/>
      <w:lvlText w:val="%2."/>
      <w:lvlJc w:val="left"/>
      <w:pPr>
        <w:ind w:left="1440" w:hanging="360"/>
      </w:pPr>
    </w:lvl>
    <w:lvl w:ilvl="2" w:tplc="680C1052">
      <w:start w:val="1"/>
      <w:numFmt w:val="lowerRoman"/>
      <w:lvlText w:val="%3."/>
      <w:lvlJc w:val="right"/>
      <w:pPr>
        <w:ind w:left="2160" w:hanging="180"/>
      </w:pPr>
    </w:lvl>
    <w:lvl w:ilvl="3" w:tplc="6CE8785A">
      <w:start w:val="1"/>
      <w:numFmt w:val="decimal"/>
      <w:lvlText w:val="%4."/>
      <w:lvlJc w:val="left"/>
      <w:pPr>
        <w:ind w:left="2880" w:hanging="360"/>
      </w:pPr>
    </w:lvl>
    <w:lvl w:ilvl="4" w:tplc="A3928C62">
      <w:start w:val="1"/>
      <w:numFmt w:val="lowerLetter"/>
      <w:lvlText w:val="%5."/>
      <w:lvlJc w:val="left"/>
      <w:pPr>
        <w:ind w:left="3600" w:hanging="360"/>
      </w:pPr>
    </w:lvl>
    <w:lvl w:ilvl="5" w:tplc="03228316">
      <w:start w:val="1"/>
      <w:numFmt w:val="lowerRoman"/>
      <w:lvlText w:val="%6."/>
      <w:lvlJc w:val="right"/>
      <w:pPr>
        <w:ind w:left="4320" w:hanging="180"/>
      </w:pPr>
    </w:lvl>
    <w:lvl w:ilvl="6" w:tplc="47ECA0BE">
      <w:start w:val="1"/>
      <w:numFmt w:val="decimal"/>
      <w:lvlText w:val="%7."/>
      <w:lvlJc w:val="left"/>
      <w:pPr>
        <w:ind w:left="5040" w:hanging="360"/>
      </w:pPr>
    </w:lvl>
    <w:lvl w:ilvl="7" w:tplc="29F62E02">
      <w:start w:val="1"/>
      <w:numFmt w:val="lowerLetter"/>
      <w:lvlText w:val="%8."/>
      <w:lvlJc w:val="left"/>
      <w:pPr>
        <w:ind w:left="5760" w:hanging="360"/>
      </w:pPr>
    </w:lvl>
    <w:lvl w:ilvl="8" w:tplc="8660937E">
      <w:start w:val="1"/>
      <w:numFmt w:val="lowerRoman"/>
      <w:lvlText w:val="%9."/>
      <w:lvlJc w:val="right"/>
      <w:pPr>
        <w:ind w:left="6480" w:hanging="180"/>
      </w:pPr>
    </w:lvl>
  </w:abstractNum>
  <w:abstractNum w:abstractNumId="1" w15:restartNumberingAfterBreak="0">
    <w:nsid w:val="013BFB8C"/>
    <w:multiLevelType w:val="hybridMultilevel"/>
    <w:tmpl w:val="70AE32A0"/>
    <w:lvl w:ilvl="0" w:tplc="98CC3DDC">
      <w:start w:val="1"/>
      <w:numFmt w:val="lowerLetter"/>
      <w:lvlText w:val="%1."/>
      <w:lvlJc w:val="left"/>
      <w:pPr>
        <w:ind w:left="720" w:hanging="360"/>
      </w:pPr>
    </w:lvl>
    <w:lvl w:ilvl="1" w:tplc="9892C6C0">
      <w:start w:val="1"/>
      <w:numFmt w:val="lowerLetter"/>
      <w:lvlText w:val="%2."/>
      <w:lvlJc w:val="left"/>
      <w:pPr>
        <w:ind w:left="1440" w:hanging="360"/>
      </w:pPr>
    </w:lvl>
    <w:lvl w:ilvl="2" w:tplc="6BFE5AD8">
      <w:start w:val="1"/>
      <w:numFmt w:val="lowerRoman"/>
      <w:lvlText w:val="%3."/>
      <w:lvlJc w:val="right"/>
      <w:pPr>
        <w:ind w:left="2160" w:hanging="180"/>
      </w:pPr>
    </w:lvl>
    <w:lvl w:ilvl="3" w:tplc="65A4C3B4">
      <w:start w:val="1"/>
      <w:numFmt w:val="decimal"/>
      <w:lvlText w:val="%4."/>
      <w:lvlJc w:val="left"/>
      <w:pPr>
        <w:ind w:left="2880" w:hanging="360"/>
      </w:pPr>
    </w:lvl>
    <w:lvl w:ilvl="4" w:tplc="57F233E0">
      <w:start w:val="1"/>
      <w:numFmt w:val="lowerLetter"/>
      <w:lvlText w:val="%5."/>
      <w:lvlJc w:val="left"/>
      <w:pPr>
        <w:ind w:left="3600" w:hanging="360"/>
      </w:pPr>
    </w:lvl>
    <w:lvl w:ilvl="5" w:tplc="8D1CDC84">
      <w:start w:val="1"/>
      <w:numFmt w:val="lowerRoman"/>
      <w:lvlText w:val="%6."/>
      <w:lvlJc w:val="right"/>
      <w:pPr>
        <w:ind w:left="4320" w:hanging="180"/>
      </w:pPr>
    </w:lvl>
    <w:lvl w:ilvl="6" w:tplc="78061016">
      <w:start w:val="1"/>
      <w:numFmt w:val="decimal"/>
      <w:lvlText w:val="%7."/>
      <w:lvlJc w:val="left"/>
      <w:pPr>
        <w:ind w:left="5040" w:hanging="360"/>
      </w:pPr>
    </w:lvl>
    <w:lvl w:ilvl="7" w:tplc="6FB01166">
      <w:start w:val="1"/>
      <w:numFmt w:val="lowerLetter"/>
      <w:lvlText w:val="%8."/>
      <w:lvlJc w:val="left"/>
      <w:pPr>
        <w:ind w:left="5760" w:hanging="360"/>
      </w:pPr>
    </w:lvl>
    <w:lvl w:ilvl="8" w:tplc="F99A4F2E">
      <w:start w:val="1"/>
      <w:numFmt w:val="lowerRoman"/>
      <w:lvlText w:val="%9."/>
      <w:lvlJc w:val="right"/>
      <w:pPr>
        <w:ind w:left="6480" w:hanging="180"/>
      </w:pPr>
    </w:lvl>
  </w:abstractNum>
  <w:abstractNum w:abstractNumId="2" w15:restartNumberingAfterBreak="0">
    <w:nsid w:val="0190C31C"/>
    <w:multiLevelType w:val="hybridMultilevel"/>
    <w:tmpl w:val="8DE89E9A"/>
    <w:lvl w:ilvl="0" w:tplc="F5765864">
      <w:start w:val="1"/>
      <w:numFmt w:val="decimal"/>
      <w:lvlText w:val="%1."/>
      <w:lvlJc w:val="left"/>
      <w:pPr>
        <w:ind w:left="720" w:hanging="360"/>
      </w:pPr>
    </w:lvl>
    <w:lvl w:ilvl="1" w:tplc="862265C4">
      <w:start w:val="1"/>
      <w:numFmt w:val="lowerLetter"/>
      <w:lvlText w:val="%2."/>
      <w:lvlJc w:val="left"/>
      <w:pPr>
        <w:ind w:left="1440" w:hanging="360"/>
      </w:pPr>
    </w:lvl>
    <w:lvl w:ilvl="2" w:tplc="80AA6A04">
      <w:start w:val="1"/>
      <w:numFmt w:val="lowerRoman"/>
      <w:lvlText w:val="%3."/>
      <w:lvlJc w:val="right"/>
      <w:pPr>
        <w:ind w:left="2160" w:hanging="180"/>
      </w:pPr>
    </w:lvl>
    <w:lvl w:ilvl="3" w:tplc="A770F63E">
      <w:start w:val="1"/>
      <w:numFmt w:val="decimal"/>
      <w:lvlText w:val="%4."/>
      <w:lvlJc w:val="left"/>
      <w:pPr>
        <w:ind w:left="2880" w:hanging="360"/>
      </w:pPr>
    </w:lvl>
    <w:lvl w:ilvl="4" w:tplc="66E621DA">
      <w:start w:val="1"/>
      <w:numFmt w:val="lowerLetter"/>
      <w:lvlText w:val="%5."/>
      <w:lvlJc w:val="left"/>
      <w:pPr>
        <w:ind w:left="3600" w:hanging="360"/>
      </w:pPr>
    </w:lvl>
    <w:lvl w:ilvl="5" w:tplc="F39C484E">
      <w:start w:val="1"/>
      <w:numFmt w:val="lowerRoman"/>
      <w:lvlText w:val="%6."/>
      <w:lvlJc w:val="right"/>
      <w:pPr>
        <w:ind w:left="4320" w:hanging="180"/>
      </w:pPr>
    </w:lvl>
    <w:lvl w:ilvl="6" w:tplc="277419CC">
      <w:start w:val="1"/>
      <w:numFmt w:val="decimal"/>
      <w:lvlText w:val="%7."/>
      <w:lvlJc w:val="left"/>
      <w:pPr>
        <w:ind w:left="5040" w:hanging="360"/>
      </w:pPr>
    </w:lvl>
    <w:lvl w:ilvl="7" w:tplc="F2961D62">
      <w:start w:val="1"/>
      <w:numFmt w:val="lowerLetter"/>
      <w:lvlText w:val="%8."/>
      <w:lvlJc w:val="left"/>
      <w:pPr>
        <w:ind w:left="5760" w:hanging="360"/>
      </w:pPr>
    </w:lvl>
    <w:lvl w:ilvl="8" w:tplc="895CFE18">
      <w:start w:val="1"/>
      <w:numFmt w:val="lowerRoman"/>
      <w:lvlText w:val="%9."/>
      <w:lvlJc w:val="right"/>
      <w:pPr>
        <w:ind w:left="6480" w:hanging="180"/>
      </w:pPr>
    </w:lvl>
  </w:abstractNum>
  <w:abstractNum w:abstractNumId="3" w15:restartNumberingAfterBreak="0">
    <w:nsid w:val="0A965286"/>
    <w:multiLevelType w:val="hybridMultilevel"/>
    <w:tmpl w:val="4C5CFE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C053F13"/>
    <w:multiLevelType w:val="hybridMultilevel"/>
    <w:tmpl w:val="76F4F680"/>
    <w:lvl w:ilvl="0" w:tplc="5122E114">
      <w:start w:val="2"/>
      <w:numFmt w:val="decimal"/>
      <w:lvlText w:val="%1."/>
      <w:lvlJc w:val="left"/>
      <w:pPr>
        <w:ind w:left="720" w:hanging="360"/>
      </w:pPr>
    </w:lvl>
    <w:lvl w:ilvl="1" w:tplc="623ACA48">
      <w:start w:val="1"/>
      <w:numFmt w:val="lowerLetter"/>
      <w:lvlText w:val="%2."/>
      <w:lvlJc w:val="left"/>
      <w:pPr>
        <w:ind w:left="1440" w:hanging="360"/>
      </w:pPr>
    </w:lvl>
    <w:lvl w:ilvl="2" w:tplc="B236409A">
      <w:start w:val="1"/>
      <w:numFmt w:val="lowerRoman"/>
      <w:lvlText w:val="%3."/>
      <w:lvlJc w:val="right"/>
      <w:pPr>
        <w:ind w:left="2160" w:hanging="180"/>
      </w:pPr>
    </w:lvl>
    <w:lvl w:ilvl="3" w:tplc="C48490F6">
      <w:start w:val="1"/>
      <w:numFmt w:val="decimal"/>
      <w:lvlText w:val="%4."/>
      <w:lvlJc w:val="left"/>
      <w:pPr>
        <w:ind w:left="2880" w:hanging="360"/>
      </w:pPr>
    </w:lvl>
    <w:lvl w:ilvl="4" w:tplc="D6D65C42">
      <w:start w:val="1"/>
      <w:numFmt w:val="lowerLetter"/>
      <w:lvlText w:val="%5."/>
      <w:lvlJc w:val="left"/>
      <w:pPr>
        <w:ind w:left="3600" w:hanging="360"/>
      </w:pPr>
    </w:lvl>
    <w:lvl w:ilvl="5" w:tplc="D4681262">
      <w:start w:val="1"/>
      <w:numFmt w:val="lowerRoman"/>
      <w:lvlText w:val="%6."/>
      <w:lvlJc w:val="right"/>
      <w:pPr>
        <w:ind w:left="4320" w:hanging="180"/>
      </w:pPr>
    </w:lvl>
    <w:lvl w:ilvl="6" w:tplc="BF500B24">
      <w:start w:val="1"/>
      <w:numFmt w:val="decimal"/>
      <w:lvlText w:val="%7."/>
      <w:lvlJc w:val="left"/>
      <w:pPr>
        <w:ind w:left="5040" w:hanging="360"/>
      </w:pPr>
    </w:lvl>
    <w:lvl w:ilvl="7" w:tplc="C75E0226">
      <w:start w:val="1"/>
      <w:numFmt w:val="lowerLetter"/>
      <w:lvlText w:val="%8."/>
      <w:lvlJc w:val="left"/>
      <w:pPr>
        <w:ind w:left="5760" w:hanging="360"/>
      </w:pPr>
    </w:lvl>
    <w:lvl w:ilvl="8" w:tplc="B90211E8">
      <w:start w:val="1"/>
      <w:numFmt w:val="lowerRoman"/>
      <w:lvlText w:val="%9."/>
      <w:lvlJc w:val="right"/>
      <w:pPr>
        <w:ind w:left="6480" w:hanging="180"/>
      </w:pPr>
    </w:lvl>
  </w:abstractNum>
  <w:abstractNum w:abstractNumId="5" w15:restartNumberingAfterBreak="0">
    <w:nsid w:val="0CBA0ECD"/>
    <w:multiLevelType w:val="hybridMultilevel"/>
    <w:tmpl w:val="C95EA328"/>
    <w:lvl w:ilvl="0" w:tplc="C7140460">
      <w:start w:val="10"/>
      <w:numFmt w:val="decimal"/>
      <w:lvlText w:val="%1."/>
      <w:lvlJc w:val="left"/>
      <w:pPr>
        <w:ind w:left="720" w:hanging="360"/>
      </w:pPr>
    </w:lvl>
    <w:lvl w:ilvl="1" w:tplc="5928D6D2">
      <w:start w:val="1"/>
      <w:numFmt w:val="lowerLetter"/>
      <w:lvlText w:val="%2."/>
      <w:lvlJc w:val="left"/>
      <w:pPr>
        <w:ind w:left="1440" w:hanging="360"/>
      </w:pPr>
    </w:lvl>
    <w:lvl w:ilvl="2" w:tplc="E4EA73EC">
      <w:start w:val="1"/>
      <w:numFmt w:val="lowerRoman"/>
      <w:lvlText w:val="%3."/>
      <w:lvlJc w:val="right"/>
      <w:pPr>
        <w:ind w:left="2160" w:hanging="180"/>
      </w:pPr>
    </w:lvl>
    <w:lvl w:ilvl="3" w:tplc="A29854AE">
      <w:start w:val="1"/>
      <w:numFmt w:val="decimal"/>
      <w:lvlText w:val="%4."/>
      <w:lvlJc w:val="left"/>
      <w:pPr>
        <w:ind w:left="2880" w:hanging="360"/>
      </w:pPr>
    </w:lvl>
    <w:lvl w:ilvl="4" w:tplc="08D422A6">
      <w:start w:val="1"/>
      <w:numFmt w:val="lowerLetter"/>
      <w:lvlText w:val="%5."/>
      <w:lvlJc w:val="left"/>
      <w:pPr>
        <w:ind w:left="3600" w:hanging="360"/>
      </w:pPr>
    </w:lvl>
    <w:lvl w:ilvl="5" w:tplc="9AB24744">
      <w:start w:val="1"/>
      <w:numFmt w:val="lowerRoman"/>
      <w:lvlText w:val="%6."/>
      <w:lvlJc w:val="right"/>
      <w:pPr>
        <w:ind w:left="4320" w:hanging="180"/>
      </w:pPr>
    </w:lvl>
    <w:lvl w:ilvl="6" w:tplc="7C8EDF84">
      <w:start w:val="1"/>
      <w:numFmt w:val="decimal"/>
      <w:lvlText w:val="%7."/>
      <w:lvlJc w:val="left"/>
      <w:pPr>
        <w:ind w:left="5040" w:hanging="360"/>
      </w:pPr>
    </w:lvl>
    <w:lvl w:ilvl="7" w:tplc="8FA88F50">
      <w:start w:val="1"/>
      <w:numFmt w:val="lowerLetter"/>
      <w:lvlText w:val="%8."/>
      <w:lvlJc w:val="left"/>
      <w:pPr>
        <w:ind w:left="5760" w:hanging="360"/>
      </w:pPr>
    </w:lvl>
    <w:lvl w:ilvl="8" w:tplc="71AC5E50">
      <w:start w:val="1"/>
      <w:numFmt w:val="lowerRoman"/>
      <w:lvlText w:val="%9."/>
      <w:lvlJc w:val="right"/>
      <w:pPr>
        <w:ind w:left="6480" w:hanging="180"/>
      </w:pPr>
    </w:lvl>
  </w:abstractNum>
  <w:abstractNum w:abstractNumId="6" w15:restartNumberingAfterBreak="0">
    <w:nsid w:val="101ED7E7"/>
    <w:multiLevelType w:val="hybridMultilevel"/>
    <w:tmpl w:val="6EF87C4E"/>
    <w:lvl w:ilvl="0" w:tplc="28A0E74C">
      <w:start w:val="1"/>
      <w:numFmt w:val="decimal"/>
      <w:lvlText w:val="%1."/>
      <w:lvlJc w:val="left"/>
      <w:pPr>
        <w:ind w:left="720" w:hanging="360"/>
      </w:pPr>
    </w:lvl>
    <w:lvl w:ilvl="1" w:tplc="0ED44B58">
      <w:start w:val="1"/>
      <w:numFmt w:val="lowerLetter"/>
      <w:lvlText w:val="%2."/>
      <w:lvlJc w:val="left"/>
      <w:pPr>
        <w:ind w:left="1440" w:hanging="360"/>
      </w:pPr>
    </w:lvl>
    <w:lvl w:ilvl="2" w:tplc="EC922C3A">
      <w:start w:val="1"/>
      <w:numFmt w:val="lowerRoman"/>
      <w:lvlText w:val="%3."/>
      <w:lvlJc w:val="right"/>
      <w:pPr>
        <w:ind w:left="2160" w:hanging="180"/>
      </w:pPr>
    </w:lvl>
    <w:lvl w:ilvl="3" w:tplc="2A1CBCE4">
      <w:start w:val="1"/>
      <w:numFmt w:val="decimal"/>
      <w:lvlText w:val="%4."/>
      <w:lvlJc w:val="left"/>
      <w:pPr>
        <w:ind w:left="2880" w:hanging="360"/>
      </w:pPr>
    </w:lvl>
    <w:lvl w:ilvl="4" w:tplc="18D400E4">
      <w:start w:val="1"/>
      <w:numFmt w:val="lowerLetter"/>
      <w:lvlText w:val="%5."/>
      <w:lvlJc w:val="left"/>
      <w:pPr>
        <w:ind w:left="3600" w:hanging="360"/>
      </w:pPr>
    </w:lvl>
    <w:lvl w:ilvl="5" w:tplc="6BD2C3D0">
      <w:start w:val="1"/>
      <w:numFmt w:val="lowerRoman"/>
      <w:lvlText w:val="%6."/>
      <w:lvlJc w:val="right"/>
      <w:pPr>
        <w:ind w:left="4320" w:hanging="180"/>
      </w:pPr>
    </w:lvl>
    <w:lvl w:ilvl="6" w:tplc="8D22C896">
      <w:start w:val="1"/>
      <w:numFmt w:val="decimal"/>
      <w:lvlText w:val="%7."/>
      <w:lvlJc w:val="left"/>
      <w:pPr>
        <w:ind w:left="5040" w:hanging="360"/>
      </w:pPr>
    </w:lvl>
    <w:lvl w:ilvl="7" w:tplc="AA007756">
      <w:start w:val="1"/>
      <w:numFmt w:val="lowerLetter"/>
      <w:lvlText w:val="%8."/>
      <w:lvlJc w:val="left"/>
      <w:pPr>
        <w:ind w:left="5760" w:hanging="360"/>
      </w:pPr>
    </w:lvl>
    <w:lvl w:ilvl="8" w:tplc="A16427DC">
      <w:start w:val="1"/>
      <w:numFmt w:val="lowerRoman"/>
      <w:lvlText w:val="%9."/>
      <w:lvlJc w:val="right"/>
      <w:pPr>
        <w:ind w:left="6480" w:hanging="180"/>
      </w:pPr>
    </w:lvl>
  </w:abstractNum>
  <w:abstractNum w:abstractNumId="7" w15:restartNumberingAfterBreak="0">
    <w:nsid w:val="14006A50"/>
    <w:multiLevelType w:val="hybridMultilevel"/>
    <w:tmpl w:val="F52C2B1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51F620"/>
    <w:multiLevelType w:val="hybridMultilevel"/>
    <w:tmpl w:val="E85EE7EE"/>
    <w:lvl w:ilvl="0" w:tplc="50264436">
      <w:start w:val="1"/>
      <w:numFmt w:val="decimal"/>
      <w:lvlText w:val="%1."/>
      <w:lvlJc w:val="left"/>
      <w:pPr>
        <w:ind w:left="720" w:hanging="360"/>
      </w:pPr>
    </w:lvl>
    <w:lvl w:ilvl="1" w:tplc="50BEE876">
      <w:start w:val="1"/>
      <w:numFmt w:val="lowerLetter"/>
      <w:lvlText w:val="%2."/>
      <w:lvlJc w:val="left"/>
      <w:pPr>
        <w:ind w:left="1440" w:hanging="360"/>
      </w:pPr>
    </w:lvl>
    <w:lvl w:ilvl="2" w:tplc="95B4B192">
      <w:start w:val="1"/>
      <w:numFmt w:val="lowerRoman"/>
      <w:lvlText w:val="%3."/>
      <w:lvlJc w:val="right"/>
      <w:pPr>
        <w:ind w:left="2160" w:hanging="180"/>
      </w:pPr>
    </w:lvl>
    <w:lvl w:ilvl="3" w:tplc="DFB4AE6A">
      <w:start w:val="1"/>
      <w:numFmt w:val="decimal"/>
      <w:lvlText w:val="%4."/>
      <w:lvlJc w:val="left"/>
      <w:pPr>
        <w:ind w:left="2880" w:hanging="360"/>
      </w:pPr>
    </w:lvl>
    <w:lvl w:ilvl="4" w:tplc="A3A09DEA">
      <w:start w:val="1"/>
      <w:numFmt w:val="lowerLetter"/>
      <w:lvlText w:val="%5."/>
      <w:lvlJc w:val="left"/>
      <w:pPr>
        <w:ind w:left="3600" w:hanging="360"/>
      </w:pPr>
    </w:lvl>
    <w:lvl w:ilvl="5" w:tplc="B7CA51A4">
      <w:start w:val="1"/>
      <w:numFmt w:val="lowerRoman"/>
      <w:lvlText w:val="%6."/>
      <w:lvlJc w:val="right"/>
      <w:pPr>
        <w:ind w:left="4320" w:hanging="180"/>
      </w:pPr>
    </w:lvl>
    <w:lvl w:ilvl="6" w:tplc="7A102BF4">
      <w:start w:val="1"/>
      <w:numFmt w:val="decimal"/>
      <w:lvlText w:val="%7."/>
      <w:lvlJc w:val="left"/>
      <w:pPr>
        <w:ind w:left="5040" w:hanging="360"/>
      </w:pPr>
    </w:lvl>
    <w:lvl w:ilvl="7" w:tplc="7980C61C">
      <w:start w:val="1"/>
      <w:numFmt w:val="lowerLetter"/>
      <w:lvlText w:val="%8."/>
      <w:lvlJc w:val="left"/>
      <w:pPr>
        <w:ind w:left="5760" w:hanging="360"/>
      </w:pPr>
    </w:lvl>
    <w:lvl w:ilvl="8" w:tplc="D34A6CEE">
      <w:start w:val="1"/>
      <w:numFmt w:val="lowerRoman"/>
      <w:lvlText w:val="%9."/>
      <w:lvlJc w:val="right"/>
      <w:pPr>
        <w:ind w:left="6480" w:hanging="180"/>
      </w:pPr>
    </w:lvl>
  </w:abstractNum>
  <w:abstractNum w:abstractNumId="9" w15:restartNumberingAfterBreak="0">
    <w:nsid w:val="15054D2C"/>
    <w:multiLevelType w:val="hybridMultilevel"/>
    <w:tmpl w:val="5E9CFB96"/>
    <w:lvl w:ilvl="0" w:tplc="7046AEC6">
      <w:start w:val="3"/>
      <w:numFmt w:val="decimal"/>
      <w:lvlText w:val="%1."/>
      <w:lvlJc w:val="left"/>
      <w:pPr>
        <w:ind w:left="720" w:hanging="360"/>
      </w:pPr>
    </w:lvl>
    <w:lvl w:ilvl="1" w:tplc="61EC2844">
      <w:start w:val="1"/>
      <w:numFmt w:val="lowerLetter"/>
      <w:lvlText w:val="%2."/>
      <w:lvlJc w:val="left"/>
      <w:pPr>
        <w:ind w:left="1440" w:hanging="360"/>
      </w:pPr>
    </w:lvl>
    <w:lvl w:ilvl="2" w:tplc="3FEA8438">
      <w:start w:val="1"/>
      <w:numFmt w:val="lowerRoman"/>
      <w:lvlText w:val="%3."/>
      <w:lvlJc w:val="right"/>
      <w:pPr>
        <w:ind w:left="2160" w:hanging="180"/>
      </w:pPr>
    </w:lvl>
    <w:lvl w:ilvl="3" w:tplc="D5966878">
      <w:start w:val="1"/>
      <w:numFmt w:val="decimal"/>
      <w:lvlText w:val="%4."/>
      <w:lvlJc w:val="left"/>
      <w:pPr>
        <w:ind w:left="2880" w:hanging="360"/>
      </w:pPr>
    </w:lvl>
    <w:lvl w:ilvl="4" w:tplc="4FA0388C">
      <w:start w:val="1"/>
      <w:numFmt w:val="lowerLetter"/>
      <w:lvlText w:val="%5."/>
      <w:lvlJc w:val="left"/>
      <w:pPr>
        <w:ind w:left="3600" w:hanging="360"/>
      </w:pPr>
    </w:lvl>
    <w:lvl w:ilvl="5" w:tplc="AD18E780">
      <w:start w:val="1"/>
      <w:numFmt w:val="lowerRoman"/>
      <w:lvlText w:val="%6."/>
      <w:lvlJc w:val="right"/>
      <w:pPr>
        <w:ind w:left="4320" w:hanging="180"/>
      </w:pPr>
    </w:lvl>
    <w:lvl w:ilvl="6" w:tplc="ABCE99A6">
      <w:start w:val="1"/>
      <w:numFmt w:val="decimal"/>
      <w:lvlText w:val="%7."/>
      <w:lvlJc w:val="left"/>
      <w:pPr>
        <w:ind w:left="5040" w:hanging="360"/>
      </w:pPr>
    </w:lvl>
    <w:lvl w:ilvl="7" w:tplc="DB9A62CC">
      <w:start w:val="1"/>
      <w:numFmt w:val="lowerLetter"/>
      <w:lvlText w:val="%8."/>
      <w:lvlJc w:val="left"/>
      <w:pPr>
        <w:ind w:left="5760" w:hanging="360"/>
      </w:pPr>
    </w:lvl>
    <w:lvl w:ilvl="8" w:tplc="86920230">
      <w:start w:val="1"/>
      <w:numFmt w:val="lowerRoman"/>
      <w:lvlText w:val="%9."/>
      <w:lvlJc w:val="right"/>
      <w:pPr>
        <w:ind w:left="6480" w:hanging="180"/>
      </w:pPr>
    </w:lvl>
  </w:abstractNum>
  <w:abstractNum w:abstractNumId="10" w15:restartNumberingAfterBreak="0">
    <w:nsid w:val="15EB6F73"/>
    <w:multiLevelType w:val="hybridMultilevel"/>
    <w:tmpl w:val="BC20B248"/>
    <w:lvl w:ilvl="0" w:tplc="109A557C">
      <w:start w:val="1"/>
      <w:numFmt w:val="decimal"/>
      <w:lvlText w:val="%1."/>
      <w:lvlJc w:val="left"/>
      <w:pPr>
        <w:ind w:left="720" w:hanging="360"/>
      </w:pPr>
    </w:lvl>
    <w:lvl w:ilvl="1" w:tplc="017680F8">
      <w:start w:val="1"/>
      <w:numFmt w:val="lowerLetter"/>
      <w:lvlText w:val="%2."/>
      <w:lvlJc w:val="left"/>
      <w:pPr>
        <w:ind w:left="1440" w:hanging="360"/>
      </w:pPr>
    </w:lvl>
    <w:lvl w:ilvl="2" w:tplc="4F90C4DC">
      <w:start w:val="1"/>
      <w:numFmt w:val="lowerRoman"/>
      <w:lvlText w:val="%3."/>
      <w:lvlJc w:val="right"/>
      <w:pPr>
        <w:ind w:left="2160" w:hanging="180"/>
      </w:pPr>
    </w:lvl>
    <w:lvl w:ilvl="3" w:tplc="A42A50A4">
      <w:start w:val="1"/>
      <w:numFmt w:val="decimal"/>
      <w:lvlText w:val="%4."/>
      <w:lvlJc w:val="left"/>
      <w:pPr>
        <w:ind w:left="2880" w:hanging="360"/>
      </w:pPr>
    </w:lvl>
    <w:lvl w:ilvl="4" w:tplc="269EE3B6">
      <w:start w:val="1"/>
      <w:numFmt w:val="lowerLetter"/>
      <w:lvlText w:val="%5."/>
      <w:lvlJc w:val="left"/>
      <w:pPr>
        <w:ind w:left="3600" w:hanging="360"/>
      </w:pPr>
    </w:lvl>
    <w:lvl w:ilvl="5" w:tplc="705E585A">
      <w:start w:val="1"/>
      <w:numFmt w:val="lowerRoman"/>
      <w:lvlText w:val="%6."/>
      <w:lvlJc w:val="right"/>
      <w:pPr>
        <w:ind w:left="4320" w:hanging="180"/>
      </w:pPr>
    </w:lvl>
    <w:lvl w:ilvl="6" w:tplc="103C2FCA">
      <w:start w:val="1"/>
      <w:numFmt w:val="decimal"/>
      <w:lvlText w:val="%7."/>
      <w:lvlJc w:val="left"/>
      <w:pPr>
        <w:ind w:left="5040" w:hanging="360"/>
      </w:pPr>
    </w:lvl>
    <w:lvl w:ilvl="7" w:tplc="D59E9A7E">
      <w:start w:val="1"/>
      <w:numFmt w:val="lowerLetter"/>
      <w:lvlText w:val="%8."/>
      <w:lvlJc w:val="left"/>
      <w:pPr>
        <w:ind w:left="5760" w:hanging="360"/>
      </w:pPr>
    </w:lvl>
    <w:lvl w:ilvl="8" w:tplc="4C50FC46">
      <w:start w:val="1"/>
      <w:numFmt w:val="lowerRoman"/>
      <w:lvlText w:val="%9."/>
      <w:lvlJc w:val="right"/>
      <w:pPr>
        <w:ind w:left="6480" w:hanging="180"/>
      </w:pPr>
    </w:lvl>
  </w:abstractNum>
  <w:abstractNum w:abstractNumId="11" w15:restartNumberingAfterBreak="0">
    <w:nsid w:val="164D8561"/>
    <w:multiLevelType w:val="hybridMultilevel"/>
    <w:tmpl w:val="4A8669F8"/>
    <w:lvl w:ilvl="0" w:tplc="DB0289AA">
      <w:start w:val="1"/>
      <w:numFmt w:val="decimal"/>
      <w:lvlText w:val="%1."/>
      <w:lvlJc w:val="left"/>
      <w:pPr>
        <w:ind w:left="720" w:hanging="360"/>
      </w:pPr>
    </w:lvl>
    <w:lvl w:ilvl="1" w:tplc="A1B2BAD4">
      <w:start w:val="1"/>
      <w:numFmt w:val="lowerLetter"/>
      <w:lvlText w:val="%2."/>
      <w:lvlJc w:val="left"/>
      <w:pPr>
        <w:ind w:left="1440" w:hanging="360"/>
      </w:pPr>
    </w:lvl>
    <w:lvl w:ilvl="2" w:tplc="CC929B64">
      <w:start w:val="1"/>
      <w:numFmt w:val="lowerRoman"/>
      <w:lvlText w:val="%3."/>
      <w:lvlJc w:val="right"/>
      <w:pPr>
        <w:ind w:left="2160" w:hanging="180"/>
      </w:pPr>
    </w:lvl>
    <w:lvl w:ilvl="3" w:tplc="E0128FC6">
      <w:start w:val="1"/>
      <w:numFmt w:val="decimal"/>
      <w:lvlText w:val="%4."/>
      <w:lvlJc w:val="left"/>
      <w:pPr>
        <w:ind w:left="2880" w:hanging="360"/>
      </w:pPr>
    </w:lvl>
    <w:lvl w:ilvl="4" w:tplc="4C5A7E12">
      <w:start w:val="1"/>
      <w:numFmt w:val="lowerLetter"/>
      <w:lvlText w:val="%5."/>
      <w:lvlJc w:val="left"/>
      <w:pPr>
        <w:ind w:left="3600" w:hanging="360"/>
      </w:pPr>
    </w:lvl>
    <w:lvl w:ilvl="5" w:tplc="1BCCD366">
      <w:start w:val="1"/>
      <w:numFmt w:val="lowerRoman"/>
      <w:lvlText w:val="%6."/>
      <w:lvlJc w:val="right"/>
      <w:pPr>
        <w:ind w:left="4320" w:hanging="180"/>
      </w:pPr>
    </w:lvl>
    <w:lvl w:ilvl="6" w:tplc="91BA35C0">
      <w:start w:val="1"/>
      <w:numFmt w:val="decimal"/>
      <w:lvlText w:val="%7."/>
      <w:lvlJc w:val="left"/>
      <w:pPr>
        <w:ind w:left="5040" w:hanging="360"/>
      </w:pPr>
    </w:lvl>
    <w:lvl w:ilvl="7" w:tplc="5372D7AA">
      <w:start w:val="1"/>
      <w:numFmt w:val="lowerLetter"/>
      <w:lvlText w:val="%8."/>
      <w:lvlJc w:val="left"/>
      <w:pPr>
        <w:ind w:left="5760" w:hanging="360"/>
      </w:pPr>
    </w:lvl>
    <w:lvl w:ilvl="8" w:tplc="184434AE">
      <w:start w:val="1"/>
      <w:numFmt w:val="lowerRoman"/>
      <w:lvlText w:val="%9."/>
      <w:lvlJc w:val="right"/>
      <w:pPr>
        <w:ind w:left="6480" w:hanging="180"/>
      </w:pPr>
    </w:lvl>
  </w:abstractNum>
  <w:abstractNum w:abstractNumId="12" w15:restartNumberingAfterBreak="0">
    <w:nsid w:val="1AB650E9"/>
    <w:multiLevelType w:val="hybridMultilevel"/>
    <w:tmpl w:val="BAB40EC4"/>
    <w:lvl w:ilvl="0" w:tplc="F8624EF6">
      <w:start w:val="1"/>
      <w:numFmt w:val="decimal"/>
      <w:lvlText w:val="%1."/>
      <w:lvlJc w:val="left"/>
      <w:pPr>
        <w:ind w:left="720" w:hanging="360"/>
      </w:pPr>
    </w:lvl>
    <w:lvl w:ilvl="1" w:tplc="A23EA800">
      <w:start w:val="1"/>
      <w:numFmt w:val="lowerLetter"/>
      <w:lvlText w:val="%2."/>
      <w:lvlJc w:val="left"/>
      <w:pPr>
        <w:ind w:left="1440" w:hanging="360"/>
      </w:pPr>
    </w:lvl>
    <w:lvl w:ilvl="2" w:tplc="A2ECB7A6">
      <w:start w:val="1"/>
      <w:numFmt w:val="lowerRoman"/>
      <w:lvlText w:val="%3."/>
      <w:lvlJc w:val="right"/>
      <w:pPr>
        <w:ind w:left="2160" w:hanging="180"/>
      </w:pPr>
    </w:lvl>
    <w:lvl w:ilvl="3" w:tplc="DCCC1ADE">
      <w:start w:val="1"/>
      <w:numFmt w:val="decimal"/>
      <w:lvlText w:val="%4."/>
      <w:lvlJc w:val="left"/>
      <w:pPr>
        <w:ind w:left="2880" w:hanging="360"/>
      </w:pPr>
    </w:lvl>
    <w:lvl w:ilvl="4" w:tplc="FBFEC730">
      <w:start w:val="1"/>
      <w:numFmt w:val="lowerLetter"/>
      <w:lvlText w:val="%5."/>
      <w:lvlJc w:val="left"/>
      <w:pPr>
        <w:ind w:left="3600" w:hanging="360"/>
      </w:pPr>
    </w:lvl>
    <w:lvl w:ilvl="5" w:tplc="F42AA310">
      <w:start w:val="1"/>
      <w:numFmt w:val="lowerRoman"/>
      <w:lvlText w:val="%6."/>
      <w:lvlJc w:val="right"/>
      <w:pPr>
        <w:ind w:left="4320" w:hanging="180"/>
      </w:pPr>
    </w:lvl>
    <w:lvl w:ilvl="6" w:tplc="06A895AC">
      <w:start w:val="1"/>
      <w:numFmt w:val="decimal"/>
      <w:lvlText w:val="%7."/>
      <w:lvlJc w:val="left"/>
      <w:pPr>
        <w:ind w:left="5040" w:hanging="360"/>
      </w:pPr>
    </w:lvl>
    <w:lvl w:ilvl="7" w:tplc="7CFEB534">
      <w:start w:val="1"/>
      <w:numFmt w:val="lowerLetter"/>
      <w:lvlText w:val="%8."/>
      <w:lvlJc w:val="left"/>
      <w:pPr>
        <w:ind w:left="5760" w:hanging="360"/>
      </w:pPr>
    </w:lvl>
    <w:lvl w:ilvl="8" w:tplc="2B7455E8">
      <w:start w:val="1"/>
      <w:numFmt w:val="lowerRoman"/>
      <w:lvlText w:val="%9."/>
      <w:lvlJc w:val="right"/>
      <w:pPr>
        <w:ind w:left="6480" w:hanging="180"/>
      </w:pPr>
    </w:lvl>
  </w:abstractNum>
  <w:abstractNum w:abstractNumId="13" w15:restartNumberingAfterBreak="0">
    <w:nsid w:val="1B220332"/>
    <w:multiLevelType w:val="hybridMultilevel"/>
    <w:tmpl w:val="71C65DC4"/>
    <w:lvl w:ilvl="0" w:tplc="97BA4242">
      <w:start w:val="4"/>
      <w:numFmt w:val="decimal"/>
      <w:lvlText w:val="%1."/>
      <w:lvlJc w:val="left"/>
      <w:pPr>
        <w:ind w:left="720" w:hanging="360"/>
      </w:pPr>
    </w:lvl>
    <w:lvl w:ilvl="1" w:tplc="2DEE49D8">
      <w:start w:val="1"/>
      <w:numFmt w:val="lowerLetter"/>
      <w:lvlText w:val="%2."/>
      <w:lvlJc w:val="left"/>
      <w:pPr>
        <w:ind w:left="1440" w:hanging="360"/>
      </w:pPr>
    </w:lvl>
    <w:lvl w:ilvl="2" w:tplc="30D24D9C">
      <w:start w:val="1"/>
      <w:numFmt w:val="lowerRoman"/>
      <w:lvlText w:val="%3."/>
      <w:lvlJc w:val="right"/>
      <w:pPr>
        <w:ind w:left="2160" w:hanging="180"/>
      </w:pPr>
    </w:lvl>
    <w:lvl w:ilvl="3" w:tplc="E53233F0">
      <w:start w:val="1"/>
      <w:numFmt w:val="decimal"/>
      <w:lvlText w:val="%4."/>
      <w:lvlJc w:val="left"/>
      <w:pPr>
        <w:ind w:left="2880" w:hanging="360"/>
      </w:pPr>
    </w:lvl>
    <w:lvl w:ilvl="4" w:tplc="E8DAA87A">
      <w:start w:val="1"/>
      <w:numFmt w:val="lowerLetter"/>
      <w:lvlText w:val="%5."/>
      <w:lvlJc w:val="left"/>
      <w:pPr>
        <w:ind w:left="3600" w:hanging="360"/>
      </w:pPr>
    </w:lvl>
    <w:lvl w:ilvl="5" w:tplc="C05E55A2">
      <w:start w:val="1"/>
      <w:numFmt w:val="lowerRoman"/>
      <w:lvlText w:val="%6."/>
      <w:lvlJc w:val="right"/>
      <w:pPr>
        <w:ind w:left="4320" w:hanging="180"/>
      </w:pPr>
    </w:lvl>
    <w:lvl w:ilvl="6" w:tplc="84AC5798">
      <w:start w:val="1"/>
      <w:numFmt w:val="decimal"/>
      <w:lvlText w:val="%7."/>
      <w:lvlJc w:val="left"/>
      <w:pPr>
        <w:ind w:left="5040" w:hanging="360"/>
      </w:pPr>
    </w:lvl>
    <w:lvl w:ilvl="7" w:tplc="F930676E">
      <w:start w:val="1"/>
      <w:numFmt w:val="lowerLetter"/>
      <w:lvlText w:val="%8."/>
      <w:lvlJc w:val="left"/>
      <w:pPr>
        <w:ind w:left="5760" w:hanging="360"/>
      </w:pPr>
    </w:lvl>
    <w:lvl w:ilvl="8" w:tplc="4CD05756">
      <w:start w:val="1"/>
      <w:numFmt w:val="lowerRoman"/>
      <w:lvlText w:val="%9."/>
      <w:lvlJc w:val="right"/>
      <w:pPr>
        <w:ind w:left="6480" w:hanging="180"/>
      </w:pPr>
    </w:lvl>
  </w:abstractNum>
  <w:abstractNum w:abstractNumId="14" w15:restartNumberingAfterBreak="0">
    <w:nsid w:val="1D4C8409"/>
    <w:multiLevelType w:val="hybridMultilevel"/>
    <w:tmpl w:val="57B05A08"/>
    <w:lvl w:ilvl="0" w:tplc="7B38A1BE">
      <w:start w:val="7"/>
      <w:numFmt w:val="decimal"/>
      <w:lvlText w:val="%1."/>
      <w:lvlJc w:val="left"/>
      <w:pPr>
        <w:ind w:left="720" w:hanging="360"/>
      </w:pPr>
    </w:lvl>
    <w:lvl w:ilvl="1" w:tplc="A8568A68">
      <w:start w:val="1"/>
      <w:numFmt w:val="lowerLetter"/>
      <w:lvlText w:val="%2."/>
      <w:lvlJc w:val="left"/>
      <w:pPr>
        <w:ind w:left="1440" w:hanging="360"/>
      </w:pPr>
    </w:lvl>
    <w:lvl w:ilvl="2" w:tplc="3C808988">
      <w:start w:val="1"/>
      <w:numFmt w:val="lowerRoman"/>
      <w:lvlText w:val="%3."/>
      <w:lvlJc w:val="right"/>
      <w:pPr>
        <w:ind w:left="2160" w:hanging="180"/>
      </w:pPr>
    </w:lvl>
    <w:lvl w:ilvl="3" w:tplc="ACC8FB7C">
      <w:start w:val="1"/>
      <w:numFmt w:val="decimal"/>
      <w:lvlText w:val="%4."/>
      <w:lvlJc w:val="left"/>
      <w:pPr>
        <w:ind w:left="2880" w:hanging="360"/>
      </w:pPr>
    </w:lvl>
    <w:lvl w:ilvl="4" w:tplc="4C3AD43E">
      <w:start w:val="1"/>
      <w:numFmt w:val="lowerLetter"/>
      <w:lvlText w:val="%5."/>
      <w:lvlJc w:val="left"/>
      <w:pPr>
        <w:ind w:left="3600" w:hanging="360"/>
      </w:pPr>
    </w:lvl>
    <w:lvl w:ilvl="5" w:tplc="D9902966">
      <w:start w:val="1"/>
      <w:numFmt w:val="lowerRoman"/>
      <w:lvlText w:val="%6."/>
      <w:lvlJc w:val="right"/>
      <w:pPr>
        <w:ind w:left="4320" w:hanging="180"/>
      </w:pPr>
    </w:lvl>
    <w:lvl w:ilvl="6" w:tplc="A656BB5A">
      <w:start w:val="1"/>
      <w:numFmt w:val="decimal"/>
      <w:lvlText w:val="%7."/>
      <w:lvlJc w:val="left"/>
      <w:pPr>
        <w:ind w:left="5040" w:hanging="360"/>
      </w:pPr>
    </w:lvl>
    <w:lvl w:ilvl="7" w:tplc="E07207A4">
      <w:start w:val="1"/>
      <w:numFmt w:val="lowerLetter"/>
      <w:lvlText w:val="%8."/>
      <w:lvlJc w:val="left"/>
      <w:pPr>
        <w:ind w:left="5760" w:hanging="360"/>
      </w:pPr>
    </w:lvl>
    <w:lvl w:ilvl="8" w:tplc="7DA48956">
      <w:start w:val="1"/>
      <w:numFmt w:val="lowerRoman"/>
      <w:lvlText w:val="%9."/>
      <w:lvlJc w:val="right"/>
      <w:pPr>
        <w:ind w:left="6480" w:hanging="180"/>
      </w:pPr>
    </w:lvl>
  </w:abstractNum>
  <w:abstractNum w:abstractNumId="15" w15:restartNumberingAfterBreak="0">
    <w:nsid w:val="23EE7882"/>
    <w:multiLevelType w:val="hybridMultilevel"/>
    <w:tmpl w:val="FBE4F4D0"/>
    <w:lvl w:ilvl="0" w:tplc="626AEC12">
      <w:start w:val="9"/>
      <w:numFmt w:val="decimal"/>
      <w:lvlText w:val="%1."/>
      <w:lvlJc w:val="left"/>
      <w:pPr>
        <w:ind w:left="720" w:hanging="360"/>
      </w:pPr>
    </w:lvl>
    <w:lvl w:ilvl="1" w:tplc="2F0A0668">
      <w:start w:val="1"/>
      <w:numFmt w:val="lowerLetter"/>
      <w:lvlText w:val="%2."/>
      <w:lvlJc w:val="left"/>
      <w:pPr>
        <w:ind w:left="1440" w:hanging="360"/>
      </w:pPr>
    </w:lvl>
    <w:lvl w:ilvl="2" w:tplc="3A9607A8">
      <w:start w:val="1"/>
      <w:numFmt w:val="lowerRoman"/>
      <w:lvlText w:val="%3."/>
      <w:lvlJc w:val="right"/>
      <w:pPr>
        <w:ind w:left="2160" w:hanging="180"/>
      </w:pPr>
    </w:lvl>
    <w:lvl w:ilvl="3" w:tplc="26FAD140">
      <w:start w:val="1"/>
      <w:numFmt w:val="decimal"/>
      <w:lvlText w:val="%4."/>
      <w:lvlJc w:val="left"/>
      <w:pPr>
        <w:ind w:left="2880" w:hanging="360"/>
      </w:pPr>
    </w:lvl>
    <w:lvl w:ilvl="4" w:tplc="0D1EB154">
      <w:start w:val="1"/>
      <w:numFmt w:val="lowerLetter"/>
      <w:lvlText w:val="%5."/>
      <w:lvlJc w:val="left"/>
      <w:pPr>
        <w:ind w:left="3600" w:hanging="360"/>
      </w:pPr>
    </w:lvl>
    <w:lvl w:ilvl="5" w:tplc="8550B8E8">
      <w:start w:val="1"/>
      <w:numFmt w:val="lowerRoman"/>
      <w:lvlText w:val="%6."/>
      <w:lvlJc w:val="right"/>
      <w:pPr>
        <w:ind w:left="4320" w:hanging="180"/>
      </w:pPr>
    </w:lvl>
    <w:lvl w:ilvl="6" w:tplc="1220CDA8">
      <w:start w:val="1"/>
      <w:numFmt w:val="decimal"/>
      <w:lvlText w:val="%7."/>
      <w:lvlJc w:val="left"/>
      <w:pPr>
        <w:ind w:left="5040" w:hanging="360"/>
      </w:pPr>
    </w:lvl>
    <w:lvl w:ilvl="7" w:tplc="612650B8">
      <w:start w:val="1"/>
      <w:numFmt w:val="lowerLetter"/>
      <w:lvlText w:val="%8."/>
      <w:lvlJc w:val="left"/>
      <w:pPr>
        <w:ind w:left="5760" w:hanging="360"/>
      </w:pPr>
    </w:lvl>
    <w:lvl w:ilvl="8" w:tplc="0584FD58">
      <w:start w:val="1"/>
      <w:numFmt w:val="lowerRoman"/>
      <w:lvlText w:val="%9."/>
      <w:lvlJc w:val="right"/>
      <w:pPr>
        <w:ind w:left="6480" w:hanging="180"/>
      </w:pPr>
    </w:lvl>
  </w:abstractNum>
  <w:abstractNum w:abstractNumId="16" w15:restartNumberingAfterBreak="0">
    <w:nsid w:val="278C6E9D"/>
    <w:multiLevelType w:val="hybridMultilevel"/>
    <w:tmpl w:val="A328C2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5554A3"/>
    <w:multiLevelType w:val="hybridMultilevel"/>
    <w:tmpl w:val="09E855CA"/>
    <w:lvl w:ilvl="0" w:tplc="B590D54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AC7BF91"/>
    <w:multiLevelType w:val="hybridMultilevel"/>
    <w:tmpl w:val="B5FAC44A"/>
    <w:lvl w:ilvl="0" w:tplc="C62AACFC">
      <w:start w:val="5"/>
      <w:numFmt w:val="decimal"/>
      <w:lvlText w:val="%1."/>
      <w:lvlJc w:val="left"/>
      <w:pPr>
        <w:ind w:left="720" w:hanging="360"/>
      </w:pPr>
    </w:lvl>
    <w:lvl w:ilvl="1" w:tplc="D87465B6">
      <w:start w:val="1"/>
      <w:numFmt w:val="lowerLetter"/>
      <w:lvlText w:val="%2."/>
      <w:lvlJc w:val="left"/>
      <w:pPr>
        <w:ind w:left="1440" w:hanging="360"/>
      </w:pPr>
    </w:lvl>
    <w:lvl w:ilvl="2" w:tplc="55AE4BFA">
      <w:start w:val="1"/>
      <w:numFmt w:val="lowerRoman"/>
      <w:lvlText w:val="%3."/>
      <w:lvlJc w:val="right"/>
      <w:pPr>
        <w:ind w:left="2160" w:hanging="180"/>
      </w:pPr>
    </w:lvl>
    <w:lvl w:ilvl="3" w:tplc="461E7AD6">
      <w:start w:val="1"/>
      <w:numFmt w:val="decimal"/>
      <w:lvlText w:val="%4."/>
      <w:lvlJc w:val="left"/>
      <w:pPr>
        <w:ind w:left="2880" w:hanging="360"/>
      </w:pPr>
    </w:lvl>
    <w:lvl w:ilvl="4" w:tplc="E82A1E90">
      <w:start w:val="1"/>
      <w:numFmt w:val="lowerLetter"/>
      <w:lvlText w:val="%5."/>
      <w:lvlJc w:val="left"/>
      <w:pPr>
        <w:ind w:left="3600" w:hanging="360"/>
      </w:pPr>
    </w:lvl>
    <w:lvl w:ilvl="5" w:tplc="CABAF964">
      <w:start w:val="1"/>
      <w:numFmt w:val="lowerRoman"/>
      <w:lvlText w:val="%6."/>
      <w:lvlJc w:val="right"/>
      <w:pPr>
        <w:ind w:left="4320" w:hanging="180"/>
      </w:pPr>
    </w:lvl>
    <w:lvl w:ilvl="6" w:tplc="F766AE32">
      <w:start w:val="1"/>
      <w:numFmt w:val="decimal"/>
      <w:lvlText w:val="%7."/>
      <w:lvlJc w:val="left"/>
      <w:pPr>
        <w:ind w:left="5040" w:hanging="360"/>
      </w:pPr>
    </w:lvl>
    <w:lvl w:ilvl="7" w:tplc="3446BD1A">
      <w:start w:val="1"/>
      <w:numFmt w:val="lowerLetter"/>
      <w:lvlText w:val="%8."/>
      <w:lvlJc w:val="left"/>
      <w:pPr>
        <w:ind w:left="5760" w:hanging="360"/>
      </w:pPr>
    </w:lvl>
    <w:lvl w:ilvl="8" w:tplc="4434CC5C">
      <w:start w:val="1"/>
      <w:numFmt w:val="lowerRoman"/>
      <w:lvlText w:val="%9."/>
      <w:lvlJc w:val="right"/>
      <w:pPr>
        <w:ind w:left="6480" w:hanging="180"/>
      </w:pPr>
    </w:lvl>
  </w:abstractNum>
  <w:abstractNum w:abstractNumId="19" w15:restartNumberingAfterBreak="0">
    <w:nsid w:val="2B6C086E"/>
    <w:multiLevelType w:val="hybridMultilevel"/>
    <w:tmpl w:val="2BB4E3F4"/>
    <w:lvl w:ilvl="0" w:tplc="271E0BD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31C614E"/>
    <w:multiLevelType w:val="hybridMultilevel"/>
    <w:tmpl w:val="E612C338"/>
    <w:lvl w:ilvl="0" w:tplc="ACA25EA4">
      <w:start w:val="8"/>
      <w:numFmt w:val="decimal"/>
      <w:lvlText w:val="%1."/>
      <w:lvlJc w:val="left"/>
      <w:pPr>
        <w:ind w:left="720" w:hanging="360"/>
      </w:pPr>
    </w:lvl>
    <w:lvl w:ilvl="1" w:tplc="37646C4E">
      <w:start w:val="1"/>
      <w:numFmt w:val="lowerLetter"/>
      <w:lvlText w:val="%2."/>
      <w:lvlJc w:val="left"/>
      <w:pPr>
        <w:ind w:left="1440" w:hanging="360"/>
      </w:pPr>
    </w:lvl>
    <w:lvl w:ilvl="2" w:tplc="5ED8E630">
      <w:start w:val="1"/>
      <w:numFmt w:val="lowerRoman"/>
      <w:lvlText w:val="%3."/>
      <w:lvlJc w:val="right"/>
      <w:pPr>
        <w:ind w:left="2160" w:hanging="180"/>
      </w:pPr>
    </w:lvl>
    <w:lvl w:ilvl="3" w:tplc="6786EADA">
      <w:start w:val="1"/>
      <w:numFmt w:val="decimal"/>
      <w:lvlText w:val="%4."/>
      <w:lvlJc w:val="left"/>
      <w:pPr>
        <w:ind w:left="2880" w:hanging="360"/>
      </w:pPr>
    </w:lvl>
    <w:lvl w:ilvl="4" w:tplc="3B56AA92">
      <w:start w:val="1"/>
      <w:numFmt w:val="lowerLetter"/>
      <w:lvlText w:val="%5."/>
      <w:lvlJc w:val="left"/>
      <w:pPr>
        <w:ind w:left="3600" w:hanging="360"/>
      </w:pPr>
    </w:lvl>
    <w:lvl w:ilvl="5" w:tplc="10E232B6">
      <w:start w:val="1"/>
      <w:numFmt w:val="lowerRoman"/>
      <w:lvlText w:val="%6."/>
      <w:lvlJc w:val="right"/>
      <w:pPr>
        <w:ind w:left="4320" w:hanging="180"/>
      </w:pPr>
    </w:lvl>
    <w:lvl w:ilvl="6" w:tplc="DF602612">
      <w:start w:val="1"/>
      <w:numFmt w:val="decimal"/>
      <w:lvlText w:val="%7."/>
      <w:lvlJc w:val="left"/>
      <w:pPr>
        <w:ind w:left="5040" w:hanging="360"/>
      </w:pPr>
    </w:lvl>
    <w:lvl w:ilvl="7" w:tplc="F02434C4">
      <w:start w:val="1"/>
      <w:numFmt w:val="lowerLetter"/>
      <w:lvlText w:val="%8."/>
      <w:lvlJc w:val="left"/>
      <w:pPr>
        <w:ind w:left="5760" w:hanging="360"/>
      </w:pPr>
    </w:lvl>
    <w:lvl w:ilvl="8" w:tplc="D272148C">
      <w:start w:val="1"/>
      <w:numFmt w:val="lowerRoman"/>
      <w:lvlText w:val="%9."/>
      <w:lvlJc w:val="right"/>
      <w:pPr>
        <w:ind w:left="6480" w:hanging="180"/>
      </w:pPr>
    </w:lvl>
  </w:abstractNum>
  <w:abstractNum w:abstractNumId="21" w15:restartNumberingAfterBreak="0">
    <w:nsid w:val="3C8F7460"/>
    <w:multiLevelType w:val="hybridMultilevel"/>
    <w:tmpl w:val="2F4E1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F27E42"/>
    <w:multiLevelType w:val="hybridMultilevel"/>
    <w:tmpl w:val="037630AE"/>
    <w:lvl w:ilvl="0" w:tplc="271E0BD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2EBE6CB"/>
    <w:multiLevelType w:val="hybridMultilevel"/>
    <w:tmpl w:val="B1F6D3BC"/>
    <w:lvl w:ilvl="0" w:tplc="74B81C06">
      <w:start w:val="1"/>
      <w:numFmt w:val="decimal"/>
      <w:lvlText w:val="%1."/>
      <w:lvlJc w:val="left"/>
      <w:pPr>
        <w:ind w:left="720" w:hanging="360"/>
      </w:pPr>
    </w:lvl>
    <w:lvl w:ilvl="1" w:tplc="8FB6A1B6">
      <w:start w:val="1"/>
      <w:numFmt w:val="lowerLetter"/>
      <w:lvlText w:val="%2."/>
      <w:lvlJc w:val="left"/>
      <w:pPr>
        <w:ind w:left="1440" w:hanging="360"/>
      </w:pPr>
    </w:lvl>
    <w:lvl w:ilvl="2" w:tplc="38A68796">
      <w:start w:val="1"/>
      <w:numFmt w:val="lowerRoman"/>
      <w:lvlText w:val="%3."/>
      <w:lvlJc w:val="right"/>
      <w:pPr>
        <w:ind w:left="2160" w:hanging="180"/>
      </w:pPr>
    </w:lvl>
    <w:lvl w:ilvl="3" w:tplc="E6F6280E">
      <w:start w:val="1"/>
      <w:numFmt w:val="decimal"/>
      <w:lvlText w:val="%4."/>
      <w:lvlJc w:val="left"/>
      <w:pPr>
        <w:ind w:left="2880" w:hanging="360"/>
      </w:pPr>
    </w:lvl>
    <w:lvl w:ilvl="4" w:tplc="E7508048">
      <w:start w:val="1"/>
      <w:numFmt w:val="lowerLetter"/>
      <w:lvlText w:val="%5."/>
      <w:lvlJc w:val="left"/>
      <w:pPr>
        <w:ind w:left="3600" w:hanging="360"/>
      </w:pPr>
    </w:lvl>
    <w:lvl w:ilvl="5" w:tplc="DC6835AC">
      <w:start w:val="1"/>
      <w:numFmt w:val="lowerRoman"/>
      <w:lvlText w:val="%6."/>
      <w:lvlJc w:val="right"/>
      <w:pPr>
        <w:ind w:left="4320" w:hanging="180"/>
      </w:pPr>
    </w:lvl>
    <w:lvl w:ilvl="6" w:tplc="70DC1DFE">
      <w:start w:val="1"/>
      <w:numFmt w:val="decimal"/>
      <w:lvlText w:val="%7."/>
      <w:lvlJc w:val="left"/>
      <w:pPr>
        <w:ind w:left="5040" w:hanging="360"/>
      </w:pPr>
    </w:lvl>
    <w:lvl w:ilvl="7" w:tplc="DFFC55FC">
      <w:start w:val="1"/>
      <w:numFmt w:val="lowerLetter"/>
      <w:lvlText w:val="%8."/>
      <w:lvlJc w:val="left"/>
      <w:pPr>
        <w:ind w:left="5760" w:hanging="360"/>
      </w:pPr>
    </w:lvl>
    <w:lvl w:ilvl="8" w:tplc="0B868D6E">
      <w:start w:val="1"/>
      <w:numFmt w:val="lowerRoman"/>
      <w:lvlText w:val="%9."/>
      <w:lvlJc w:val="right"/>
      <w:pPr>
        <w:ind w:left="6480" w:hanging="180"/>
      </w:pPr>
    </w:lvl>
  </w:abstractNum>
  <w:abstractNum w:abstractNumId="24" w15:restartNumberingAfterBreak="0">
    <w:nsid w:val="4756448E"/>
    <w:multiLevelType w:val="hybridMultilevel"/>
    <w:tmpl w:val="B5C01B9C"/>
    <w:lvl w:ilvl="0" w:tplc="AF947204">
      <w:start w:val="3"/>
      <w:numFmt w:val="decimal"/>
      <w:lvlText w:val="%1."/>
      <w:lvlJc w:val="left"/>
      <w:pPr>
        <w:ind w:left="720" w:hanging="360"/>
      </w:pPr>
    </w:lvl>
    <w:lvl w:ilvl="1" w:tplc="98AA1696">
      <w:start w:val="1"/>
      <w:numFmt w:val="lowerLetter"/>
      <w:lvlText w:val="%2."/>
      <w:lvlJc w:val="left"/>
      <w:pPr>
        <w:ind w:left="1440" w:hanging="360"/>
      </w:pPr>
    </w:lvl>
    <w:lvl w:ilvl="2" w:tplc="F52416C2">
      <w:start w:val="1"/>
      <w:numFmt w:val="lowerRoman"/>
      <w:lvlText w:val="%3."/>
      <w:lvlJc w:val="right"/>
      <w:pPr>
        <w:ind w:left="2160" w:hanging="180"/>
      </w:pPr>
    </w:lvl>
    <w:lvl w:ilvl="3" w:tplc="6C5EF360">
      <w:start w:val="1"/>
      <w:numFmt w:val="decimal"/>
      <w:lvlText w:val="%4."/>
      <w:lvlJc w:val="left"/>
      <w:pPr>
        <w:ind w:left="2880" w:hanging="360"/>
      </w:pPr>
    </w:lvl>
    <w:lvl w:ilvl="4" w:tplc="57EEB09E">
      <w:start w:val="1"/>
      <w:numFmt w:val="lowerLetter"/>
      <w:lvlText w:val="%5."/>
      <w:lvlJc w:val="left"/>
      <w:pPr>
        <w:ind w:left="3600" w:hanging="360"/>
      </w:pPr>
    </w:lvl>
    <w:lvl w:ilvl="5" w:tplc="32704E9C">
      <w:start w:val="1"/>
      <w:numFmt w:val="lowerRoman"/>
      <w:lvlText w:val="%6."/>
      <w:lvlJc w:val="right"/>
      <w:pPr>
        <w:ind w:left="4320" w:hanging="180"/>
      </w:pPr>
    </w:lvl>
    <w:lvl w:ilvl="6" w:tplc="0702329A">
      <w:start w:val="1"/>
      <w:numFmt w:val="decimal"/>
      <w:lvlText w:val="%7."/>
      <w:lvlJc w:val="left"/>
      <w:pPr>
        <w:ind w:left="5040" w:hanging="360"/>
      </w:pPr>
    </w:lvl>
    <w:lvl w:ilvl="7" w:tplc="9BCEC0A4">
      <w:start w:val="1"/>
      <w:numFmt w:val="lowerLetter"/>
      <w:lvlText w:val="%8."/>
      <w:lvlJc w:val="left"/>
      <w:pPr>
        <w:ind w:left="5760" w:hanging="360"/>
      </w:pPr>
    </w:lvl>
    <w:lvl w:ilvl="8" w:tplc="EE583734">
      <w:start w:val="1"/>
      <w:numFmt w:val="lowerRoman"/>
      <w:lvlText w:val="%9."/>
      <w:lvlJc w:val="right"/>
      <w:pPr>
        <w:ind w:left="6480" w:hanging="180"/>
      </w:pPr>
    </w:lvl>
  </w:abstractNum>
  <w:abstractNum w:abstractNumId="25" w15:restartNumberingAfterBreak="0">
    <w:nsid w:val="476B4C24"/>
    <w:multiLevelType w:val="hybridMultilevel"/>
    <w:tmpl w:val="26260A52"/>
    <w:lvl w:ilvl="0" w:tplc="257444F2">
      <w:start w:val="5"/>
      <w:numFmt w:val="decimal"/>
      <w:lvlText w:val="%1."/>
      <w:lvlJc w:val="left"/>
      <w:pPr>
        <w:ind w:left="720" w:hanging="360"/>
      </w:pPr>
    </w:lvl>
    <w:lvl w:ilvl="1" w:tplc="781C614E">
      <w:start w:val="1"/>
      <w:numFmt w:val="lowerLetter"/>
      <w:lvlText w:val="%2."/>
      <w:lvlJc w:val="left"/>
      <w:pPr>
        <w:ind w:left="1440" w:hanging="360"/>
      </w:pPr>
    </w:lvl>
    <w:lvl w:ilvl="2" w:tplc="50BCB424">
      <w:start w:val="1"/>
      <w:numFmt w:val="lowerRoman"/>
      <w:lvlText w:val="%3."/>
      <w:lvlJc w:val="right"/>
      <w:pPr>
        <w:ind w:left="2160" w:hanging="180"/>
      </w:pPr>
    </w:lvl>
    <w:lvl w:ilvl="3" w:tplc="50BC9148">
      <w:start w:val="1"/>
      <w:numFmt w:val="decimal"/>
      <w:lvlText w:val="%4."/>
      <w:lvlJc w:val="left"/>
      <w:pPr>
        <w:ind w:left="2880" w:hanging="360"/>
      </w:pPr>
    </w:lvl>
    <w:lvl w:ilvl="4" w:tplc="0D62AF44">
      <w:start w:val="1"/>
      <w:numFmt w:val="lowerLetter"/>
      <w:lvlText w:val="%5."/>
      <w:lvlJc w:val="left"/>
      <w:pPr>
        <w:ind w:left="3600" w:hanging="360"/>
      </w:pPr>
    </w:lvl>
    <w:lvl w:ilvl="5" w:tplc="60E6B882">
      <w:start w:val="1"/>
      <w:numFmt w:val="lowerRoman"/>
      <w:lvlText w:val="%6."/>
      <w:lvlJc w:val="right"/>
      <w:pPr>
        <w:ind w:left="4320" w:hanging="180"/>
      </w:pPr>
    </w:lvl>
    <w:lvl w:ilvl="6" w:tplc="CF7E9D5A">
      <w:start w:val="1"/>
      <w:numFmt w:val="decimal"/>
      <w:lvlText w:val="%7."/>
      <w:lvlJc w:val="left"/>
      <w:pPr>
        <w:ind w:left="5040" w:hanging="360"/>
      </w:pPr>
    </w:lvl>
    <w:lvl w:ilvl="7" w:tplc="FC8072FE">
      <w:start w:val="1"/>
      <w:numFmt w:val="lowerLetter"/>
      <w:lvlText w:val="%8."/>
      <w:lvlJc w:val="left"/>
      <w:pPr>
        <w:ind w:left="5760" w:hanging="360"/>
      </w:pPr>
    </w:lvl>
    <w:lvl w:ilvl="8" w:tplc="FC0AC224">
      <w:start w:val="1"/>
      <w:numFmt w:val="lowerRoman"/>
      <w:lvlText w:val="%9."/>
      <w:lvlJc w:val="right"/>
      <w:pPr>
        <w:ind w:left="6480" w:hanging="180"/>
      </w:pPr>
    </w:lvl>
  </w:abstractNum>
  <w:abstractNum w:abstractNumId="26" w15:restartNumberingAfterBreak="0">
    <w:nsid w:val="4B177215"/>
    <w:multiLevelType w:val="hybridMultilevel"/>
    <w:tmpl w:val="9D203EA4"/>
    <w:lvl w:ilvl="0" w:tplc="7AC68C98">
      <w:start w:val="2"/>
      <w:numFmt w:val="decimal"/>
      <w:lvlText w:val="%1."/>
      <w:lvlJc w:val="left"/>
      <w:pPr>
        <w:ind w:left="720" w:hanging="360"/>
      </w:pPr>
    </w:lvl>
    <w:lvl w:ilvl="1" w:tplc="45229D2C">
      <w:start w:val="1"/>
      <w:numFmt w:val="lowerLetter"/>
      <w:lvlText w:val="%2."/>
      <w:lvlJc w:val="left"/>
      <w:pPr>
        <w:ind w:left="1440" w:hanging="360"/>
      </w:pPr>
    </w:lvl>
    <w:lvl w:ilvl="2" w:tplc="52E8FB2E">
      <w:start w:val="1"/>
      <w:numFmt w:val="lowerRoman"/>
      <w:lvlText w:val="%3."/>
      <w:lvlJc w:val="right"/>
      <w:pPr>
        <w:ind w:left="2160" w:hanging="180"/>
      </w:pPr>
    </w:lvl>
    <w:lvl w:ilvl="3" w:tplc="DFD0B99C">
      <w:start w:val="1"/>
      <w:numFmt w:val="decimal"/>
      <w:lvlText w:val="%4."/>
      <w:lvlJc w:val="left"/>
      <w:pPr>
        <w:ind w:left="2880" w:hanging="360"/>
      </w:pPr>
    </w:lvl>
    <w:lvl w:ilvl="4" w:tplc="29200E50">
      <w:start w:val="1"/>
      <w:numFmt w:val="lowerLetter"/>
      <w:lvlText w:val="%5."/>
      <w:lvlJc w:val="left"/>
      <w:pPr>
        <w:ind w:left="3600" w:hanging="360"/>
      </w:pPr>
    </w:lvl>
    <w:lvl w:ilvl="5" w:tplc="9A0AF84C">
      <w:start w:val="1"/>
      <w:numFmt w:val="lowerRoman"/>
      <w:lvlText w:val="%6."/>
      <w:lvlJc w:val="right"/>
      <w:pPr>
        <w:ind w:left="4320" w:hanging="180"/>
      </w:pPr>
    </w:lvl>
    <w:lvl w:ilvl="6" w:tplc="153617D4">
      <w:start w:val="1"/>
      <w:numFmt w:val="decimal"/>
      <w:lvlText w:val="%7."/>
      <w:lvlJc w:val="left"/>
      <w:pPr>
        <w:ind w:left="5040" w:hanging="360"/>
      </w:pPr>
    </w:lvl>
    <w:lvl w:ilvl="7" w:tplc="628CE952">
      <w:start w:val="1"/>
      <w:numFmt w:val="lowerLetter"/>
      <w:lvlText w:val="%8."/>
      <w:lvlJc w:val="left"/>
      <w:pPr>
        <w:ind w:left="5760" w:hanging="360"/>
      </w:pPr>
    </w:lvl>
    <w:lvl w:ilvl="8" w:tplc="AADA0D48">
      <w:start w:val="1"/>
      <w:numFmt w:val="lowerRoman"/>
      <w:lvlText w:val="%9."/>
      <w:lvlJc w:val="right"/>
      <w:pPr>
        <w:ind w:left="6480" w:hanging="180"/>
      </w:pPr>
    </w:lvl>
  </w:abstractNum>
  <w:abstractNum w:abstractNumId="27" w15:restartNumberingAfterBreak="0">
    <w:nsid w:val="4C355154"/>
    <w:multiLevelType w:val="hybridMultilevel"/>
    <w:tmpl w:val="A224C108"/>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5831C1"/>
    <w:multiLevelType w:val="hybridMultilevel"/>
    <w:tmpl w:val="AC48C1F2"/>
    <w:lvl w:ilvl="0" w:tplc="D922798C">
      <w:start w:val="2"/>
      <w:numFmt w:val="decimal"/>
      <w:lvlText w:val="%1."/>
      <w:lvlJc w:val="left"/>
      <w:pPr>
        <w:ind w:left="720" w:hanging="360"/>
      </w:pPr>
    </w:lvl>
    <w:lvl w:ilvl="1" w:tplc="52480584">
      <w:start w:val="1"/>
      <w:numFmt w:val="lowerLetter"/>
      <w:lvlText w:val="%2."/>
      <w:lvlJc w:val="left"/>
      <w:pPr>
        <w:ind w:left="1440" w:hanging="360"/>
      </w:pPr>
    </w:lvl>
    <w:lvl w:ilvl="2" w:tplc="F236AC82">
      <w:start w:val="1"/>
      <w:numFmt w:val="lowerRoman"/>
      <w:lvlText w:val="%3."/>
      <w:lvlJc w:val="right"/>
      <w:pPr>
        <w:ind w:left="2160" w:hanging="180"/>
      </w:pPr>
    </w:lvl>
    <w:lvl w:ilvl="3" w:tplc="A0E87FE8">
      <w:start w:val="1"/>
      <w:numFmt w:val="decimal"/>
      <w:lvlText w:val="%4."/>
      <w:lvlJc w:val="left"/>
      <w:pPr>
        <w:ind w:left="2880" w:hanging="360"/>
      </w:pPr>
    </w:lvl>
    <w:lvl w:ilvl="4" w:tplc="669620F0">
      <w:start w:val="1"/>
      <w:numFmt w:val="lowerLetter"/>
      <w:lvlText w:val="%5."/>
      <w:lvlJc w:val="left"/>
      <w:pPr>
        <w:ind w:left="3600" w:hanging="360"/>
      </w:pPr>
    </w:lvl>
    <w:lvl w:ilvl="5" w:tplc="F95A815C">
      <w:start w:val="1"/>
      <w:numFmt w:val="lowerRoman"/>
      <w:lvlText w:val="%6."/>
      <w:lvlJc w:val="right"/>
      <w:pPr>
        <w:ind w:left="4320" w:hanging="180"/>
      </w:pPr>
    </w:lvl>
    <w:lvl w:ilvl="6" w:tplc="4E683DF0">
      <w:start w:val="1"/>
      <w:numFmt w:val="decimal"/>
      <w:lvlText w:val="%7."/>
      <w:lvlJc w:val="left"/>
      <w:pPr>
        <w:ind w:left="5040" w:hanging="360"/>
      </w:pPr>
    </w:lvl>
    <w:lvl w:ilvl="7" w:tplc="74D20C12">
      <w:start w:val="1"/>
      <w:numFmt w:val="lowerLetter"/>
      <w:lvlText w:val="%8."/>
      <w:lvlJc w:val="left"/>
      <w:pPr>
        <w:ind w:left="5760" w:hanging="360"/>
      </w:pPr>
    </w:lvl>
    <w:lvl w:ilvl="8" w:tplc="4E465612">
      <w:start w:val="1"/>
      <w:numFmt w:val="lowerRoman"/>
      <w:lvlText w:val="%9."/>
      <w:lvlJc w:val="right"/>
      <w:pPr>
        <w:ind w:left="6480" w:hanging="180"/>
      </w:pPr>
    </w:lvl>
  </w:abstractNum>
  <w:abstractNum w:abstractNumId="29" w15:restartNumberingAfterBreak="0">
    <w:nsid w:val="57393CE3"/>
    <w:multiLevelType w:val="hybridMultilevel"/>
    <w:tmpl w:val="9C8AE5C6"/>
    <w:lvl w:ilvl="0" w:tplc="8C3C59D2">
      <w:start w:val="4"/>
      <w:numFmt w:val="decimal"/>
      <w:lvlText w:val="%1."/>
      <w:lvlJc w:val="left"/>
      <w:pPr>
        <w:ind w:left="720" w:hanging="360"/>
      </w:pPr>
    </w:lvl>
    <w:lvl w:ilvl="1" w:tplc="287EAC30">
      <w:start w:val="1"/>
      <w:numFmt w:val="lowerLetter"/>
      <w:lvlText w:val="%2."/>
      <w:lvlJc w:val="left"/>
      <w:pPr>
        <w:ind w:left="1440" w:hanging="360"/>
      </w:pPr>
    </w:lvl>
    <w:lvl w:ilvl="2" w:tplc="2D1E242C">
      <w:start w:val="1"/>
      <w:numFmt w:val="lowerRoman"/>
      <w:lvlText w:val="%3."/>
      <w:lvlJc w:val="right"/>
      <w:pPr>
        <w:ind w:left="2160" w:hanging="180"/>
      </w:pPr>
    </w:lvl>
    <w:lvl w:ilvl="3" w:tplc="209ED674">
      <w:start w:val="1"/>
      <w:numFmt w:val="decimal"/>
      <w:lvlText w:val="%4."/>
      <w:lvlJc w:val="left"/>
      <w:pPr>
        <w:ind w:left="2880" w:hanging="360"/>
      </w:pPr>
    </w:lvl>
    <w:lvl w:ilvl="4" w:tplc="DCE49700">
      <w:start w:val="1"/>
      <w:numFmt w:val="lowerLetter"/>
      <w:lvlText w:val="%5."/>
      <w:lvlJc w:val="left"/>
      <w:pPr>
        <w:ind w:left="3600" w:hanging="360"/>
      </w:pPr>
    </w:lvl>
    <w:lvl w:ilvl="5" w:tplc="6110F7CE">
      <w:start w:val="1"/>
      <w:numFmt w:val="lowerRoman"/>
      <w:lvlText w:val="%6."/>
      <w:lvlJc w:val="right"/>
      <w:pPr>
        <w:ind w:left="4320" w:hanging="180"/>
      </w:pPr>
    </w:lvl>
    <w:lvl w:ilvl="6" w:tplc="4B209780">
      <w:start w:val="1"/>
      <w:numFmt w:val="decimal"/>
      <w:lvlText w:val="%7."/>
      <w:lvlJc w:val="left"/>
      <w:pPr>
        <w:ind w:left="5040" w:hanging="360"/>
      </w:pPr>
    </w:lvl>
    <w:lvl w:ilvl="7" w:tplc="991EBAB4">
      <w:start w:val="1"/>
      <w:numFmt w:val="lowerLetter"/>
      <w:lvlText w:val="%8."/>
      <w:lvlJc w:val="left"/>
      <w:pPr>
        <w:ind w:left="5760" w:hanging="360"/>
      </w:pPr>
    </w:lvl>
    <w:lvl w:ilvl="8" w:tplc="FAE24ECA">
      <w:start w:val="1"/>
      <w:numFmt w:val="lowerRoman"/>
      <w:lvlText w:val="%9."/>
      <w:lvlJc w:val="right"/>
      <w:pPr>
        <w:ind w:left="6480" w:hanging="180"/>
      </w:pPr>
    </w:lvl>
  </w:abstractNum>
  <w:abstractNum w:abstractNumId="30" w15:restartNumberingAfterBreak="0">
    <w:nsid w:val="574292DA"/>
    <w:multiLevelType w:val="hybridMultilevel"/>
    <w:tmpl w:val="D4D23E9E"/>
    <w:lvl w:ilvl="0" w:tplc="9474A976">
      <w:start w:val="1"/>
      <w:numFmt w:val="decimal"/>
      <w:lvlText w:val="%1."/>
      <w:lvlJc w:val="left"/>
      <w:pPr>
        <w:ind w:left="720" w:hanging="360"/>
      </w:pPr>
    </w:lvl>
    <w:lvl w:ilvl="1" w:tplc="A8368FA4">
      <w:start w:val="1"/>
      <w:numFmt w:val="lowerLetter"/>
      <w:lvlText w:val="%2."/>
      <w:lvlJc w:val="left"/>
      <w:pPr>
        <w:ind w:left="1440" w:hanging="360"/>
      </w:pPr>
    </w:lvl>
    <w:lvl w:ilvl="2" w:tplc="1CD45A90">
      <w:start w:val="1"/>
      <w:numFmt w:val="lowerRoman"/>
      <w:lvlText w:val="%3."/>
      <w:lvlJc w:val="right"/>
      <w:pPr>
        <w:ind w:left="2160" w:hanging="180"/>
      </w:pPr>
    </w:lvl>
    <w:lvl w:ilvl="3" w:tplc="C998848A">
      <w:start w:val="1"/>
      <w:numFmt w:val="decimal"/>
      <w:lvlText w:val="%4."/>
      <w:lvlJc w:val="left"/>
      <w:pPr>
        <w:ind w:left="2880" w:hanging="360"/>
      </w:pPr>
    </w:lvl>
    <w:lvl w:ilvl="4" w:tplc="0DFE39F4">
      <w:start w:val="1"/>
      <w:numFmt w:val="lowerLetter"/>
      <w:lvlText w:val="%5."/>
      <w:lvlJc w:val="left"/>
      <w:pPr>
        <w:ind w:left="3600" w:hanging="360"/>
      </w:pPr>
    </w:lvl>
    <w:lvl w:ilvl="5" w:tplc="A97C824E">
      <w:start w:val="1"/>
      <w:numFmt w:val="lowerRoman"/>
      <w:lvlText w:val="%6."/>
      <w:lvlJc w:val="right"/>
      <w:pPr>
        <w:ind w:left="4320" w:hanging="180"/>
      </w:pPr>
    </w:lvl>
    <w:lvl w:ilvl="6" w:tplc="5526F7B8">
      <w:start w:val="1"/>
      <w:numFmt w:val="decimal"/>
      <w:lvlText w:val="%7."/>
      <w:lvlJc w:val="left"/>
      <w:pPr>
        <w:ind w:left="5040" w:hanging="360"/>
      </w:pPr>
    </w:lvl>
    <w:lvl w:ilvl="7" w:tplc="02189158">
      <w:start w:val="1"/>
      <w:numFmt w:val="lowerLetter"/>
      <w:lvlText w:val="%8."/>
      <w:lvlJc w:val="left"/>
      <w:pPr>
        <w:ind w:left="5760" w:hanging="360"/>
      </w:pPr>
    </w:lvl>
    <w:lvl w:ilvl="8" w:tplc="5816D9F0">
      <w:start w:val="1"/>
      <w:numFmt w:val="lowerRoman"/>
      <w:lvlText w:val="%9."/>
      <w:lvlJc w:val="right"/>
      <w:pPr>
        <w:ind w:left="6480" w:hanging="180"/>
      </w:pPr>
    </w:lvl>
  </w:abstractNum>
  <w:abstractNum w:abstractNumId="31" w15:restartNumberingAfterBreak="0">
    <w:nsid w:val="5D39BF56"/>
    <w:multiLevelType w:val="hybridMultilevel"/>
    <w:tmpl w:val="1CA66852"/>
    <w:lvl w:ilvl="0" w:tplc="7C20387E">
      <w:start w:val="11"/>
      <w:numFmt w:val="decimal"/>
      <w:lvlText w:val="%1."/>
      <w:lvlJc w:val="left"/>
      <w:pPr>
        <w:ind w:left="720" w:hanging="360"/>
      </w:pPr>
    </w:lvl>
    <w:lvl w:ilvl="1" w:tplc="C7CA45F8">
      <w:start w:val="1"/>
      <w:numFmt w:val="lowerLetter"/>
      <w:lvlText w:val="%2."/>
      <w:lvlJc w:val="left"/>
      <w:pPr>
        <w:ind w:left="1440" w:hanging="360"/>
      </w:pPr>
    </w:lvl>
    <w:lvl w:ilvl="2" w:tplc="8D8E07E0">
      <w:start w:val="1"/>
      <w:numFmt w:val="lowerRoman"/>
      <w:lvlText w:val="%3."/>
      <w:lvlJc w:val="right"/>
      <w:pPr>
        <w:ind w:left="2160" w:hanging="180"/>
      </w:pPr>
    </w:lvl>
    <w:lvl w:ilvl="3" w:tplc="72F6C766">
      <w:start w:val="1"/>
      <w:numFmt w:val="decimal"/>
      <w:lvlText w:val="%4."/>
      <w:lvlJc w:val="left"/>
      <w:pPr>
        <w:ind w:left="2880" w:hanging="360"/>
      </w:pPr>
    </w:lvl>
    <w:lvl w:ilvl="4" w:tplc="17BCC8D2">
      <w:start w:val="1"/>
      <w:numFmt w:val="lowerLetter"/>
      <w:lvlText w:val="%5."/>
      <w:lvlJc w:val="left"/>
      <w:pPr>
        <w:ind w:left="3600" w:hanging="360"/>
      </w:pPr>
    </w:lvl>
    <w:lvl w:ilvl="5" w:tplc="DA84986A">
      <w:start w:val="1"/>
      <w:numFmt w:val="lowerRoman"/>
      <w:lvlText w:val="%6."/>
      <w:lvlJc w:val="right"/>
      <w:pPr>
        <w:ind w:left="4320" w:hanging="180"/>
      </w:pPr>
    </w:lvl>
    <w:lvl w:ilvl="6" w:tplc="C25499CA">
      <w:start w:val="1"/>
      <w:numFmt w:val="decimal"/>
      <w:lvlText w:val="%7."/>
      <w:lvlJc w:val="left"/>
      <w:pPr>
        <w:ind w:left="5040" w:hanging="360"/>
      </w:pPr>
    </w:lvl>
    <w:lvl w:ilvl="7" w:tplc="69020B94">
      <w:start w:val="1"/>
      <w:numFmt w:val="lowerLetter"/>
      <w:lvlText w:val="%8."/>
      <w:lvlJc w:val="left"/>
      <w:pPr>
        <w:ind w:left="5760" w:hanging="360"/>
      </w:pPr>
    </w:lvl>
    <w:lvl w:ilvl="8" w:tplc="A54CD64A">
      <w:start w:val="1"/>
      <w:numFmt w:val="lowerRoman"/>
      <w:lvlText w:val="%9."/>
      <w:lvlJc w:val="right"/>
      <w:pPr>
        <w:ind w:left="6480" w:hanging="180"/>
      </w:pPr>
    </w:lvl>
  </w:abstractNum>
  <w:abstractNum w:abstractNumId="32" w15:restartNumberingAfterBreak="0">
    <w:nsid w:val="69CA9D49"/>
    <w:multiLevelType w:val="hybridMultilevel"/>
    <w:tmpl w:val="977AAD78"/>
    <w:lvl w:ilvl="0" w:tplc="893C4FDE">
      <w:start w:val="1"/>
      <w:numFmt w:val="bullet"/>
      <w:lvlText w:val=""/>
      <w:lvlJc w:val="left"/>
      <w:pPr>
        <w:ind w:left="720" w:hanging="360"/>
      </w:pPr>
      <w:rPr>
        <w:rFonts w:ascii="Symbol" w:hAnsi="Symbol" w:hint="default"/>
      </w:rPr>
    </w:lvl>
    <w:lvl w:ilvl="1" w:tplc="511028A4">
      <w:start w:val="1"/>
      <w:numFmt w:val="bullet"/>
      <w:lvlText w:val="o"/>
      <w:lvlJc w:val="left"/>
      <w:pPr>
        <w:ind w:left="1440" w:hanging="360"/>
      </w:pPr>
      <w:rPr>
        <w:rFonts w:ascii="Courier New" w:hAnsi="Courier New" w:hint="default"/>
      </w:rPr>
    </w:lvl>
    <w:lvl w:ilvl="2" w:tplc="96BE737E">
      <w:start w:val="1"/>
      <w:numFmt w:val="bullet"/>
      <w:lvlText w:val=""/>
      <w:lvlJc w:val="left"/>
      <w:pPr>
        <w:ind w:left="2160" w:hanging="360"/>
      </w:pPr>
      <w:rPr>
        <w:rFonts w:ascii="Wingdings" w:hAnsi="Wingdings" w:hint="default"/>
      </w:rPr>
    </w:lvl>
    <w:lvl w:ilvl="3" w:tplc="03CC0E94">
      <w:start w:val="1"/>
      <w:numFmt w:val="bullet"/>
      <w:lvlText w:val=""/>
      <w:lvlJc w:val="left"/>
      <w:pPr>
        <w:ind w:left="2880" w:hanging="360"/>
      </w:pPr>
      <w:rPr>
        <w:rFonts w:ascii="Symbol" w:hAnsi="Symbol" w:hint="default"/>
      </w:rPr>
    </w:lvl>
    <w:lvl w:ilvl="4" w:tplc="9FB8BFDC">
      <w:start w:val="1"/>
      <w:numFmt w:val="bullet"/>
      <w:lvlText w:val="o"/>
      <w:lvlJc w:val="left"/>
      <w:pPr>
        <w:ind w:left="3600" w:hanging="360"/>
      </w:pPr>
      <w:rPr>
        <w:rFonts w:ascii="Courier New" w:hAnsi="Courier New" w:hint="default"/>
      </w:rPr>
    </w:lvl>
    <w:lvl w:ilvl="5" w:tplc="D144CC30">
      <w:start w:val="1"/>
      <w:numFmt w:val="bullet"/>
      <w:lvlText w:val=""/>
      <w:lvlJc w:val="left"/>
      <w:pPr>
        <w:ind w:left="4320" w:hanging="360"/>
      </w:pPr>
      <w:rPr>
        <w:rFonts w:ascii="Wingdings" w:hAnsi="Wingdings" w:hint="default"/>
      </w:rPr>
    </w:lvl>
    <w:lvl w:ilvl="6" w:tplc="DD50C774">
      <w:start w:val="1"/>
      <w:numFmt w:val="bullet"/>
      <w:lvlText w:val=""/>
      <w:lvlJc w:val="left"/>
      <w:pPr>
        <w:ind w:left="5040" w:hanging="360"/>
      </w:pPr>
      <w:rPr>
        <w:rFonts w:ascii="Symbol" w:hAnsi="Symbol" w:hint="default"/>
      </w:rPr>
    </w:lvl>
    <w:lvl w:ilvl="7" w:tplc="4D425152">
      <w:start w:val="1"/>
      <w:numFmt w:val="bullet"/>
      <w:lvlText w:val="o"/>
      <w:lvlJc w:val="left"/>
      <w:pPr>
        <w:ind w:left="5760" w:hanging="360"/>
      </w:pPr>
      <w:rPr>
        <w:rFonts w:ascii="Courier New" w:hAnsi="Courier New" w:hint="default"/>
      </w:rPr>
    </w:lvl>
    <w:lvl w:ilvl="8" w:tplc="363E71B6">
      <w:start w:val="1"/>
      <w:numFmt w:val="bullet"/>
      <w:lvlText w:val=""/>
      <w:lvlJc w:val="left"/>
      <w:pPr>
        <w:ind w:left="6480" w:hanging="360"/>
      </w:pPr>
      <w:rPr>
        <w:rFonts w:ascii="Wingdings" w:hAnsi="Wingdings" w:hint="default"/>
      </w:rPr>
    </w:lvl>
  </w:abstractNum>
  <w:abstractNum w:abstractNumId="33" w15:restartNumberingAfterBreak="0">
    <w:nsid w:val="6AB2416E"/>
    <w:multiLevelType w:val="hybridMultilevel"/>
    <w:tmpl w:val="6DB8B880"/>
    <w:lvl w:ilvl="0" w:tplc="872E8FE8">
      <w:start w:val="1"/>
      <w:numFmt w:val="decimal"/>
      <w:lvlText w:val="%1."/>
      <w:lvlJc w:val="left"/>
      <w:pPr>
        <w:ind w:left="720" w:hanging="360"/>
      </w:pPr>
    </w:lvl>
    <w:lvl w:ilvl="1" w:tplc="4D44A7E0">
      <w:start w:val="1"/>
      <w:numFmt w:val="lowerLetter"/>
      <w:lvlText w:val="%2."/>
      <w:lvlJc w:val="left"/>
      <w:pPr>
        <w:ind w:left="1440" w:hanging="360"/>
      </w:pPr>
    </w:lvl>
    <w:lvl w:ilvl="2" w:tplc="BD5A9EAA">
      <w:start w:val="1"/>
      <w:numFmt w:val="lowerRoman"/>
      <w:lvlText w:val="%3."/>
      <w:lvlJc w:val="right"/>
      <w:pPr>
        <w:ind w:left="2160" w:hanging="180"/>
      </w:pPr>
    </w:lvl>
    <w:lvl w:ilvl="3" w:tplc="65FCF89E">
      <w:start w:val="1"/>
      <w:numFmt w:val="decimal"/>
      <w:lvlText w:val="%4."/>
      <w:lvlJc w:val="left"/>
      <w:pPr>
        <w:ind w:left="2880" w:hanging="360"/>
      </w:pPr>
    </w:lvl>
    <w:lvl w:ilvl="4" w:tplc="7C10F780">
      <w:start w:val="1"/>
      <w:numFmt w:val="lowerLetter"/>
      <w:lvlText w:val="%5."/>
      <w:lvlJc w:val="left"/>
      <w:pPr>
        <w:ind w:left="3600" w:hanging="360"/>
      </w:pPr>
    </w:lvl>
    <w:lvl w:ilvl="5" w:tplc="7D1401C4">
      <w:start w:val="1"/>
      <w:numFmt w:val="lowerRoman"/>
      <w:lvlText w:val="%6."/>
      <w:lvlJc w:val="right"/>
      <w:pPr>
        <w:ind w:left="4320" w:hanging="180"/>
      </w:pPr>
    </w:lvl>
    <w:lvl w:ilvl="6" w:tplc="3C8E64DA">
      <w:start w:val="1"/>
      <w:numFmt w:val="decimal"/>
      <w:lvlText w:val="%7."/>
      <w:lvlJc w:val="left"/>
      <w:pPr>
        <w:ind w:left="5040" w:hanging="360"/>
      </w:pPr>
    </w:lvl>
    <w:lvl w:ilvl="7" w:tplc="8356DFA2">
      <w:start w:val="1"/>
      <w:numFmt w:val="lowerLetter"/>
      <w:lvlText w:val="%8."/>
      <w:lvlJc w:val="left"/>
      <w:pPr>
        <w:ind w:left="5760" w:hanging="360"/>
      </w:pPr>
    </w:lvl>
    <w:lvl w:ilvl="8" w:tplc="F480707A">
      <w:start w:val="1"/>
      <w:numFmt w:val="lowerRoman"/>
      <w:lvlText w:val="%9."/>
      <w:lvlJc w:val="right"/>
      <w:pPr>
        <w:ind w:left="6480" w:hanging="180"/>
      </w:pPr>
    </w:lvl>
  </w:abstractNum>
  <w:abstractNum w:abstractNumId="34" w15:restartNumberingAfterBreak="0">
    <w:nsid w:val="6DBADA64"/>
    <w:multiLevelType w:val="hybridMultilevel"/>
    <w:tmpl w:val="62BA0882"/>
    <w:lvl w:ilvl="0" w:tplc="CE123260">
      <w:start w:val="1"/>
      <w:numFmt w:val="decimal"/>
      <w:lvlText w:val="%1."/>
      <w:lvlJc w:val="left"/>
      <w:pPr>
        <w:ind w:left="720" w:hanging="360"/>
      </w:pPr>
    </w:lvl>
    <w:lvl w:ilvl="1" w:tplc="DB22412A">
      <w:start w:val="1"/>
      <w:numFmt w:val="lowerLetter"/>
      <w:lvlText w:val="%2."/>
      <w:lvlJc w:val="left"/>
      <w:pPr>
        <w:ind w:left="1440" w:hanging="360"/>
      </w:pPr>
    </w:lvl>
    <w:lvl w:ilvl="2" w:tplc="5EF8DEE2">
      <w:start w:val="1"/>
      <w:numFmt w:val="lowerRoman"/>
      <w:lvlText w:val="%3."/>
      <w:lvlJc w:val="right"/>
      <w:pPr>
        <w:ind w:left="2160" w:hanging="180"/>
      </w:pPr>
    </w:lvl>
    <w:lvl w:ilvl="3" w:tplc="37BEF04E">
      <w:start w:val="1"/>
      <w:numFmt w:val="decimal"/>
      <w:lvlText w:val="%4."/>
      <w:lvlJc w:val="left"/>
      <w:pPr>
        <w:ind w:left="2880" w:hanging="360"/>
      </w:pPr>
    </w:lvl>
    <w:lvl w:ilvl="4" w:tplc="9DE27942">
      <w:start w:val="1"/>
      <w:numFmt w:val="lowerLetter"/>
      <w:lvlText w:val="%5."/>
      <w:lvlJc w:val="left"/>
      <w:pPr>
        <w:ind w:left="3600" w:hanging="360"/>
      </w:pPr>
    </w:lvl>
    <w:lvl w:ilvl="5" w:tplc="4F3AD500">
      <w:start w:val="1"/>
      <w:numFmt w:val="lowerRoman"/>
      <w:lvlText w:val="%6."/>
      <w:lvlJc w:val="right"/>
      <w:pPr>
        <w:ind w:left="4320" w:hanging="180"/>
      </w:pPr>
    </w:lvl>
    <w:lvl w:ilvl="6" w:tplc="1EA6280C">
      <w:start w:val="1"/>
      <w:numFmt w:val="decimal"/>
      <w:lvlText w:val="%7."/>
      <w:lvlJc w:val="left"/>
      <w:pPr>
        <w:ind w:left="5040" w:hanging="360"/>
      </w:pPr>
    </w:lvl>
    <w:lvl w:ilvl="7" w:tplc="D6340BA4">
      <w:start w:val="1"/>
      <w:numFmt w:val="lowerLetter"/>
      <w:lvlText w:val="%8."/>
      <w:lvlJc w:val="left"/>
      <w:pPr>
        <w:ind w:left="5760" w:hanging="360"/>
      </w:pPr>
    </w:lvl>
    <w:lvl w:ilvl="8" w:tplc="EE303FAE">
      <w:start w:val="1"/>
      <w:numFmt w:val="lowerRoman"/>
      <w:lvlText w:val="%9."/>
      <w:lvlJc w:val="right"/>
      <w:pPr>
        <w:ind w:left="6480" w:hanging="180"/>
      </w:pPr>
    </w:lvl>
  </w:abstractNum>
  <w:abstractNum w:abstractNumId="35" w15:restartNumberingAfterBreak="0">
    <w:nsid w:val="72233837"/>
    <w:multiLevelType w:val="hybridMultilevel"/>
    <w:tmpl w:val="8D128E2E"/>
    <w:lvl w:ilvl="0" w:tplc="F44A3B2A">
      <w:start w:val="1"/>
      <w:numFmt w:val="decimal"/>
      <w:lvlText w:val="%1."/>
      <w:lvlJc w:val="left"/>
      <w:pPr>
        <w:ind w:left="720" w:hanging="360"/>
      </w:pPr>
    </w:lvl>
    <w:lvl w:ilvl="1" w:tplc="2BA00ED4">
      <w:start w:val="1"/>
      <w:numFmt w:val="lowerLetter"/>
      <w:lvlText w:val="%2."/>
      <w:lvlJc w:val="left"/>
      <w:pPr>
        <w:ind w:left="1440" w:hanging="360"/>
      </w:pPr>
    </w:lvl>
    <w:lvl w:ilvl="2" w:tplc="4D14596A">
      <w:start w:val="1"/>
      <w:numFmt w:val="lowerRoman"/>
      <w:lvlText w:val="%3."/>
      <w:lvlJc w:val="right"/>
      <w:pPr>
        <w:ind w:left="2160" w:hanging="180"/>
      </w:pPr>
    </w:lvl>
    <w:lvl w:ilvl="3" w:tplc="8ACAF1A6">
      <w:start w:val="1"/>
      <w:numFmt w:val="decimal"/>
      <w:lvlText w:val="%4."/>
      <w:lvlJc w:val="left"/>
      <w:pPr>
        <w:ind w:left="2880" w:hanging="360"/>
      </w:pPr>
    </w:lvl>
    <w:lvl w:ilvl="4" w:tplc="2038767A">
      <w:start w:val="1"/>
      <w:numFmt w:val="lowerLetter"/>
      <w:lvlText w:val="%5."/>
      <w:lvlJc w:val="left"/>
      <w:pPr>
        <w:ind w:left="3600" w:hanging="360"/>
      </w:pPr>
    </w:lvl>
    <w:lvl w:ilvl="5" w:tplc="AA04E394">
      <w:start w:val="1"/>
      <w:numFmt w:val="lowerRoman"/>
      <w:lvlText w:val="%6."/>
      <w:lvlJc w:val="right"/>
      <w:pPr>
        <w:ind w:left="4320" w:hanging="180"/>
      </w:pPr>
    </w:lvl>
    <w:lvl w:ilvl="6" w:tplc="5252A602">
      <w:start w:val="1"/>
      <w:numFmt w:val="decimal"/>
      <w:lvlText w:val="%7."/>
      <w:lvlJc w:val="left"/>
      <w:pPr>
        <w:ind w:left="5040" w:hanging="360"/>
      </w:pPr>
    </w:lvl>
    <w:lvl w:ilvl="7" w:tplc="2CAC258A">
      <w:start w:val="1"/>
      <w:numFmt w:val="lowerLetter"/>
      <w:lvlText w:val="%8."/>
      <w:lvlJc w:val="left"/>
      <w:pPr>
        <w:ind w:left="5760" w:hanging="360"/>
      </w:pPr>
    </w:lvl>
    <w:lvl w:ilvl="8" w:tplc="8910B2FC">
      <w:start w:val="1"/>
      <w:numFmt w:val="lowerRoman"/>
      <w:lvlText w:val="%9."/>
      <w:lvlJc w:val="right"/>
      <w:pPr>
        <w:ind w:left="6480" w:hanging="180"/>
      </w:pPr>
    </w:lvl>
  </w:abstractNum>
  <w:abstractNum w:abstractNumId="36" w15:restartNumberingAfterBreak="0">
    <w:nsid w:val="7B1E8C76"/>
    <w:multiLevelType w:val="hybridMultilevel"/>
    <w:tmpl w:val="3D566CB8"/>
    <w:lvl w:ilvl="0" w:tplc="2B0A64A2">
      <w:start w:val="1"/>
      <w:numFmt w:val="decimal"/>
      <w:lvlText w:val="%1."/>
      <w:lvlJc w:val="left"/>
      <w:pPr>
        <w:ind w:left="720" w:hanging="360"/>
      </w:pPr>
    </w:lvl>
    <w:lvl w:ilvl="1" w:tplc="2B407A3E">
      <w:start w:val="2"/>
      <w:numFmt w:val="lowerLetter"/>
      <w:lvlText w:val="%2."/>
      <w:lvlJc w:val="left"/>
      <w:pPr>
        <w:ind w:left="1440" w:hanging="360"/>
      </w:pPr>
    </w:lvl>
    <w:lvl w:ilvl="2" w:tplc="157A6F26">
      <w:start w:val="1"/>
      <w:numFmt w:val="lowerRoman"/>
      <w:lvlText w:val="%3."/>
      <w:lvlJc w:val="right"/>
      <w:pPr>
        <w:ind w:left="2160" w:hanging="180"/>
      </w:pPr>
    </w:lvl>
    <w:lvl w:ilvl="3" w:tplc="7C4CE7A6">
      <w:start w:val="1"/>
      <w:numFmt w:val="decimal"/>
      <w:lvlText w:val="%4."/>
      <w:lvlJc w:val="left"/>
      <w:pPr>
        <w:ind w:left="2880" w:hanging="360"/>
      </w:pPr>
    </w:lvl>
    <w:lvl w:ilvl="4" w:tplc="81CE1DF8">
      <w:start w:val="1"/>
      <w:numFmt w:val="lowerLetter"/>
      <w:lvlText w:val="%5."/>
      <w:lvlJc w:val="left"/>
      <w:pPr>
        <w:ind w:left="3600" w:hanging="360"/>
      </w:pPr>
    </w:lvl>
    <w:lvl w:ilvl="5" w:tplc="23D4DEEE">
      <w:start w:val="1"/>
      <w:numFmt w:val="lowerRoman"/>
      <w:lvlText w:val="%6."/>
      <w:lvlJc w:val="right"/>
      <w:pPr>
        <w:ind w:left="4320" w:hanging="180"/>
      </w:pPr>
    </w:lvl>
    <w:lvl w:ilvl="6" w:tplc="03FC2278">
      <w:start w:val="1"/>
      <w:numFmt w:val="decimal"/>
      <w:lvlText w:val="%7."/>
      <w:lvlJc w:val="left"/>
      <w:pPr>
        <w:ind w:left="5040" w:hanging="360"/>
      </w:pPr>
    </w:lvl>
    <w:lvl w:ilvl="7" w:tplc="AED6E3A4">
      <w:start w:val="1"/>
      <w:numFmt w:val="lowerLetter"/>
      <w:lvlText w:val="%8."/>
      <w:lvlJc w:val="left"/>
      <w:pPr>
        <w:ind w:left="5760" w:hanging="360"/>
      </w:pPr>
    </w:lvl>
    <w:lvl w:ilvl="8" w:tplc="8E387F0A">
      <w:start w:val="1"/>
      <w:numFmt w:val="lowerRoman"/>
      <w:lvlText w:val="%9."/>
      <w:lvlJc w:val="right"/>
      <w:pPr>
        <w:ind w:left="6480" w:hanging="180"/>
      </w:pPr>
    </w:lvl>
  </w:abstractNum>
  <w:abstractNum w:abstractNumId="37" w15:restartNumberingAfterBreak="0">
    <w:nsid w:val="7E939E93"/>
    <w:multiLevelType w:val="hybridMultilevel"/>
    <w:tmpl w:val="ACAA61D8"/>
    <w:lvl w:ilvl="0" w:tplc="2BB664AA">
      <w:start w:val="1"/>
      <w:numFmt w:val="decimal"/>
      <w:lvlText w:val="%1."/>
      <w:lvlJc w:val="left"/>
      <w:pPr>
        <w:ind w:left="720" w:hanging="360"/>
      </w:pPr>
    </w:lvl>
    <w:lvl w:ilvl="1" w:tplc="548A8BFA">
      <w:start w:val="1"/>
      <w:numFmt w:val="lowerLetter"/>
      <w:lvlText w:val="%2."/>
      <w:lvlJc w:val="left"/>
      <w:pPr>
        <w:ind w:left="1440" w:hanging="360"/>
      </w:pPr>
    </w:lvl>
    <w:lvl w:ilvl="2" w:tplc="6B9A8912">
      <w:start w:val="1"/>
      <w:numFmt w:val="lowerRoman"/>
      <w:lvlText w:val="%3."/>
      <w:lvlJc w:val="right"/>
      <w:pPr>
        <w:ind w:left="2160" w:hanging="180"/>
      </w:pPr>
    </w:lvl>
    <w:lvl w:ilvl="3" w:tplc="F9922174">
      <w:start w:val="1"/>
      <w:numFmt w:val="decimal"/>
      <w:lvlText w:val="%4."/>
      <w:lvlJc w:val="left"/>
      <w:pPr>
        <w:ind w:left="2880" w:hanging="360"/>
      </w:pPr>
    </w:lvl>
    <w:lvl w:ilvl="4" w:tplc="A3160BE2">
      <w:start w:val="1"/>
      <w:numFmt w:val="lowerLetter"/>
      <w:lvlText w:val="%5."/>
      <w:lvlJc w:val="left"/>
      <w:pPr>
        <w:ind w:left="3600" w:hanging="360"/>
      </w:pPr>
    </w:lvl>
    <w:lvl w:ilvl="5" w:tplc="4F8E7E00">
      <w:start w:val="1"/>
      <w:numFmt w:val="lowerRoman"/>
      <w:lvlText w:val="%6."/>
      <w:lvlJc w:val="right"/>
      <w:pPr>
        <w:ind w:left="4320" w:hanging="180"/>
      </w:pPr>
    </w:lvl>
    <w:lvl w:ilvl="6" w:tplc="3A3A2A52">
      <w:start w:val="1"/>
      <w:numFmt w:val="decimal"/>
      <w:lvlText w:val="%7."/>
      <w:lvlJc w:val="left"/>
      <w:pPr>
        <w:ind w:left="5040" w:hanging="360"/>
      </w:pPr>
    </w:lvl>
    <w:lvl w:ilvl="7" w:tplc="DFFEAEF4">
      <w:start w:val="1"/>
      <w:numFmt w:val="lowerLetter"/>
      <w:lvlText w:val="%8."/>
      <w:lvlJc w:val="left"/>
      <w:pPr>
        <w:ind w:left="5760" w:hanging="360"/>
      </w:pPr>
    </w:lvl>
    <w:lvl w:ilvl="8" w:tplc="3B7A485E">
      <w:start w:val="1"/>
      <w:numFmt w:val="lowerRoman"/>
      <w:lvlText w:val="%9."/>
      <w:lvlJc w:val="right"/>
      <w:pPr>
        <w:ind w:left="6480" w:hanging="180"/>
      </w:pPr>
    </w:lvl>
  </w:abstractNum>
  <w:num w:numId="1" w16cid:durableId="1858614965">
    <w:abstractNumId w:val="37"/>
  </w:num>
  <w:num w:numId="2" w16cid:durableId="124007893">
    <w:abstractNumId w:val="25"/>
  </w:num>
  <w:num w:numId="3" w16cid:durableId="1929732253">
    <w:abstractNumId w:val="10"/>
  </w:num>
  <w:num w:numId="4" w16cid:durableId="722366909">
    <w:abstractNumId w:val="29"/>
  </w:num>
  <w:num w:numId="5" w16cid:durableId="837310040">
    <w:abstractNumId w:val="23"/>
  </w:num>
  <w:num w:numId="6" w16cid:durableId="2083604518">
    <w:abstractNumId w:val="24"/>
  </w:num>
  <w:num w:numId="7" w16cid:durableId="197360581">
    <w:abstractNumId w:val="35"/>
  </w:num>
  <w:num w:numId="8" w16cid:durableId="295796342">
    <w:abstractNumId w:val="4"/>
  </w:num>
  <w:num w:numId="9" w16cid:durableId="2091614020">
    <w:abstractNumId w:val="8"/>
  </w:num>
  <w:num w:numId="10" w16cid:durableId="344751841">
    <w:abstractNumId w:val="31"/>
  </w:num>
  <w:num w:numId="11" w16cid:durableId="1794518374">
    <w:abstractNumId w:val="5"/>
  </w:num>
  <w:num w:numId="12" w16cid:durableId="1540312354">
    <w:abstractNumId w:val="15"/>
  </w:num>
  <w:num w:numId="13" w16cid:durableId="1837458356">
    <w:abstractNumId w:val="30"/>
  </w:num>
  <w:num w:numId="14" w16cid:durableId="990446684">
    <w:abstractNumId w:val="20"/>
  </w:num>
  <w:num w:numId="15" w16cid:durableId="1589851236">
    <w:abstractNumId w:val="14"/>
  </w:num>
  <w:num w:numId="16" w16cid:durableId="498040541">
    <w:abstractNumId w:val="0"/>
  </w:num>
  <w:num w:numId="17" w16cid:durableId="1724401183">
    <w:abstractNumId w:val="18"/>
  </w:num>
  <w:num w:numId="18" w16cid:durableId="968434163">
    <w:abstractNumId w:val="13"/>
  </w:num>
  <w:num w:numId="19" w16cid:durableId="1487159864">
    <w:abstractNumId w:val="9"/>
  </w:num>
  <w:num w:numId="20" w16cid:durableId="859902210">
    <w:abstractNumId w:val="28"/>
  </w:num>
  <w:num w:numId="21" w16cid:durableId="1635257458">
    <w:abstractNumId w:val="11"/>
  </w:num>
  <w:num w:numId="22" w16cid:durableId="1497305042">
    <w:abstractNumId w:val="2"/>
  </w:num>
  <w:num w:numId="23" w16cid:durableId="827744817">
    <w:abstractNumId w:val="26"/>
  </w:num>
  <w:num w:numId="24" w16cid:durableId="1609115450">
    <w:abstractNumId w:val="36"/>
  </w:num>
  <w:num w:numId="25" w16cid:durableId="874460505">
    <w:abstractNumId w:val="12"/>
  </w:num>
  <w:num w:numId="26" w16cid:durableId="949243496">
    <w:abstractNumId w:val="6"/>
  </w:num>
  <w:num w:numId="27" w16cid:durableId="1112047337">
    <w:abstractNumId w:val="1"/>
  </w:num>
  <w:num w:numId="28" w16cid:durableId="550851526">
    <w:abstractNumId w:val="33"/>
  </w:num>
  <w:num w:numId="29" w16cid:durableId="2116441133">
    <w:abstractNumId w:val="32"/>
  </w:num>
  <w:num w:numId="30" w16cid:durableId="580525465">
    <w:abstractNumId w:val="34"/>
  </w:num>
  <w:num w:numId="31" w16cid:durableId="1800029618">
    <w:abstractNumId w:val="19"/>
  </w:num>
  <w:num w:numId="32" w16cid:durableId="602152195">
    <w:abstractNumId w:val="22"/>
  </w:num>
  <w:num w:numId="33" w16cid:durableId="357388306">
    <w:abstractNumId w:val="3"/>
  </w:num>
  <w:num w:numId="34" w16cid:durableId="1552033047">
    <w:abstractNumId w:val="16"/>
  </w:num>
  <w:num w:numId="35" w16cid:durableId="1527982951">
    <w:abstractNumId w:val="17"/>
  </w:num>
  <w:num w:numId="36" w16cid:durableId="1967930778">
    <w:abstractNumId w:val="7"/>
  </w:num>
  <w:num w:numId="37" w16cid:durableId="218707601">
    <w:abstractNumId w:val="21"/>
  </w:num>
  <w:num w:numId="38" w16cid:durableId="138714565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567A"/>
    <w:rsid w:val="00010AE6"/>
    <w:rsid w:val="0007559C"/>
    <w:rsid w:val="000A3CD0"/>
    <w:rsid w:val="000C1B16"/>
    <w:rsid w:val="000D3BFB"/>
    <w:rsid w:val="000E672B"/>
    <w:rsid w:val="0016162A"/>
    <w:rsid w:val="001835DB"/>
    <w:rsid w:val="001A33E6"/>
    <w:rsid w:val="001C67D4"/>
    <w:rsid w:val="001D1D9D"/>
    <w:rsid w:val="001E4AD6"/>
    <w:rsid w:val="001F4746"/>
    <w:rsid w:val="002179EC"/>
    <w:rsid w:val="00217E81"/>
    <w:rsid w:val="00223AFD"/>
    <w:rsid w:val="00264456"/>
    <w:rsid w:val="00273CF2"/>
    <w:rsid w:val="00285B89"/>
    <w:rsid w:val="00290F7E"/>
    <w:rsid w:val="0029151A"/>
    <w:rsid w:val="002B34F6"/>
    <w:rsid w:val="002C099A"/>
    <w:rsid w:val="002C6FC4"/>
    <w:rsid w:val="002F7FAB"/>
    <w:rsid w:val="00315061"/>
    <w:rsid w:val="00324A83"/>
    <w:rsid w:val="00364AA5"/>
    <w:rsid w:val="003B0695"/>
    <w:rsid w:val="003F41FE"/>
    <w:rsid w:val="003F5E39"/>
    <w:rsid w:val="00415241"/>
    <w:rsid w:val="0041567C"/>
    <w:rsid w:val="004364A0"/>
    <w:rsid w:val="0045002B"/>
    <w:rsid w:val="00461CC6"/>
    <w:rsid w:val="00490183"/>
    <w:rsid w:val="00493BB3"/>
    <w:rsid w:val="004A6D6E"/>
    <w:rsid w:val="004C4454"/>
    <w:rsid w:val="00503DE4"/>
    <w:rsid w:val="00506845"/>
    <w:rsid w:val="00511BC8"/>
    <w:rsid w:val="00512B52"/>
    <w:rsid w:val="0051BC78"/>
    <w:rsid w:val="005669BA"/>
    <w:rsid w:val="00574FF6"/>
    <w:rsid w:val="00596084"/>
    <w:rsid w:val="0061766A"/>
    <w:rsid w:val="00625C79"/>
    <w:rsid w:val="006300A2"/>
    <w:rsid w:val="0064567A"/>
    <w:rsid w:val="006D5272"/>
    <w:rsid w:val="00750019"/>
    <w:rsid w:val="00757E27"/>
    <w:rsid w:val="007E4B7C"/>
    <w:rsid w:val="007F0107"/>
    <w:rsid w:val="007F02C1"/>
    <w:rsid w:val="0081271E"/>
    <w:rsid w:val="00816FEA"/>
    <w:rsid w:val="00822FE9"/>
    <w:rsid w:val="00845692"/>
    <w:rsid w:val="008B2771"/>
    <w:rsid w:val="008D4F0B"/>
    <w:rsid w:val="0090736A"/>
    <w:rsid w:val="00962EDA"/>
    <w:rsid w:val="009710D6"/>
    <w:rsid w:val="00972111"/>
    <w:rsid w:val="0099449E"/>
    <w:rsid w:val="009B5197"/>
    <w:rsid w:val="009B6242"/>
    <w:rsid w:val="009C27FE"/>
    <w:rsid w:val="009C34AB"/>
    <w:rsid w:val="009C6E73"/>
    <w:rsid w:val="009E1132"/>
    <w:rsid w:val="009E1724"/>
    <w:rsid w:val="00A2036A"/>
    <w:rsid w:val="00A412D2"/>
    <w:rsid w:val="00A8284E"/>
    <w:rsid w:val="00A8336D"/>
    <w:rsid w:val="00AB0996"/>
    <w:rsid w:val="00B41158"/>
    <w:rsid w:val="00B84334"/>
    <w:rsid w:val="00BA5C48"/>
    <w:rsid w:val="00BA718B"/>
    <w:rsid w:val="00BA7428"/>
    <w:rsid w:val="00BB74DE"/>
    <w:rsid w:val="00BD44FD"/>
    <w:rsid w:val="00BD76ED"/>
    <w:rsid w:val="00BF114E"/>
    <w:rsid w:val="00BF54DF"/>
    <w:rsid w:val="00C473DA"/>
    <w:rsid w:val="00C74452"/>
    <w:rsid w:val="00CB3B8F"/>
    <w:rsid w:val="00CC088B"/>
    <w:rsid w:val="00CD3F85"/>
    <w:rsid w:val="00CE2CE7"/>
    <w:rsid w:val="00D050AC"/>
    <w:rsid w:val="00D30BA3"/>
    <w:rsid w:val="00D86BEF"/>
    <w:rsid w:val="00D87119"/>
    <w:rsid w:val="00D93647"/>
    <w:rsid w:val="00DB2ED9"/>
    <w:rsid w:val="00DF732F"/>
    <w:rsid w:val="00E1215C"/>
    <w:rsid w:val="00E34ADC"/>
    <w:rsid w:val="00E55932"/>
    <w:rsid w:val="00E673C7"/>
    <w:rsid w:val="00EB311B"/>
    <w:rsid w:val="00EC7D64"/>
    <w:rsid w:val="00ED9C6D"/>
    <w:rsid w:val="00EE7C2E"/>
    <w:rsid w:val="00EF4C4D"/>
    <w:rsid w:val="00F20BC2"/>
    <w:rsid w:val="00F25A85"/>
    <w:rsid w:val="00F25C9B"/>
    <w:rsid w:val="00F37B9D"/>
    <w:rsid w:val="00F871D5"/>
    <w:rsid w:val="00FB5197"/>
    <w:rsid w:val="00FD49A9"/>
    <w:rsid w:val="00FD5E8C"/>
    <w:rsid w:val="01548CB9"/>
    <w:rsid w:val="01AE2DCA"/>
    <w:rsid w:val="0266BADE"/>
    <w:rsid w:val="02855AE1"/>
    <w:rsid w:val="02DCE209"/>
    <w:rsid w:val="03113724"/>
    <w:rsid w:val="0342C304"/>
    <w:rsid w:val="047FC63A"/>
    <w:rsid w:val="051E0E7B"/>
    <w:rsid w:val="073848C7"/>
    <w:rsid w:val="074FEFC7"/>
    <w:rsid w:val="07B3AF55"/>
    <w:rsid w:val="07D329A7"/>
    <w:rsid w:val="08F93C59"/>
    <w:rsid w:val="094BD23C"/>
    <w:rsid w:val="0955499B"/>
    <w:rsid w:val="0A28368E"/>
    <w:rsid w:val="0A3107EF"/>
    <w:rsid w:val="0A84527B"/>
    <w:rsid w:val="0B65EFC9"/>
    <w:rsid w:val="0C8B0602"/>
    <w:rsid w:val="0CD34F24"/>
    <w:rsid w:val="0CF218EA"/>
    <w:rsid w:val="0D024436"/>
    <w:rsid w:val="0DD24276"/>
    <w:rsid w:val="0E675E98"/>
    <w:rsid w:val="0EB0BA8E"/>
    <w:rsid w:val="0EC64E76"/>
    <w:rsid w:val="0F2334ED"/>
    <w:rsid w:val="0F291DA7"/>
    <w:rsid w:val="0FD6D0E6"/>
    <w:rsid w:val="10ADD45C"/>
    <w:rsid w:val="10B9B7D2"/>
    <w:rsid w:val="120644BB"/>
    <w:rsid w:val="129F9F11"/>
    <w:rsid w:val="135D216D"/>
    <w:rsid w:val="13CAA31A"/>
    <w:rsid w:val="13CB798E"/>
    <w:rsid w:val="1458B445"/>
    <w:rsid w:val="147119B1"/>
    <w:rsid w:val="15A14B2E"/>
    <w:rsid w:val="15E9483F"/>
    <w:rsid w:val="16A688BF"/>
    <w:rsid w:val="17CA89AF"/>
    <w:rsid w:val="17CEEB60"/>
    <w:rsid w:val="18838F4E"/>
    <w:rsid w:val="18A1A403"/>
    <w:rsid w:val="192D5458"/>
    <w:rsid w:val="19FFBD58"/>
    <w:rsid w:val="1A37229B"/>
    <w:rsid w:val="1B19804F"/>
    <w:rsid w:val="1B6689BD"/>
    <w:rsid w:val="1B95669B"/>
    <w:rsid w:val="1E021359"/>
    <w:rsid w:val="1E177648"/>
    <w:rsid w:val="1E23D339"/>
    <w:rsid w:val="1E67C5CF"/>
    <w:rsid w:val="1F4331D9"/>
    <w:rsid w:val="1F518362"/>
    <w:rsid w:val="1F712EE7"/>
    <w:rsid w:val="1F88DF58"/>
    <w:rsid w:val="20AB9978"/>
    <w:rsid w:val="21865E6E"/>
    <w:rsid w:val="21F677D0"/>
    <w:rsid w:val="223ED63C"/>
    <w:rsid w:val="225A4BA2"/>
    <w:rsid w:val="22C69A42"/>
    <w:rsid w:val="22FBF674"/>
    <w:rsid w:val="23028AD2"/>
    <w:rsid w:val="23C5A309"/>
    <w:rsid w:val="23D21421"/>
    <w:rsid w:val="24207602"/>
    <w:rsid w:val="247562AD"/>
    <w:rsid w:val="24C9323A"/>
    <w:rsid w:val="253EE791"/>
    <w:rsid w:val="259544D0"/>
    <w:rsid w:val="2620E467"/>
    <w:rsid w:val="26270CB6"/>
    <w:rsid w:val="26E002D7"/>
    <w:rsid w:val="2767C89C"/>
    <w:rsid w:val="276B667F"/>
    <w:rsid w:val="283E0A48"/>
    <w:rsid w:val="287B2AAD"/>
    <w:rsid w:val="2967DA54"/>
    <w:rsid w:val="299E1927"/>
    <w:rsid w:val="29CD044F"/>
    <w:rsid w:val="2A30358D"/>
    <w:rsid w:val="2B57E21D"/>
    <w:rsid w:val="2B9A7094"/>
    <w:rsid w:val="2CD0C7ED"/>
    <w:rsid w:val="2CECA946"/>
    <w:rsid w:val="2D7CA626"/>
    <w:rsid w:val="2DCA62D0"/>
    <w:rsid w:val="2DE6AF79"/>
    <w:rsid w:val="2E0162CD"/>
    <w:rsid w:val="2FDCDF71"/>
    <w:rsid w:val="306FE139"/>
    <w:rsid w:val="30810E53"/>
    <w:rsid w:val="30AADD4F"/>
    <w:rsid w:val="31598BF8"/>
    <w:rsid w:val="31FB8C63"/>
    <w:rsid w:val="3249A503"/>
    <w:rsid w:val="32802BC8"/>
    <w:rsid w:val="330EBDBC"/>
    <w:rsid w:val="334709D6"/>
    <w:rsid w:val="3385992D"/>
    <w:rsid w:val="343675F5"/>
    <w:rsid w:val="34BA8989"/>
    <w:rsid w:val="34F07BCE"/>
    <w:rsid w:val="350E565C"/>
    <w:rsid w:val="3540B1AE"/>
    <w:rsid w:val="36294CFD"/>
    <w:rsid w:val="3718C93D"/>
    <w:rsid w:val="38B18315"/>
    <w:rsid w:val="3A0002DB"/>
    <w:rsid w:val="3AF4AA57"/>
    <w:rsid w:val="3BDCCA62"/>
    <w:rsid w:val="3CB75593"/>
    <w:rsid w:val="3CD090C2"/>
    <w:rsid w:val="3D5D61EA"/>
    <w:rsid w:val="3F7101E8"/>
    <w:rsid w:val="3F8B1116"/>
    <w:rsid w:val="3FAC8DE5"/>
    <w:rsid w:val="3FC295EB"/>
    <w:rsid w:val="41395011"/>
    <w:rsid w:val="4156F437"/>
    <w:rsid w:val="41CACED8"/>
    <w:rsid w:val="41D3FD70"/>
    <w:rsid w:val="431AF52C"/>
    <w:rsid w:val="440842A0"/>
    <w:rsid w:val="450B0226"/>
    <w:rsid w:val="452A486C"/>
    <w:rsid w:val="4549B7AF"/>
    <w:rsid w:val="45DCAFF5"/>
    <w:rsid w:val="46188B69"/>
    <w:rsid w:val="46E7FE60"/>
    <w:rsid w:val="475A7D98"/>
    <w:rsid w:val="47B45037"/>
    <w:rsid w:val="48FD1600"/>
    <w:rsid w:val="4929895C"/>
    <w:rsid w:val="4953D8C3"/>
    <w:rsid w:val="49C0DF9E"/>
    <w:rsid w:val="49C83C27"/>
    <w:rsid w:val="4AB1247B"/>
    <w:rsid w:val="4B5D2EDA"/>
    <w:rsid w:val="4BA74734"/>
    <w:rsid w:val="4C86FC6E"/>
    <w:rsid w:val="4CC651A9"/>
    <w:rsid w:val="4DA1C851"/>
    <w:rsid w:val="4DD68F3D"/>
    <w:rsid w:val="4DF6F007"/>
    <w:rsid w:val="4E70729B"/>
    <w:rsid w:val="4F71C7B8"/>
    <w:rsid w:val="50E44A3E"/>
    <w:rsid w:val="518DC9CA"/>
    <w:rsid w:val="52120A6C"/>
    <w:rsid w:val="52374CA1"/>
    <w:rsid w:val="52931103"/>
    <w:rsid w:val="555BA719"/>
    <w:rsid w:val="555DEA66"/>
    <w:rsid w:val="55767B4B"/>
    <w:rsid w:val="5596CE6F"/>
    <w:rsid w:val="55B6A9CF"/>
    <w:rsid w:val="56180BAB"/>
    <w:rsid w:val="564B58F9"/>
    <w:rsid w:val="5663843C"/>
    <w:rsid w:val="57591814"/>
    <w:rsid w:val="57E3587A"/>
    <w:rsid w:val="583C5BC1"/>
    <w:rsid w:val="586DCEE9"/>
    <w:rsid w:val="58DF74D9"/>
    <w:rsid w:val="58F378F7"/>
    <w:rsid w:val="5923F7B6"/>
    <w:rsid w:val="5A89E948"/>
    <w:rsid w:val="5AC8D8FA"/>
    <w:rsid w:val="5AFA51D4"/>
    <w:rsid w:val="5B50D0B8"/>
    <w:rsid w:val="5B6E82A7"/>
    <w:rsid w:val="5C1497D7"/>
    <w:rsid w:val="5C27A2D4"/>
    <w:rsid w:val="5C49162B"/>
    <w:rsid w:val="5D07D89E"/>
    <w:rsid w:val="5D1A517D"/>
    <w:rsid w:val="5D985DD4"/>
    <w:rsid w:val="5DB4EE89"/>
    <w:rsid w:val="5DF09B49"/>
    <w:rsid w:val="5EDBB662"/>
    <w:rsid w:val="5EE1BA1A"/>
    <w:rsid w:val="60FF2594"/>
    <w:rsid w:val="615FBAE6"/>
    <w:rsid w:val="6180B36D"/>
    <w:rsid w:val="619A8EA8"/>
    <w:rsid w:val="61DE627D"/>
    <w:rsid w:val="61DE7474"/>
    <w:rsid w:val="63E5B0BC"/>
    <w:rsid w:val="64004477"/>
    <w:rsid w:val="6432A9E0"/>
    <w:rsid w:val="6460E067"/>
    <w:rsid w:val="64FEF57F"/>
    <w:rsid w:val="65539FC0"/>
    <w:rsid w:val="65908EA5"/>
    <w:rsid w:val="65910338"/>
    <w:rsid w:val="659E2AB5"/>
    <w:rsid w:val="65A23FBA"/>
    <w:rsid w:val="666A7439"/>
    <w:rsid w:val="66E45415"/>
    <w:rsid w:val="6778BDAE"/>
    <w:rsid w:val="67EA2B22"/>
    <w:rsid w:val="67FD8A72"/>
    <w:rsid w:val="68F881D0"/>
    <w:rsid w:val="69974285"/>
    <w:rsid w:val="6ABACF81"/>
    <w:rsid w:val="6AE96C69"/>
    <w:rsid w:val="6B46F723"/>
    <w:rsid w:val="6BD83A14"/>
    <w:rsid w:val="6BEE32EB"/>
    <w:rsid w:val="6C0701D8"/>
    <w:rsid w:val="6CCC0678"/>
    <w:rsid w:val="6CD1AF57"/>
    <w:rsid w:val="6D705A3C"/>
    <w:rsid w:val="6D7C9BCA"/>
    <w:rsid w:val="6D925117"/>
    <w:rsid w:val="6DB09A07"/>
    <w:rsid w:val="6EA0FF76"/>
    <w:rsid w:val="71851F71"/>
    <w:rsid w:val="7187BEBE"/>
    <w:rsid w:val="71A59A9C"/>
    <w:rsid w:val="71F50751"/>
    <w:rsid w:val="73BB2C5D"/>
    <w:rsid w:val="7607E52B"/>
    <w:rsid w:val="76F6BD3D"/>
    <w:rsid w:val="776F2802"/>
    <w:rsid w:val="77B78359"/>
    <w:rsid w:val="77CA558B"/>
    <w:rsid w:val="77CD67B5"/>
    <w:rsid w:val="789F9133"/>
    <w:rsid w:val="79B85232"/>
    <w:rsid w:val="7A4D176F"/>
    <w:rsid w:val="7A704A4D"/>
    <w:rsid w:val="7A8A3D4C"/>
    <w:rsid w:val="7A9B725E"/>
    <w:rsid w:val="7BEE6C4B"/>
    <w:rsid w:val="7C280E43"/>
    <w:rsid w:val="7C2C05BE"/>
    <w:rsid w:val="7C90BED4"/>
    <w:rsid w:val="7DA63807"/>
    <w:rsid w:val="7E0B4B01"/>
    <w:rsid w:val="7FBC69AA"/>
    <w:rsid w:val="7FDD95C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2062B"/>
  <w15:chartTrackingRefBased/>
  <w15:docId w15:val="{279B4F29-76F8-914C-BFBB-D6E014E80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2EDA"/>
    <w:pPr>
      <w:ind w:left="720"/>
      <w:contextualSpacing/>
    </w:pPr>
  </w:style>
  <w:style w:type="table" w:styleId="TableGrid">
    <w:name w:val="Table Grid"/>
    <w:basedOn w:val="TableNormal"/>
    <w:uiPriority w:val="39"/>
    <w:rsid w:val="000D3B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unhideWhenUsed/>
    <w:rsid w:val="00E55932"/>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D5E8C"/>
    <w:pPr>
      <w:tabs>
        <w:tab w:val="left" w:pos="500"/>
      </w:tabs>
      <w:ind w:left="504" w:hanging="504"/>
    </w:pPr>
  </w:style>
  <w:style w:type="paragraph" w:styleId="CommentSubject">
    <w:name w:val="annotation subject"/>
    <w:basedOn w:val="CommentText"/>
    <w:next w:val="CommentText"/>
    <w:link w:val="CommentSubjectChar"/>
    <w:uiPriority w:val="99"/>
    <w:semiHidden/>
    <w:unhideWhenUsed/>
    <w:rsid w:val="00E1215C"/>
    <w:rPr>
      <w:b/>
      <w:bCs/>
    </w:rPr>
  </w:style>
  <w:style w:type="character" w:customStyle="1" w:styleId="CommentSubjectChar">
    <w:name w:val="Comment Subject Char"/>
    <w:basedOn w:val="CommentTextChar"/>
    <w:link w:val="CommentSubject"/>
    <w:uiPriority w:val="99"/>
    <w:semiHidden/>
    <w:rsid w:val="00E1215C"/>
    <w:rPr>
      <w:b/>
      <w:bCs/>
      <w:sz w:val="20"/>
      <w:szCs w:val="20"/>
    </w:rPr>
  </w:style>
  <w:style w:type="character" w:styleId="Hyperlink">
    <w:name w:val="Hyperlink"/>
    <w:basedOn w:val="DefaultParagraphFont"/>
    <w:uiPriority w:val="99"/>
    <w:unhideWhenUsed/>
    <w:rPr>
      <w:color w:val="0563C1" w:themeColor="hyperlink"/>
      <w:u w:val="single"/>
    </w:r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PageNumber">
    <w:name w:val="page number"/>
    <w:basedOn w:val="DefaultParagraphFont"/>
    <w:uiPriority w:val="99"/>
    <w:semiHidden/>
    <w:unhideWhenUsed/>
    <w:rsid w:val="00A8336D"/>
  </w:style>
  <w:style w:type="character" w:styleId="FollowedHyperlink">
    <w:name w:val="FollowedHyperlink"/>
    <w:basedOn w:val="DefaultParagraphFont"/>
    <w:uiPriority w:val="99"/>
    <w:semiHidden/>
    <w:unhideWhenUsed/>
    <w:rsid w:val="00DB2ED9"/>
    <w:rPr>
      <w:color w:val="954F72" w:themeColor="followedHyperlink"/>
      <w:u w:val="single"/>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contextualSpacing/>
    </w:pPr>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paragraph" w:customStyle="1" w:styleId="Default">
    <w:name w:val="Default"/>
    <w:rsid w:val="00EE7C2E"/>
    <w:pPr>
      <w:autoSpaceDE w:val="0"/>
      <w:autoSpaceDN w:val="0"/>
      <w:adjustRightInd w:val="0"/>
    </w:pPr>
    <w:rPr>
      <w:rFonts w:ascii="Times New Roman" w:hAnsi="Times New Roman" w:cs="Times New Roman"/>
      <w:color w:val="000000"/>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s://www.tandfonline.com.ezproxy.lib.purdue.edu/doi/full/10.1080/13645579.2017.134514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46743/2160-3715/2016.2337" TargetMode="External"/><Relationship Id="rId2" Type="http://schemas.openxmlformats.org/officeDocument/2006/relationships/numbering" Target="numbering.xml"/><Relationship Id="rId16" Type="http://schemas.openxmlformats.org/officeDocument/2006/relationships/hyperlink" Target="https://journals.sagepub.com/doi/10.1177/1744987107081254"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fyee.asee.org/FYEE2012/papers/1023.pdf" TargetMode="External"/><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iles.eric.ed.gov/fulltext/ED578933.pdf" TargetMode="External"/><Relationship Id="rId22" Type="http://schemas.microsoft.com/office/2020/10/relationships/intelligence" Target="intelligence2.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46579-028D-724E-9E9A-6EF7ED8C7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26719</Words>
  <Characters>152304</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Arie Tanay</dc:creator>
  <cp:keywords/>
  <dc:description/>
  <cp:lastModifiedBy>Davis, James C</cp:lastModifiedBy>
  <cp:revision>5</cp:revision>
  <cp:lastPrinted>2024-02-12T14:17:00Z</cp:lastPrinted>
  <dcterms:created xsi:type="dcterms:W3CDTF">2024-02-12T14:17:00Z</dcterms:created>
  <dcterms:modified xsi:type="dcterms:W3CDTF">2024-02-1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4-01-11T18:29:44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def05f3b-7f32-45ee-a451-1f7d2d51f886</vt:lpwstr>
  </property>
  <property fmtid="{D5CDD505-2E9C-101B-9397-08002B2CF9AE}" pid="8" name="MSIP_Label_4044bd30-2ed7-4c9d-9d12-46200872a97b_ContentBits">
    <vt:lpwstr>0</vt:lpwstr>
  </property>
  <property fmtid="{D5CDD505-2E9C-101B-9397-08002B2CF9AE}" pid="9" name="ZOTERO_PREF_1">
    <vt:lpwstr>&lt;data data-version="3" zotero-version="6.0.30"&gt;&lt;session id="Ln0uRVzg"/&gt;&lt;style id="http://www.zotero.org/styles/ieee" locale="en-US"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